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E9BED3" w14:textId="77777777" w:rsidR="00A740C8" w:rsidRDefault="00D3395F" w:rsidP="00730703">
      <w:pPr>
        <w:pStyle w:val="Title"/>
        <w:rPr>
          <w:b/>
          <w:bCs/>
          <w:lang w:val="id-ID"/>
        </w:rPr>
      </w:pPr>
      <w:bookmarkStart w:id="0" w:name="_Toc28262706"/>
      <w:bookmarkStart w:id="1" w:name="_Toc28262182"/>
      <w:bookmarkStart w:id="2" w:name="_Hlk96790895"/>
      <w:r>
        <w:rPr>
          <w:b/>
          <w:bCs/>
        </w:rPr>
        <w:t>PENGEMBANGAN TOPIK BASIC APPLICATION UNTUK PEMBELAJARAN APLIKASI MOBILE BERBASIS FLUTTER PADA PLATFORM INTELLIGENT COMPUTER-ASSISTED PROGRAMMING LEARNING PLATFORM</w:t>
      </w:r>
    </w:p>
    <w:p w14:paraId="1BE0273C" w14:textId="77777777" w:rsidR="00A740C8" w:rsidRDefault="00A740C8" w:rsidP="00730703">
      <w:pPr>
        <w:rPr>
          <w:b/>
          <w:color w:val="000000"/>
          <w:sz w:val="36"/>
          <w:szCs w:val="36"/>
        </w:rPr>
      </w:pPr>
    </w:p>
    <w:p w14:paraId="76049436" w14:textId="765D7E54" w:rsidR="00A740C8" w:rsidRDefault="00D3395F" w:rsidP="00730703">
      <w:pPr>
        <w:jc w:val="center"/>
        <w:rPr>
          <w:b/>
          <w:color w:val="000000"/>
          <w:sz w:val="28"/>
          <w:szCs w:val="28"/>
        </w:rPr>
      </w:pPr>
      <w:r>
        <w:rPr>
          <w:b/>
          <w:color w:val="000000"/>
          <w:sz w:val="28"/>
          <w:szCs w:val="28"/>
        </w:rPr>
        <w:t>PROPOSAL SKRIPSI</w:t>
      </w:r>
      <w:r>
        <w:rPr>
          <w:b/>
          <w:color w:val="000000"/>
        </w:rPr>
        <w:t xml:space="preserve"> </w:t>
      </w:r>
    </w:p>
    <w:p w14:paraId="28B6D650" w14:textId="77777777" w:rsidR="00A740C8" w:rsidRDefault="00A740C8" w:rsidP="00730703">
      <w:pPr>
        <w:jc w:val="center"/>
        <w:rPr>
          <w:b/>
          <w:color w:val="000000"/>
          <w:sz w:val="28"/>
          <w:szCs w:val="28"/>
        </w:rPr>
      </w:pPr>
    </w:p>
    <w:p w14:paraId="09489282" w14:textId="77777777" w:rsidR="00A740C8" w:rsidRDefault="00D3395F" w:rsidP="00730703">
      <w:pPr>
        <w:jc w:val="center"/>
        <w:rPr>
          <w:b/>
          <w:color w:val="000000"/>
        </w:rPr>
      </w:pPr>
      <w:r>
        <w:rPr>
          <w:b/>
          <w:color w:val="000000"/>
        </w:rPr>
        <w:t>Oleh:</w:t>
      </w:r>
    </w:p>
    <w:p w14:paraId="402937BB" w14:textId="77777777" w:rsidR="00A740C8" w:rsidRDefault="00D3395F" w:rsidP="00730703">
      <w:pPr>
        <w:jc w:val="center"/>
        <w:rPr>
          <w:b/>
          <w:color w:val="000000"/>
        </w:rPr>
      </w:pPr>
      <w:r>
        <w:rPr>
          <w:b/>
          <w:color w:val="000000"/>
        </w:rPr>
        <w:t>AGUS SALIM HADJRIANTO</w:t>
      </w:r>
      <w:r>
        <w:rPr>
          <w:b/>
          <w:color w:val="000000"/>
        </w:rPr>
        <w:tab/>
        <w:t>NIM. 1941723007</w:t>
      </w:r>
    </w:p>
    <w:p w14:paraId="084BC4BF" w14:textId="77777777" w:rsidR="00A740C8" w:rsidRDefault="00A740C8" w:rsidP="00730703">
      <w:pPr>
        <w:jc w:val="center"/>
        <w:rPr>
          <w:b/>
          <w:color w:val="000000"/>
        </w:rPr>
      </w:pPr>
    </w:p>
    <w:p w14:paraId="4CC3E47B" w14:textId="77777777" w:rsidR="00A740C8" w:rsidRDefault="00A740C8" w:rsidP="00730703">
      <w:pPr>
        <w:rPr>
          <w:b/>
          <w:color w:val="000000"/>
        </w:rPr>
      </w:pPr>
    </w:p>
    <w:p w14:paraId="122115DB" w14:textId="77777777" w:rsidR="00A740C8" w:rsidRDefault="00D3395F" w:rsidP="00730703">
      <w:pPr>
        <w:jc w:val="center"/>
        <w:rPr>
          <w:b/>
          <w:color w:val="000000"/>
        </w:rPr>
      </w:pPr>
      <w:r>
        <w:rPr>
          <w:b/>
          <w:noProof/>
          <w:color w:val="000000"/>
        </w:rPr>
        <w:drawing>
          <wp:inline distT="0" distB="0" distL="0" distR="0" wp14:anchorId="42AC583A" wp14:editId="68C1926B">
            <wp:extent cx="1428115" cy="1439545"/>
            <wp:effectExtent l="0" t="0" r="0" b="0"/>
            <wp:docPr id="4" name="image1.png"/>
            <wp:cNvGraphicFramePr/>
            <a:graphic xmlns:a="http://schemas.openxmlformats.org/drawingml/2006/main">
              <a:graphicData uri="http://schemas.openxmlformats.org/drawingml/2006/picture">
                <pic:pic xmlns:pic="http://schemas.openxmlformats.org/drawingml/2006/picture">
                  <pic:nvPicPr>
                    <pic:cNvPr id="4" name="image1.png"/>
                    <pic:cNvPicPr preferRelativeResize="0"/>
                  </pic:nvPicPr>
                  <pic:blipFill>
                    <a:blip r:embed="rId9"/>
                    <a:srcRect/>
                    <a:stretch>
                      <a:fillRect/>
                    </a:stretch>
                  </pic:blipFill>
                  <pic:spPr>
                    <a:xfrm>
                      <a:off x="0" y="0"/>
                      <a:ext cx="1428479" cy="1440000"/>
                    </a:xfrm>
                    <a:prstGeom prst="rect">
                      <a:avLst/>
                    </a:prstGeom>
                  </pic:spPr>
                </pic:pic>
              </a:graphicData>
            </a:graphic>
          </wp:inline>
        </w:drawing>
      </w:r>
    </w:p>
    <w:p w14:paraId="1A503DDD" w14:textId="77777777" w:rsidR="00A740C8" w:rsidRDefault="00A740C8" w:rsidP="00730703">
      <w:pPr>
        <w:jc w:val="center"/>
        <w:rPr>
          <w:b/>
          <w:color w:val="000000"/>
        </w:rPr>
      </w:pPr>
    </w:p>
    <w:p w14:paraId="13620FD2" w14:textId="77777777" w:rsidR="00A740C8" w:rsidRDefault="00A740C8" w:rsidP="00730703">
      <w:pPr>
        <w:jc w:val="center"/>
        <w:rPr>
          <w:b/>
          <w:color w:val="000000"/>
        </w:rPr>
      </w:pPr>
    </w:p>
    <w:p w14:paraId="3405982C" w14:textId="77777777" w:rsidR="00A740C8" w:rsidRDefault="00A740C8" w:rsidP="00730703">
      <w:pPr>
        <w:jc w:val="center"/>
        <w:rPr>
          <w:b/>
          <w:color w:val="000000"/>
        </w:rPr>
      </w:pPr>
    </w:p>
    <w:p w14:paraId="55ABA241" w14:textId="77777777" w:rsidR="00A740C8" w:rsidRDefault="00D3395F" w:rsidP="00730703">
      <w:pPr>
        <w:jc w:val="center"/>
        <w:rPr>
          <w:b/>
          <w:color w:val="000000"/>
          <w:sz w:val="28"/>
          <w:szCs w:val="28"/>
        </w:rPr>
      </w:pPr>
      <w:r>
        <w:rPr>
          <w:b/>
          <w:color w:val="000000"/>
          <w:sz w:val="28"/>
          <w:szCs w:val="28"/>
        </w:rPr>
        <w:t>PROGRAM STUDI TEKNIK INFORMATIKA</w:t>
      </w:r>
    </w:p>
    <w:p w14:paraId="347C8263" w14:textId="77777777" w:rsidR="00A740C8" w:rsidRDefault="00D3395F" w:rsidP="00730703">
      <w:pPr>
        <w:jc w:val="center"/>
        <w:rPr>
          <w:b/>
          <w:color w:val="000000"/>
          <w:sz w:val="28"/>
          <w:szCs w:val="28"/>
        </w:rPr>
      </w:pPr>
      <w:r>
        <w:rPr>
          <w:b/>
          <w:color w:val="000000"/>
          <w:sz w:val="28"/>
          <w:szCs w:val="28"/>
        </w:rPr>
        <w:t xml:space="preserve">JURUSAN TEKNOLOGI INFORMASI </w:t>
      </w:r>
    </w:p>
    <w:p w14:paraId="27A2E396" w14:textId="77777777" w:rsidR="00A740C8" w:rsidRDefault="00D3395F" w:rsidP="00730703">
      <w:pPr>
        <w:jc w:val="center"/>
        <w:rPr>
          <w:b/>
          <w:color w:val="000000"/>
          <w:sz w:val="28"/>
          <w:szCs w:val="28"/>
        </w:rPr>
      </w:pPr>
      <w:r>
        <w:rPr>
          <w:b/>
          <w:color w:val="000000"/>
          <w:sz w:val="28"/>
          <w:szCs w:val="28"/>
        </w:rPr>
        <w:t xml:space="preserve">POLITEKNIK NEGERI MALANG </w:t>
      </w:r>
    </w:p>
    <w:p w14:paraId="2F01C03E" w14:textId="36E0D3B2" w:rsidR="00A740C8" w:rsidRDefault="00D3395F" w:rsidP="00730703">
      <w:pPr>
        <w:jc w:val="center"/>
        <w:rPr>
          <w:b/>
          <w:color w:val="000000"/>
          <w:sz w:val="28"/>
          <w:szCs w:val="28"/>
        </w:rPr>
      </w:pPr>
      <w:r>
        <w:rPr>
          <w:b/>
          <w:color w:val="000000"/>
          <w:sz w:val="28"/>
          <w:szCs w:val="28"/>
        </w:rPr>
        <w:t>202</w:t>
      </w:r>
      <w:r w:rsidR="00730703">
        <w:rPr>
          <w:b/>
          <w:color w:val="000000"/>
          <w:sz w:val="28"/>
          <w:szCs w:val="28"/>
        </w:rPr>
        <w:t>2</w:t>
      </w:r>
      <w:r>
        <w:t xml:space="preserve"> </w:t>
      </w:r>
      <w:bookmarkStart w:id="3" w:name="_Toc28262707"/>
      <w:bookmarkStart w:id="4" w:name="_Toc28262183"/>
      <w:bookmarkStart w:id="5" w:name="_Hlk528779274"/>
      <w:bookmarkEnd w:id="0"/>
      <w:bookmarkEnd w:id="1"/>
    </w:p>
    <w:p w14:paraId="2E10BBCC" w14:textId="77777777" w:rsidR="00A740C8" w:rsidRDefault="00D3395F" w:rsidP="00730703">
      <w:pPr>
        <w:ind w:left="540"/>
        <w:jc w:val="center"/>
        <w:rPr>
          <w:b/>
          <w:color w:val="000000"/>
          <w:sz w:val="28"/>
          <w:szCs w:val="28"/>
        </w:rPr>
      </w:pPr>
      <w:r>
        <w:rPr>
          <w:b/>
          <w:color w:val="000000"/>
          <w:sz w:val="28"/>
          <w:szCs w:val="28"/>
        </w:rPr>
        <w:lastRenderedPageBreak/>
        <w:t xml:space="preserve">PENGEMBANGAN TOPIK BASIC APPLICATION UNTUK PEMBELAJARAN APLIKASI MOBILE BERBASIS FLUTTER PADA PLATFORM </w:t>
      </w:r>
      <w:r>
        <w:rPr>
          <w:b/>
          <w:bCs/>
          <w:sz w:val="28"/>
          <w:szCs w:val="28"/>
        </w:rPr>
        <w:t>INTELLIGENT COMPUTER-ASSISTED PROGRAMMING LEARNING PLATFORM</w:t>
      </w:r>
    </w:p>
    <w:p w14:paraId="71C0DF59" w14:textId="77777777" w:rsidR="00A740C8" w:rsidRDefault="00A740C8" w:rsidP="00730703">
      <w:pPr>
        <w:rPr>
          <w:b/>
          <w:sz w:val="36"/>
          <w:szCs w:val="36"/>
        </w:rPr>
      </w:pPr>
    </w:p>
    <w:p w14:paraId="0F455A70" w14:textId="77777777" w:rsidR="00A740C8" w:rsidRDefault="00D3395F" w:rsidP="00730703">
      <w:pPr>
        <w:jc w:val="center"/>
        <w:rPr>
          <w:b/>
          <w:sz w:val="28"/>
          <w:szCs w:val="28"/>
        </w:rPr>
      </w:pPr>
      <w:r>
        <w:rPr>
          <w:b/>
          <w:sz w:val="28"/>
          <w:szCs w:val="28"/>
        </w:rPr>
        <w:t xml:space="preserve">PROPOSAL SKRIPSI </w:t>
      </w:r>
    </w:p>
    <w:p w14:paraId="72AB2CF6" w14:textId="77777777" w:rsidR="00A740C8" w:rsidRDefault="00D3395F" w:rsidP="00730703">
      <w:pPr>
        <w:jc w:val="center"/>
      </w:pPr>
      <w:r>
        <w:t>Digunakan Sebagai Syarat Maju Ujian Diploma IV</w:t>
      </w:r>
    </w:p>
    <w:p w14:paraId="1E402FC1" w14:textId="38C641D5" w:rsidR="00A740C8" w:rsidRDefault="00D3395F" w:rsidP="00730703">
      <w:pPr>
        <w:jc w:val="center"/>
        <w:rPr>
          <w:b/>
          <w:sz w:val="28"/>
          <w:szCs w:val="28"/>
        </w:rPr>
      </w:pPr>
      <w:r>
        <w:t xml:space="preserve">Politeknik Negeri Malang </w:t>
      </w:r>
    </w:p>
    <w:p w14:paraId="28D8546F" w14:textId="77777777" w:rsidR="00AB742A" w:rsidRDefault="00AB742A" w:rsidP="00730703">
      <w:pPr>
        <w:jc w:val="center"/>
        <w:rPr>
          <w:b/>
          <w:sz w:val="28"/>
          <w:szCs w:val="28"/>
        </w:rPr>
      </w:pPr>
    </w:p>
    <w:p w14:paraId="1F74AEEB" w14:textId="77777777" w:rsidR="00A740C8" w:rsidRDefault="00D3395F" w:rsidP="00730703">
      <w:pPr>
        <w:jc w:val="center"/>
        <w:rPr>
          <w:b/>
          <w:color w:val="000000"/>
        </w:rPr>
      </w:pPr>
      <w:r>
        <w:rPr>
          <w:b/>
          <w:color w:val="000000"/>
        </w:rPr>
        <w:t>Oleh:</w:t>
      </w:r>
    </w:p>
    <w:p w14:paraId="5A6742DD" w14:textId="77777777" w:rsidR="00A740C8" w:rsidRDefault="00D3395F" w:rsidP="00730703">
      <w:pPr>
        <w:jc w:val="center"/>
        <w:rPr>
          <w:b/>
          <w:color w:val="000000"/>
          <w:sz w:val="28"/>
          <w:szCs w:val="28"/>
        </w:rPr>
      </w:pPr>
      <w:r>
        <w:rPr>
          <w:b/>
          <w:color w:val="000000"/>
        </w:rPr>
        <w:t>AGUS SALIM HADJRIANTO</w:t>
      </w:r>
      <w:r>
        <w:rPr>
          <w:b/>
          <w:color w:val="000000"/>
        </w:rPr>
        <w:tab/>
        <w:t>NIM. 1941723007</w:t>
      </w:r>
    </w:p>
    <w:p w14:paraId="467CFBCA" w14:textId="77777777" w:rsidR="00A740C8" w:rsidRDefault="00A740C8" w:rsidP="00730703"/>
    <w:p w14:paraId="440BA3E5" w14:textId="0E2BE7D1" w:rsidR="00A740C8" w:rsidRDefault="00D3395F" w:rsidP="00AB742A">
      <w:pPr>
        <w:jc w:val="center"/>
      </w:pPr>
      <w:r>
        <w:rPr>
          <w:noProof/>
        </w:rPr>
        <w:drawing>
          <wp:inline distT="0" distB="0" distL="0" distR="0" wp14:anchorId="651AFB8B" wp14:editId="5730FA2E">
            <wp:extent cx="1428115" cy="1439545"/>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5" name="image1.png"/>
                    <pic:cNvPicPr preferRelativeResize="0"/>
                  </pic:nvPicPr>
                  <pic:blipFill>
                    <a:blip r:embed="rId9"/>
                    <a:srcRect/>
                    <a:stretch>
                      <a:fillRect/>
                    </a:stretch>
                  </pic:blipFill>
                  <pic:spPr>
                    <a:xfrm>
                      <a:off x="0" y="0"/>
                      <a:ext cx="1428479" cy="1440000"/>
                    </a:xfrm>
                    <a:prstGeom prst="rect">
                      <a:avLst/>
                    </a:prstGeom>
                  </pic:spPr>
                </pic:pic>
              </a:graphicData>
            </a:graphic>
          </wp:inline>
        </w:drawing>
      </w:r>
    </w:p>
    <w:p w14:paraId="0D9B6063" w14:textId="77777777" w:rsidR="00A740C8" w:rsidRDefault="00A740C8" w:rsidP="00730703">
      <w:pPr>
        <w:jc w:val="center"/>
        <w:rPr>
          <w:b/>
          <w:sz w:val="28"/>
          <w:szCs w:val="28"/>
        </w:rPr>
      </w:pPr>
    </w:p>
    <w:p w14:paraId="1CCD616D" w14:textId="77777777" w:rsidR="00A740C8" w:rsidRDefault="00D3395F" w:rsidP="00730703">
      <w:pPr>
        <w:jc w:val="center"/>
        <w:rPr>
          <w:b/>
          <w:color w:val="000000"/>
          <w:sz w:val="28"/>
          <w:szCs w:val="28"/>
        </w:rPr>
      </w:pPr>
      <w:r>
        <w:rPr>
          <w:b/>
          <w:color w:val="000000"/>
          <w:sz w:val="28"/>
          <w:szCs w:val="28"/>
        </w:rPr>
        <w:t>PROGRAM STUDI TEKNIK INFORMATIKA</w:t>
      </w:r>
    </w:p>
    <w:p w14:paraId="0E1F5390" w14:textId="77777777" w:rsidR="00A740C8" w:rsidRDefault="00D3395F" w:rsidP="00730703">
      <w:pPr>
        <w:jc w:val="center"/>
        <w:rPr>
          <w:b/>
          <w:color w:val="000000"/>
          <w:sz w:val="28"/>
          <w:szCs w:val="28"/>
        </w:rPr>
      </w:pPr>
      <w:r>
        <w:rPr>
          <w:b/>
          <w:color w:val="000000"/>
          <w:sz w:val="28"/>
          <w:szCs w:val="28"/>
        </w:rPr>
        <w:t>JURUSAN TEKNOLOGI INFORMASI</w:t>
      </w:r>
    </w:p>
    <w:p w14:paraId="62D5814B" w14:textId="77777777" w:rsidR="00A740C8" w:rsidRDefault="00D3395F" w:rsidP="00730703">
      <w:pPr>
        <w:jc w:val="center"/>
        <w:rPr>
          <w:b/>
          <w:color w:val="000000"/>
          <w:sz w:val="28"/>
          <w:szCs w:val="28"/>
        </w:rPr>
      </w:pPr>
      <w:r>
        <w:rPr>
          <w:b/>
          <w:color w:val="000000"/>
          <w:sz w:val="28"/>
          <w:szCs w:val="28"/>
        </w:rPr>
        <w:t>POLITEKNIK NEGERI MALANG</w:t>
      </w:r>
    </w:p>
    <w:p w14:paraId="33CE0D1D" w14:textId="64714162" w:rsidR="00A740C8" w:rsidRDefault="00D3395F" w:rsidP="00730703">
      <w:pPr>
        <w:jc w:val="center"/>
        <w:rPr>
          <w:b/>
          <w:color w:val="000000"/>
          <w:sz w:val="28"/>
          <w:szCs w:val="28"/>
        </w:rPr>
      </w:pPr>
      <w:r>
        <w:rPr>
          <w:b/>
          <w:color w:val="000000"/>
          <w:sz w:val="28"/>
          <w:szCs w:val="28"/>
        </w:rPr>
        <w:t>202</w:t>
      </w:r>
      <w:r w:rsidR="00AB742A">
        <w:rPr>
          <w:b/>
          <w:color w:val="000000"/>
          <w:sz w:val="28"/>
          <w:szCs w:val="28"/>
        </w:rPr>
        <w:t>2</w:t>
      </w:r>
    </w:p>
    <w:p w14:paraId="4396D3C2" w14:textId="77777777" w:rsidR="00A740C8" w:rsidRDefault="00D3395F" w:rsidP="00AB742A">
      <w:pPr>
        <w:spacing w:line="240" w:lineRule="auto"/>
        <w:jc w:val="center"/>
        <w:rPr>
          <w:b/>
          <w:color w:val="000000"/>
          <w:sz w:val="28"/>
          <w:szCs w:val="28"/>
        </w:rPr>
      </w:pPr>
      <w:bookmarkStart w:id="6" w:name="_Toc28262708"/>
      <w:bookmarkStart w:id="7" w:name="_Toc28262184"/>
      <w:bookmarkEnd w:id="2"/>
      <w:bookmarkEnd w:id="3"/>
      <w:bookmarkEnd w:id="4"/>
      <w:bookmarkEnd w:id="5"/>
      <w:r>
        <w:rPr>
          <w:b/>
          <w:color w:val="000000"/>
          <w:sz w:val="28"/>
          <w:szCs w:val="28"/>
        </w:rPr>
        <w:lastRenderedPageBreak/>
        <w:t>HALAMAN PENGESAHAN</w:t>
      </w:r>
    </w:p>
    <w:p w14:paraId="0C4682FC" w14:textId="77777777" w:rsidR="00A740C8" w:rsidRDefault="00D3395F" w:rsidP="00AB742A">
      <w:pPr>
        <w:spacing w:line="240" w:lineRule="auto"/>
        <w:ind w:left="540"/>
        <w:jc w:val="center"/>
        <w:rPr>
          <w:b/>
          <w:color w:val="000000"/>
          <w:sz w:val="28"/>
          <w:szCs w:val="28"/>
        </w:rPr>
      </w:pPr>
      <w:r>
        <w:rPr>
          <w:b/>
          <w:color w:val="000000"/>
          <w:sz w:val="28"/>
          <w:szCs w:val="28"/>
        </w:rPr>
        <w:t xml:space="preserve">PENGEMBANGAN TOPIK BASIC APPLICATION UNTUK PEMBELAJARAN APLIKASI MOBILE BERBASIS FLUTTER PADA PLATFORM </w:t>
      </w:r>
      <w:r>
        <w:rPr>
          <w:b/>
          <w:bCs/>
          <w:sz w:val="28"/>
          <w:szCs w:val="28"/>
        </w:rPr>
        <w:t>INTELLIGENT COMPUTER-ASSISTED PROGRAMMING LEARNING PLATFORM</w:t>
      </w:r>
    </w:p>
    <w:p w14:paraId="081BB84B" w14:textId="77777777" w:rsidR="00A740C8" w:rsidRDefault="00A740C8" w:rsidP="00AB742A">
      <w:pPr>
        <w:spacing w:line="240" w:lineRule="auto"/>
        <w:jc w:val="center"/>
        <w:rPr>
          <w:b/>
          <w:color w:val="000000"/>
          <w:sz w:val="28"/>
          <w:szCs w:val="28"/>
        </w:rPr>
      </w:pPr>
    </w:p>
    <w:p w14:paraId="2A79D84F" w14:textId="77777777" w:rsidR="00A740C8" w:rsidRDefault="00D3395F" w:rsidP="00AB742A">
      <w:pPr>
        <w:spacing w:line="240" w:lineRule="auto"/>
        <w:jc w:val="center"/>
        <w:rPr>
          <w:b/>
          <w:color w:val="000000"/>
        </w:rPr>
      </w:pPr>
      <w:r>
        <w:rPr>
          <w:b/>
          <w:color w:val="000000"/>
        </w:rPr>
        <w:t>Disusun oleh:</w:t>
      </w:r>
    </w:p>
    <w:p w14:paraId="1F6C17FB" w14:textId="77777777" w:rsidR="00A740C8" w:rsidRDefault="00D3395F" w:rsidP="00AB742A">
      <w:pPr>
        <w:spacing w:line="240" w:lineRule="auto"/>
        <w:jc w:val="center"/>
        <w:rPr>
          <w:b/>
          <w:color w:val="000000"/>
        </w:rPr>
      </w:pPr>
      <w:r>
        <w:rPr>
          <w:b/>
          <w:color w:val="000000"/>
        </w:rPr>
        <w:t>AGUS SALIM HADJRIANTO</w:t>
      </w:r>
      <w:r>
        <w:rPr>
          <w:b/>
          <w:color w:val="000000"/>
        </w:rPr>
        <w:tab/>
        <w:t>NIM. 1941723007</w:t>
      </w:r>
      <w:r>
        <w:rPr>
          <w:b/>
          <w:color w:val="000000"/>
        </w:rPr>
        <w:br/>
      </w:r>
    </w:p>
    <w:p w14:paraId="10E0C464" w14:textId="77777777" w:rsidR="00A740C8" w:rsidRDefault="00D3395F" w:rsidP="00AB742A">
      <w:pPr>
        <w:spacing w:line="240" w:lineRule="auto"/>
        <w:jc w:val="center"/>
        <w:rPr>
          <w:b/>
          <w:lang w:val="en"/>
        </w:rPr>
      </w:pPr>
      <w:r>
        <w:rPr>
          <w:b/>
        </w:rPr>
        <w:t xml:space="preserve">Proposal Skripsi ini telah diuji pada </w:t>
      </w:r>
      <w:r>
        <w:rPr>
          <w:b/>
          <w:lang w:val="en"/>
        </w:rPr>
        <w:t>24 - 02 - 2022</w:t>
      </w:r>
    </w:p>
    <w:p w14:paraId="7BD2997B" w14:textId="5BA2D4D0" w:rsidR="00A740C8" w:rsidRDefault="00D3395F" w:rsidP="00AB742A">
      <w:pPr>
        <w:spacing w:line="240" w:lineRule="auto"/>
        <w:jc w:val="center"/>
        <w:rPr>
          <w:b/>
        </w:rPr>
      </w:pPr>
      <w:r>
        <w:rPr>
          <w:b/>
        </w:rPr>
        <w:br/>
        <w:t xml:space="preserve">Disetujui oleh: </w:t>
      </w:r>
    </w:p>
    <w:tbl>
      <w:tblPr>
        <w:tblW w:w="8519" w:type="dxa"/>
        <w:tblLayout w:type="fixed"/>
        <w:tblLook w:val="04A0" w:firstRow="1" w:lastRow="0" w:firstColumn="1" w:lastColumn="0" w:noHBand="0" w:noVBand="1"/>
      </w:tblPr>
      <w:tblGrid>
        <w:gridCol w:w="451"/>
        <w:gridCol w:w="1827"/>
        <w:gridCol w:w="304"/>
        <w:gridCol w:w="3806"/>
        <w:gridCol w:w="2131"/>
      </w:tblGrid>
      <w:tr w:rsidR="00A740C8" w14:paraId="2001D023" w14:textId="77777777" w:rsidTr="00AA1B23">
        <w:trPr>
          <w:trHeight w:val="1015"/>
        </w:trPr>
        <w:tc>
          <w:tcPr>
            <w:tcW w:w="451" w:type="dxa"/>
          </w:tcPr>
          <w:p w14:paraId="595700D0" w14:textId="77777777" w:rsidR="00A740C8" w:rsidRDefault="00D3395F" w:rsidP="00AB742A">
            <w:pPr>
              <w:tabs>
                <w:tab w:val="center" w:pos="1083"/>
              </w:tabs>
              <w:spacing w:line="240" w:lineRule="auto"/>
              <w:rPr>
                <w:color w:val="000000"/>
              </w:rPr>
            </w:pPr>
            <w:r>
              <w:rPr>
                <w:color w:val="000000"/>
              </w:rPr>
              <w:t>1.</w:t>
            </w:r>
          </w:p>
        </w:tc>
        <w:tc>
          <w:tcPr>
            <w:tcW w:w="1827" w:type="dxa"/>
          </w:tcPr>
          <w:p w14:paraId="79C71296" w14:textId="77777777" w:rsidR="00A740C8" w:rsidRDefault="00D3395F" w:rsidP="00AB742A">
            <w:pPr>
              <w:tabs>
                <w:tab w:val="center" w:pos="1083"/>
              </w:tabs>
              <w:spacing w:line="240" w:lineRule="auto"/>
              <w:rPr>
                <w:color w:val="000000"/>
              </w:rPr>
            </w:pPr>
            <w:r>
              <w:rPr>
                <w:color w:val="000000"/>
              </w:rPr>
              <w:t>Penguji I</w:t>
            </w:r>
          </w:p>
        </w:tc>
        <w:tc>
          <w:tcPr>
            <w:tcW w:w="304" w:type="dxa"/>
          </w:tcPr>
          <w:p w14:paraId="6520FB54" w14:textId="77777777" w:rsidR="00A740C8" w:rsidRDefault="00D3395F" w:rsidP="00AB742A">
            <w:pPr>
              <w:tabs>
                <w:tab w:val="center" w:pos="1083"/>
              </w:tabs>
              <w:spacing w:line="240" w:lineRule="auto"/>
              <w:rPr>
                <w:color w:val="000000"/>
              </w:rPr>
            </w:pPr>
            <w:r>
              <w:rPr>
                <w:color w:val="000000"/>
              </w:rPr>
              <w:t>:</w:t>
            </w:r>
          </w:p>
        </w:tc>
        <w:tc>
          <w:tcPr>
            <w:tcW w:w="3806" w:type="dxa"/>
          </w:tcPr>
          <w:p w14:paraId="3D56A2A7" w14:textId="77777777" w:rsidR="00A740C8" w:rsidRDefault="00D3395F" w:rsidP="00AB742A">
            <w:pPr>
              <w:spacing w:line="240" w:lineRule="auto"/>
              <w:rPr>
                <w:u w:val="single"/>
              </w:rPr>
            </w:pPr>
            <w:r>
              <w:rPr>
                <w:rFonts w:eastAsia="Arial"/>
                <w:color w:val="333333"/>
                <w:sz w:val="27"/>
                <w:szCs w:val="27"/>
                <w:u w:val="single"/>
                <w:shd w:val="clear" w:color="auto" w:fill="FAFAFA"/>
                <w:lang w:eastAsia="zh-CN" w:bidi="ar"/>
              </w:rPr>
              <w:t>Usman Nurhasan, S.Kom., MT.</w:t>
            </w:r>
          </w:p>
          <w:p w14:paraId="127D0D84" w14:textId="58A3A1B6" w:rsidR="00A740C8" w:rsidRPr="00AB742A" w:rsidRDefault="00D3395F" w:rsidP="00AB742A">
            <w:pPr>
              <w:spacing w:line="240" w:lineRule="auto"/>
            </w:pPr>
            <w:r>
              <w:rPr>
                <w:color w:val="000000"/>
              </w:rPr>
              <w:t>NI</w:t>
            </w:r>
            <w:r>
              <w:rPr>
                <w:color w:val="000000"/>
                <w:lang w:val="en"/>
              </w:rPr>
              <w:t>P</w:t>
            </w:r>
            <w:r>
              <w:rPr>
                <w:color w:val="000000"/>
              </w:rPr>
              <w:t xml:space="preserve">. </w:t>
            </w:r>
            <w:r>
              <w:rPr>
                <w:rFonts w:eastAsia="Arial"/>
                <w:color w:val="333333"/>
                <w:shd w:val="clear" w:color="auto" w:fill="FAFAFA"/>
                <w:lang w:eastAsia="zh-CN" w:bidi="ar"/>
              </w:rPr>
              <w:t>198609232015041001</w:t>
            </w:r>
          </w:p>
        </w:tc>
        <w:tc>
          <w:tcPr>
            <w:tcW w:w="2131" w:type="dxa"/>
          </w:tcPr>
          <w:p w14:paraId="627C394C" w14:textId="77777777" w:rsidR="00A740C8" w:rsidRDefault="00A740C8" w:rsidP="00AB742A">
            <w:pPr>
              <w:tabs>
                <w:tab w:val="center" w:pos="1083"/>
              </w:tabs>
              <w:spacing w:line="240" w:lineRule="auto"/>
              <w:rPr>
                <w:color w:val="000000"/>
              </w:rPr>
            </w:pPr>
          </w:p>
          <w:p w14:paraId="52AF093A" w14:textId="77777777" w:rsidR="00A740C8" w:rsidRDefault="00D3395F" w:rsidP="00AB742A">
            <w:pPr>
              <w:tabs>
                <w:tab w:val="center" w:pos="1083"/>
              </w:tabs>
              <w:spacing w:line="240" w:lineRule="auto"/>
              <w:rPr>
                <w:color w:val="000000"/>
              </w:rPr>
            </w:pPr>
            <w:r>
              <w:rPr>
                <w:color w:val="000000"/>
              </w:rPr>
              <w:t>...........................</w:t>
            </w:r>
          </w:p>
        </w:tc>
      </w:tr>
      <w:tr w:rsidR="00A740C8" w14:paraId="3C149F0E" w14:textId="77777777" w:rsidTr="00AA1B23">
        <w:trPr>
          <w:trHeight w:val="1038"/>
        </w:trPr>
        <w:tc>
          <w:tcPr>
            <w:tcW w:w="451" w:type="dxa"/>
          </w:tcPr>
          <w:p w14:paraId="009A8EEF" w14:textId="77777777" w:rsidR="00A740C8" w:rsidRDefault="00D3395F" w:rsidP="00AB742A">
            <w:pPr>
              <w:tabs>
                <w:tab w:val="center" w:pos="1083"/>
              </w:tabs>
              <w:spacing w:line="240" w:lineRule="auto"/>
              <w:rPr>
                <w:color w:val="000000"/>
              </w:rPr>
            </w:pPr>
            <w:r>
              <w:rPr>
                <w:color w:val="000000"/>
              </w:rPr>
              <w:t>2.</w:t>
            </w:r>
          </w:p>
        </w:tc>
        <w:tc>
          <w:tcPr>
            <w:tcW w:w="1827" w:type="dxa"/>
          </w:tcPr>
          <w:p w14:paraId="446A0D7D" w14:textId="77777777" w:rsidR="00A740C8" w:rsidRDefault="00D3395F" w:rsidP="00AB742A">
            <w:pPr>
              <w:tabs>
                <w:tab w:val="center" w:pos="1083"/>
              </w:tabs>
              <w:spacing w:line="240" w:lineRule="auto"/>
              <w:rPr>
                <w:color w:val="000000"/>
              </w:rPr>
            </w:pPr>
            <w:r>
              <w:rPr>
                <w:color w:val="000000"/>
              </w:rPr>
              <w:t>Penguji II</w:t>
            </w:r>
          </w:p>
        </w:tc>
        <w:tc>
          <w:tcPr>
            <w:tcW w:w="304" w:type="dxa"/>
          </w:tcPr>
          <w:p w14:paraId="339443C3" w14:textId="77777777" w:rsidR="00A740C8" w:rsidRDefault="00D3395F" w:rsidP="00AB742A">
            <w:pPr>
              <w:tabs>
                <w:tab w:val="center" w:pos="1083"/>
              </w:tabs>
              <w:spacing w:line="240" w:lineRule="auto"/>
              <w:rPr>
                <w:color w:val="000000"/>
              </w:rPr>
            </w:pPr>
            <w:r>
              <w:rPr>
                <w:color w:val="000000"/>
              </w:rPr>
              <w:t>:</w:t>
            </w:r>
          </w:p>
        </w:tc>
        <w:tc>
          <w:tcPr>
            <w:tcW w:w="3806" w:type="dxa"/>
          </w:tcPr>
          <w:p w14:paraId="280120A5" w14:textId="187FB336" w:rsidR="00A740C8" w:rsidRPr="00AB742A" w:rsidRDefault="00D3395F" w:rsidP="00AB742A">
            <w:pPr>
              <w:spacing w:line="240" w:lineRule="auto"/>
              <w:rPr>
                <w:u w:val="single"/>
              </w:rPr>
            </w:pPr>
            <w:r>
              <w:rPr>
                <w:rFonts w:eastAsia="Arial"/>
                <w:color w:val="333333"/>
                <w:sz w:val="27"/>
                <w:szCs w:val="27"/>
                <w:u w:val="single"/>
                <w:shd w:val="clear" w:color="auto" w:fill="FAFAFA"/>
                <w:lang w:eastAsia="zh-CN" w:bidi="ar"/>
              </w:rPr>
              <w:t>Mustika Mentari, S.Kom., M.Kom</w:t>
            </w:r>
          </w:p>
          <w:p w14:paraId="288A1850" w14:textId="760AEE43" w:rsidR="00A740C8" w:rsidRPr="00AB742A" w:rsidRDefault="00D3395F" w:rsidP="00AB742A">
            <w:pPr>
              <w:spacing w:line="240" w:lineRule="auto"/>
            </w:pPr>
            <w:r>
              <w:t>NI</w:t>
            </w:r>
            <w:r>
              <w:rPr>
                <w:lang w:val="en"/>
              </w:rPr>
              <w:t>P</w:t>
            </w:r>
            <w:r>
              <w:t xml:space="preserve">. </w:t>
            </w:r>
            <w:r>
              <w:rPr>
                <w:lang w:eastAsia="zh-CN"/>
              </w:rPr>
              <w:t>198806072019032016</w:t>
            </w:r>
          </w:p>
        </w:tc>
        <w:tc>
          <w:tcPr>
            <w:tcW w:w="2131" w:type="dxa"/>
          </w:tcPr>
          <w:p w14:paraId="54D386CF" w14:textId="77777777" w:rsidR="00A740C8" w:rsidRDefault="00A740C8" w:rsidP="00AB742A">
            <w:pPr>
              <w:tabs>
                <w:tab w:val="center" w:pos="1083"/>
              </w:tabs>
              <w:spacing w:line="240" w:lineRule="auto"/>
              <w:rPr>
                <w:color w:val="000000"/>
              </w:rPr>
            </w:pPr>
          </w:p>
          <w:p w14:paraId="51E7938E" w14:textId="77777777" w:rsidR="00A740C8" w:rsidRDefault="00D3395F" w:rsidP="00AB742A">
            <w:pPr>
              <w:tabs>
                <w:tab w:val="center" w:pos="1083"/>
              </w:tabs>
              <w:spacing w:line="240" w:lineRule="auto"/>
              <w:rPr>
                <w:color w:val="000000"/>
              </w:rPr>
            </w:pPr>
            <w:r>
              <w:rPr>
                <w:color w:val="000000"/>
              </w:rPr>
              <w:t>...........................</w:t>
            </w:r>
          </w:p>
        </w:tc>
      </w:tr>
      <w:tr w:rsidR="00A740C8" w14:paraId="378B833B" w14:textId="77777777" w:rsidTr="00AA1B23">
        <w:trPr>
          <w:trHeight w:val="968"/>
        </w:trPr>
        <w:tc>
          <w:tcPr>
            <w:tcW w:w="451" w:type="dxa"/>
          </w:tcPr>
          <w:p w14:paraId="7E26A836" w14:textId="208E3744" w:rsidR="00A740C8" w:rsidRDefault="00AB742A" w:rsidP="00AB742A">
            <w:pPr>
              <w:tabs>
                <w:tab w:val="center" w:pos="1083"/>
              </w:tabs>
              <w:spacing w:line="240" w:lineRule="auto"/>
              <w:rPr>
                <w:color w:val="000000"/>
              </w:rPr>
            </w:pPr>
            <w:r>
              <w:rPr>
                <w:color w:val="000000"/>
              </w:rPr>
              <w:t>3.</w:t>
            </w:r>
          </w:p>
        </w:tc>
        <w:tc>
          <w:tcPr>
            <w:tcW w:w="1827" w:type="dxa"/>
          </w:tcPr>
          <w:p w14:paraId="2C100E70" w14:textId="7A659ADF" w:rsidR="00A740C8" w:rsidRDefault="00D3395F" w:rsidP="00AB742A">
            <w:pPr>
              <w:tabs>
                <w:tab w:val="center" w:pos="1083"/>
              </w:tabs>
              <w:spacing w:line="240" w:lineRule="auto"/>
              <w:rPr>
                <w:color w:val="000000"/>
              </w:rPr>
            </w:pPr>
            <w:r>
              <w:rPr>
                <w:color w:val="000000"/>
              </w:rPr>
              <w:t xml:space="preserve">Pembimbing </w:t>
            </w:r>
            <w:r w:rsidR="00AA1B23">
              <w:rPr>
                <w:color w:val="000000"/>
              </w:rPr>
              <w:t>I</w:t>
            </w:r>
          </w:p>
        </w:tc>
        <w:tc>
          <w:tcPr>
            <w:tcW w:w="304" w:type="dxa"/>
          </w:tcPr>
          <w:p w14:paraId="7F06AB09" w14:textId="77777777" w:rsidR="00A740C8" w:rsidRDefault="00D3395F" w:rsidP="00AB742A">
            <w:pPr>
              <w:tabs>
                <w:tab w:val="center" w:pos="1083"/>
              </w:tabs>
              <w:spacing w:line="240" w:lineRule="auto"/>
              <w:rPr>
                <w:color w:val="000000"/>
              </w:rPr>
            </w:pPr>
            <w:r>
              <w:rPr>
                <w:color w:val="000000"/>
              </w:rPr>
              <w:t>:</w:t>
            </w:r>
          </w:p>
        </w:tc>
        <w:tc>
          <w:tcPr>
            <w:tcW w:w="3806" w:type="dxa"/>
          </w:tcPr>
          <w:p w14:paraId="3DDC7BFE" w14:textId="77777777" w:rsidR="00A740C8" w:rsidRDefault="00D3395F" w:rsidP="00AB742A">
            <w:pPr>
              <w:tabs>
                <w:tab w:val="left" w:pos="1980"/>
              </w:tabs>
              <w:spacing w:line="240" w:lineRule="auto"/>
              <w:rPr>
                <w:color w:val="000000"/>
              </w:rPr>
            </w:pPr>
            <w:r>
              <w:rPr>
                <w:color w:val="000000"/>
                <w:u w:val="single"/>
              </w:rPr>
              <w:t>Yan Watequlis Syaifudin,ST., MMT</w:t>
            </w:r>
          </w:p>
          <w:p w14:paraId="4E8DA5B3" w14:textId="77777777" w:rsidR="00A740C8" w:rsidRDefault="00D3395F" w:rsidP="00AB742A">
            <w:pPr>
              <w:tabs>
                <w:tab w:val="center" w:pos="1083"/>
              </w:tabs>
              <w:spacing w:line="240" w:lineRule="auto"/>
              <w:rPr>
                <w:color w:val="000000"/>
                <w:u w:val="single"/>
              </w:rPr>
            </w:pPr>
            <w:r>
              <w:rPr>
                <w:color w:val="000000"/>
              </w:rPr>
              <w:t>NIP. 198101052005011005</w:t>
            </w:r>
          </w:p>
        </w:tc>
        <w:tc>
          <w:tcPr>
            <w:tcW w:w="2131" w:type="dxa"/>
          </w:tcPr>
          <w:p w14:paraId="2B1AA97B" w14:textId="77777777" w:rsidR="00A740C8" w:rsidRDefault="00A740C8" w:rsidP="00AB742A">
            <w:pPr>
              <w:tabs>
                <w:tab w:val="center" w:pos="1083"/>
              </w:tabs>
              <w:spacing w:line="240" w:lineRule="auto"/>
              <w:rPr>
                <w:color w:val="000000"/>
              </w:rPr>
            </w:pPr>
          </w:p>
          <w:p w14:paraId="38E4AB47" w14:textId="77777777" w:rsidR="00A740C8" w:rsidRDefault="00D3395F" w:rsidP="00AB742A">
            <w:pPr>
              <w:tabs>
                <w:tab w:val="center" w:pos="1083"/>
              </w:tabs>
              <w:spacing w:line="240" w:lineRule="auto"/>
              <w:rPr>
                <w:color w:val="000000"/>
              </w:rPr>
            </w:pPr>
            <w:r>
              <w:rPr>
                <w:color w:val="000000"/>
              </w:rPr>
              <w:t>...........................</w:t>
            </w:r>
          </w:p>
        </w:tc>
      </w:tr>
      <w:tr w:rsidR="00AB742A" w14:paraId="6CC949DD" w14:textId="77777777" w:rsidTr="00AA1B23">
        <w:trPr>
          <w:trHeight w:val="1038"/>
        </w:trPr>
        <w:tc>
          <w:tcPr>
            <w:tcW w:w="451" w:type="dxa"/>
          </w:tcPr>
          <w:p w14:paraId="11A2D3F9" w14:textId="73520D69" w:rsidR="00AB742A" w:rsidRDefault="00AB742A" w:rsidP="00AB742A">
            <w:pPr>
              <w:tabs>
                <w:tab w:val="center" w:pos="1083"/>
              </w:tabs>
              <w:spacing w:line="240" w:lineRule="auto"/>
              <w:rPr>
                <w:color w:val="000000"/>
              </w:rPr>
            </w:pPr>
            <w:r>
              <w:rPr>
                <w:color w:val="000000"/>
              </w:rPr>
              <w:t>4.</w:t>
            </w:r>
          </w:p>
        </w:tc>
        <w:tc>
          <w:tcPr>
            <w:tcW w:w="1827" w:type="dxa"/>
          </w:tcPr>
          <w:p w14:paraId="2EAAAA56" w14:textId="6D1AF867" w:rsidR="00AB742A" w:rsidRDefault="00AB742A" w:rsidP="00AB742A">
            <w:pPr>
              <w:tabs>
                <w:tab w:val="center" w:pos="1083"/>
              </w:tabs>
              <w:spacing w:line="240" w:lineRule="auto"/>
              <w:rPr>
                <w:color w:val="000000"/>
              </w:rPr>
            </w:pPr>
            <w:r>
              <w:rPr>
                <w:color w:val="000000"/>
              </w:rPr>
              <w:t>Pembimbing</w:t>
            </w:r>
            <w:r w:rsidR="00AA1B23">
              <w:rPr>
                <w:color w:val="000000"/>
              </w:rPr>
              <w:t xml:space="preserve"> II</w:t>
            </w:r>
          </w:p>
        </w:tc>
        <w:tc>
          <w:tcPr>
            <w:tcW w:w="304" w:type="dxa"/>
          </w:tcPr>
          <w:p w14:paraId="64556587" w14:textId="77777777" w:rsidR="00AB742A" w:rsidRDefault="00AB742A" w:rsidP="00AB742A">
            <w:pPr>
              <w:tabs>
                <w:tab w:val="center" w:pos="1083"/>
              </w:tabs>
              <w:spacing w:line="240" w:lineRule="auto"/>
              <w:rPr>
                <w:color w:val="000000"/>
              </w:rPr>
            </w:pPr>
          </w:p>
        </w:tc>
        <w:tc>
          <w:tcPr>
            <w:tcW w:w="3806" w:type="dxa"/>
          </w:tcPr>
          <w:p w14:paraId="7098AB62" w14:textId="77777777" w:rsidR="00AB742A" w:rsidRDefault="00AB742A" w:rsidP="00AB742A">
            <w:pPr>
              <w:spacing w:line="240" w:lineRule="auto"/>
              <w:rPr>
                <w:u w:val="single"/>
              </w:rPr>
            </w:pPr>
            <w:r>
              <w:rPr>
                <w:rFonts w:eastAsia="Arial"/>
                <w:color w:val="333333"/>
                <w:sz w:val="27"/>
                <w:szCs w:val="27"/>
                <w:u w:val="single"/>
                <w:shd w:val="clear" w:color="auto" w:fill="FAFAFA"/>
                <w:lang w:eastAsia="zh-CN" w:bidi="ar"/>
              </w:rPr>
              <w:t>Usman Nurhasan, S.Kom., MT.</w:t>
            </w:r>
          </w:p>
          <w:p w14:paraId="3B24E667" w14:textId="2BF3C73D" w:rsidR="00AB742A" w:rsidRDefault="00AB742A" w:rsidP="00AB742A">
            <w:pPr>
              <w:tabs>
                <w:tab w:val="left" w:pos="1980"/>
              </w:tabs>
              <w:spacing w:line="240" w:lineRule="auto"/>
              <w:rPr>
                <w:color w:val="000000"/>
                <w:u w:val="single"/>
              </w:rPr>
            </w:pPr>
            <w:r>
              <w:rPr>
                <w:color w:val="000000"/>
              </w:rPr>
              <w:t>NI</w:t>
            </w:r>
            <w:r>
              <w:rPr>
                <w:color w:val="000000"/>
                <w:lang w:val="en"/>
              </w:rPr>
              <w:t>P</w:t>
            </w:r>
            <w:r>
              <w:rPr>
                <w:color w:val="000000"/>
              </w:rPr>
              <w:t xml:space="preserve">. </w:t>
            </w:r>
            <w:r>
              <w:rPr>
                <w:rFonts w:eastAsia="Arial"/>
                <w:color w:val="333333"/>
                <w:shd w:val="clear" w:color="auto" w:fill="FAFAFA"/>
                <w:lang w:eastAsia="zh-CN" w:bidi="ar"/>
              </w:rPr>
              <w:t>198609232015041001</w:t>
            </w:r>
          </w:p>
        </w:tc>
        <w:tc>
          <w:tcPr>
            <w:tcW w:w="2131" w:type="dxa"/>
            <w:vAlign w:val="center"/>
          </w:tcPr>
          <w:p w14:paraId="11A7C8A6" w14:textId="1886314A" w:rsidR="00AB742A" w:rsidRDefault="00AB742A" w:rsidP="00184CE5">
            <w:pPr>
              <w:tabs>
                <w:tab w:val="center" w:pos="1083"/>
              </w:tabs>
              <w:spacing w:line="240" w:lineRule="auto"/>
              <w:rPr>
                <w:color w:val="000000"/>
              </w:rPr>
            </w:pPr>
            <w:r>
              <w:rPr>
                <w:color w:val="000000"/>
              </w:rPr>
              <w:t>...........................</w:t>
            </w:r>
          </w:p>
        </w:tc>
      </w:tr>
    </w:tbl>
    <w:p w14:paraId="0C303B9A" w14:textId="77777777" w:rsidR="00A740C8" w:rsidRDefault="00A740C8" w:rsidP="00AB742A">
      <w:pPr>
        <w:spacing w:line="240" w:lineRule="auto"/>
        <w:jc w:val="both"/>
      </w:pPr>
    </w:p>
    <w:p w14:paraId="04B5E923" w14:textId="77777777" w:rsidR="00A740C8" w:rsidRDefault="00D3395F" w:rsidP="00AB742A">
      <w:pPr>
        <w:spacing w:line="240" w:lineRule="auto"/>
        <w:jc w:val="center"/>
      </w:pPr>
      <w:r>
        <w:t>Mengetahui,</w:t>
      </w:r>
    </w:p>
    <w:tbl>
      <w:tblPr>
        <w:tblW w:w="7940" w:type="dxa"/>
        <w:tblLayout w:type="fixed"/>
        <w:tblLook w:val="04A0" w:firstRow="1" w:lastRow="0" w:firstColumn="1" w:lastColumn="0" w:noHBand="0" w:noVBand="1"/>
      </w:tblPr>
      <w:tblGrid>
        <w:gridCol w:w="3940"/>
        <w:gridCol w:w="4000"/>
      </w:tblGrid>
      <w:tr w:rsidR="00A740C8" w14:paraId="683C965F" w14:textId="77777777" w:rsidTr="00AA1B23">
        <w:trPr>
          <w:trHeight w:val="1712"/>
        </w:trPr>
        <w:tc>
          <w:tcPr>
            <w:tcW w:w="3940" w:type="dxa"/>
          </w:tcPr>
          <w:p w14:paraId="51BDA62D" w14:textId="607514CF" w:rsidR="00A740C8" w:rsidRDefault="00D3395F" w:rsidP="00AB742A">
            <w:pPr>
              <w:spacing w:line="240" w:lineRule="auto"/>
              <w:jc w:val="center"/>
            </w:pPr>
            <w:r>
              <w:t>Ketua Jurusan</w:t>
            </w:r>
          </w:p>
          <w:p w14:paraId="739CEA9B" w14:textId="411868B1" w:rsidR="00AB742A" w:rsidRPr="00AB742A" w:rsidRDefault="00D3395F" w:rsidP="00AB742A">
            <w:pPr>
              <w:spacing w:line="240" w:lineRule="auto"/>
              <w:jc w:val="center"/>
            </w:pPr>
            <w:r>
              <w:t>Teknologi Informasi</w:t>
            </w:r>
          </w:p>
        </w:tc>
        <w:tc>
          <w:tcPr>
            <w:tcW w:w="4000" w:type="dxa"/>
          </w:tcPr>
          <w:p w14:paraId="65E1297A" w14:textId="77777777" w:rsidR="00A740C8" w:rsidRDefault="00D3395F" w:rsidP="00AB742A">
            <w:pPr>
              <w:spacing w:line="240" w:lineRule="auto"/>
              <w:jc w:val="center"/>
            </w:pPr>
            <w:r>
              <w:t>Ketua Program Studi</w:t>
            </w:r>
          </w:p>
          <w:p w14:paraId="0A012030" w14:textId="77777777" w:rsidR="00A740C8" w:rsidRDefault="00D3395F" w:rsidP="00AB742A">
            <w:pPr>
              <w:spacing w:line="240" w:lineRule="auto"/>
              <w:jc w:val="center"/>
            </w:pPr>
            <w:r>
              <w:t>Teknik Informatika</w:t>
            </w:r>
          </w:p>
        </w:tc>
      </w:tr>
      <w:tr w:rsidR="00A740C8" w14:paraId="060E1163" w14:textId="77777777" w:rsidTr="00AA1B23">
        <w:trPr>
          <w:trHeight w:val="236"/>
        </w:trPr>
        <w:tc>
          <w:tcPr>
            <w:tcW w:w="3940" w:type="dxa"/>
            <w:vAlign w:val="center"/>
          </w:tcPr>
          <w:p w14:paraId="7761988B" w14:textId="77777777" w:rsidR="00A740C8" w:rsidRDefault="00D3395F" w:rsidP="00AB742A">
            <w:pPr>
              <w:spacing w:line="240" w:lineRule="auto"/>
              <w:jc w:val="center"/>
              <w:rPr>
                <w:color w:val="000000"/>
                <w:u w:val="single"/>
              </w:rPr>
            </w:pPr>
            <w:r>
              <w:rPr>
                <w:color w:val="000000"/>
                <w:u w:val="single"/>
              </w:rPr>
              <w:t>Rudy Ariyanto, S.T., M.CS</w:t>
            </w:r>
          </w:p>
          <w:p w14:paraId="76260B1F" w14:textId="77777777" w:rsidR="00A740C8" w:rsidRDefault="00D3395F" w:rsidP="00AB742A">
            <w:pPr>
              <w:spacing w:line="240" w:lineRule="auto"/>
              <w:jc w:val="center"/>
              <w:rPr>
                <w:rFonts w:eastAsia="Courier New"/>
                <w:color w:val="000000"/>
                <w:sz w:val="20"/>
                <w:szCs w:val="20"/>
              </w:rPr>
            </w:pPr>
            <w:r>
              <w:rPr>
                <w:color w:val="000000"/>
              </w:rPr>
              <w:t>NIP. 19711110 199903 1 002</w:t>
            </w:r>
          </w:p>
        </w:tc>
        <w:tc>
          <w:tcPr>
            <w:tcW w:w="4000" w:type="dxa"/>
            <w:vAlign w:val="center"/>
          </w:tcPr>
          <w:p w14:paraId="2C85A391" w14:textId="77777777" w:rsidR="00A740C8" w:rsidRDefault="00D3395F" w:rsidP="00AB742A">
            <w:pPr>
              <w:spacing w:line="240" w:lineRule="auto"/>
              <w:jc w:val="center"/>
              <w:rPr>
                <w:color w:val="000000"/>
                <w:u w:val="single"/>
              </w:rPr>
            </w:pPr>
            <w:r>
              <w:rPr>
                <w:color w:val="000000"/>
                <w:u w:val="single"/>
              </w:rPr>
              <w:t>Imam Fahrur Rozi, ST., MT.</w:t>
            </w:r>
          </w:p>
          <w:p w14:paraId="1DE0BC88" w14:textId="77777777" w:rsidR="00A740C8" w:rsidRDefault="00D3395F" w:rsidP="00AB742A">
            <w:pPr>
              <w:spacing w:line="240" w:lineRule="auto"/>
              <w:jc w:val="center"/>
              <w:rPr>
                <w:color w:val="000000"/>
              </w:rPr>
            </w:pPr>
            <w:r>
              <w:rPr>
                <w:color w:val="000000"/>
              </w:rPr>
              <w:t>NIP. 198406102008121004</w:t>
            </w:r>
          </w:p>
          <w:p w14:paraId="51AD727D" w14:textId="77777777" w:rsidR="00A740C8" w:rsidRDefault="00A740C8" w:rsidP="00AB742A">
            <w:pPr>
              <w:spacing w:line="240" w:lineRule="auto"/>
              <w:jc w:val="center"/>
              <w:rPr>
                <w:rFonts w:eastAsia="Courier New"/>
                <w:color w:val="000000"/>
                <w:sz w:val="20"/>
                <w:szCs w:val="20"/>
              </w:rPr>
            </w:pPr>
          </w:p>
        </w:tc>
      </w:tr>
    </w:tbl>
    <w:p w14:paraId="175A5D59" w14:textId="77777777" w:rsidR="00F12085" w:rsidRDefault="00D3395F" w:rsidP="00F12085">
      <w:pPr>
        <w:spacing w:after="207" w:line="256" w:lineRule="auto"/>
        <w:ind w:right="7"/>
        <w:jc w:val="center"/>
        <w:rPr>
          <w:szCs w:val="22"/>
          <w:lang w:val="id-ID"/>
        </w:rPr>
      </w:pPr>
      <w:bookmarkStart w:id="8" w:name="_Toc96512744"/>
      <w:r>
        <w:rPr>
          <w:sz w:val="28"/>
          <w:szCs w:val="28"/>
          <w:lang w:val="es-ES"/>
        </w:rPr>
        <w:br w:type="page"/>
      </w:r>
      <w:bookmarkStart w:id="9" w:name="_Toc418600479"/>
      <w:r w:rsidR="00F12085">
        <w:rPr>
          <w:sz w:val="28"/>
        </w:rPr>
        <w:lastRenderedPageBreak/>
        <w:t>PERNYATAAN</w:t>
      </w:r>
    </w:p>
    <w:p w14:paraId="00BBD19D" w14:textId="77777777" w:rsidR="00F12085" w:rsidRDefault="00F12085" w:rsidP="00F12085">
      <w:r>
        <w:t>Dengan ini saya menyatakan bahwa pada Skripsi ini tidak terdapat karya, baik seluruh maupun sebagian, yang sudah pernah diajukan untuk memperoleh gelar akademik di Perguntan Tinggi manapun, dan sepanjang pengetahuan saya juga tidak terdapat karya atau pendapat yang pernah ditulis atau diterbitkan Oleh orang Iain, kecuali yang secara tertulis disitasi dalam naskah ini serta disebutkan dalam daftar sitasi/pustaka.</w:t>
      </w:r>
    </w:p>
    <w:p w14:paraId="406522F1" w14:textId="7362E7C5" w:rsidR="00F12085" w:rsidRDefault="00F12085" w:rsidP="00F12085">
      <w:pPr>
        <w:spacing w:after="3" w:line="256" w:lineRule="auto"/>
        <w:ind w:left="730" w:right="836" w:firstLine="710"/>
        <w:jc w:val="right"/>
      </w:pPr>
      <w:r>
        <w:t>Malang, 08 Agustus 2022</w:t>
      </w:r>
    </w:p>
    <w:p w14:paraId="02FA4628" w14:textId="08D04CB8" w:rsidR="00F12085" w:rsidRDefault="00F12085" w:rsidP="00F12085">
      <w:pPr>
        <w:spacing w:after="1" w:line="256" w:lineRule="auto"/>
        <w:ind w:left="4336"/>
      </w:pPr>
    </w:p>
    <w:p w14:paraId="06EC6782" w14:textId="77777777" w:rsidR="00F12085" w:rsidRDefault="00F12085" w:rsidP="00F12085">
      <w:pPr>
        <w:spacing w:after="3" w:line="256" w:lineRule="auto"/>
        <w:ind w:left="2890" w:right="152" w:firstLine="710"/>
        <w:jc w:val="center"/>
      </w:pPr>
    </w:p>
    <w:p w14:paraId="0BBC326E" w14:textId="77777777" w:rsidR="00F12085" w:rsidRDefault="00F12085" w:rsidP="00F12085">
      <w:pPr>
        <w:spacing w:after="3" w:line="256" w:lineRule="auto"/>
        <w:ind w:left="2890" w:right="152" w:firstLine="710"/>
        <w:jc w:val="center"/>
      </w:pPr>
    </w:p>
    <w:p w14:paraId="40C35F53" w14:textId="77777777" w:rsidR="00F12085" w:rsidRDefault="00F12085" w:rsidP="00F12085">
      <w:pPr>
        <w:spacing w:after="3" w:line="256" w:lineRule="auto"/>
        <w:ind w:left="2890" w:right="152" w:firstLine="710"/>
        <w:jc w:val="center"/>
      </w:pPr>
    </w:p>
    <w:p w14:paraId="566219DD" w14:textId="4DE762BA" w:rsidR="00F12085" w:rsidRDefault="00F12085" w:rsidP="00F12085">
      <w:pPr>
        <w:spacing w:after="3" w:line="256" w:lineRule="auto"/>
        <w:ind w:left="2890" w:right="152" w:firstLine="710"/>
        <w:jc w:val="center"/>
      </w:pPr>
      <w:r>
        <w:t>Agus Salim Hadjrianto</w:t>
      </w:r>
    </w:p>
    <w:p w14:paraId="0C870902" w14:textId="77777777" w:rsidR="00F12085" w:rsidRDefault="00F12085" w:rsidP="00F12085">
      <w:pPr>
        <w:sectPr w:rsidR="00F12085">
          <w:pgSz w:w="11907" w:h="16839"/>
          <w:pgMar w:top="1701" w:right="1701" w:bottom="1701" w:left="2268" w:header="720" w:footer="720" w:gutter="0"/>
          <w:pgNumType w:fmt="lowerRoman"/>
          <w:cols w:space="720"/>
        </w:sectPr>
      </w:pPr>
    </w:p>
    <w:p w14:paraId="3371546A" w14:textId="77777777" w:rsidR="00F12085" w:rsidRDefault="00F12085" w:rsidP="00285E7F">
      <w:pPr>
        <w:pStyle w:val="Heading1a"/>
        <w:rPr>
          <w:szCs w:val="24"/>
          <w:lang w:val="en-US"/>
        </w:rPr>
      </w:pPr>
      <w:r>
        <w:rPr>
          <w:lang w:val="en-US"/>
        </w:rPr>
        <w:lastRenderedPageBreak/>
        <w:t>ABSTRAK</w:t>
      </w:r>
    </w:p>
    <w:p w14:paraId="1DC03350" w14:textId="3188925B" w:rsidR="00F12085" w:rsidRPr="00D91FE4" w:rsidRDefault="000C53F5" w:rsidP="00285E7F">
      <w:pPr>
        <w:rPr>
          <w:u w:val="single"/>
        </w:rPr>
      </w:pPr>
      <w:r>
        <w:rPr>
          <w:b/>
          <w:bCs/>
          <w:color w:val="000000"/>
        </w:rPr>
        <w:t>Salim</w:t>
      </w:r>
      <w:r w:rsidR="00F12085">
        <w:rPr>
          <w:b/>
          <w:bCs/>
          <w:color w:val="000000"/>
        </w:rPr>
        <w:t xml:space="preserve"> </w:t>
      </w:r>
      <w:r>
        <w:rPr>
          <w:b/>
          <w:bCs/>
          <w:color w:val="000000"/>
        </w:rPr>
        <w:t>Hadjrianto</w:t>
      </w:r>
      <w:r w:rsidR="00F12085">
        <w:rPr>
          <w:b/>
          <w:bCs/>
          <w:color w:val="000000"/>
        </w:rPr>
        <w:t xml:space="preserve">., </w:t>
      </w:r>
      <w:r>
        <w:rPr>
          <w:b/>
          <w:bCs/>
          <w:color w:val="000000"/>
        </w:rPr>
        <w:t>Agus</w:t>
      </w:r>
      <w:r w:rsidR="00F12085">
        <w:rPr>
          <w:color w:val="000000"/>
        </w:rPr>
        <w:t xml:space="preserve">. “Pengembangan Topik </w:t>
      </w:r>
      <w:r>
        <w:rPr>
          <w:i/>
          <w:iCs/>
          <w:color w:val="000000"/>
        </w:rPr>
        <w:t xml:space="preserve">Basic Apilcations </w:t>
      </w:r>
      <w:r>
        <w:rPr>
          <w:color w:val="000000"/>
        </w:rPr>
        <w:t xml:space="preserve">untuk pembelajaran aplikasi mobile berbasis </w:t>
      </w:r>
      <w:r w:rsidRPr="00D91FE4">
        <w:rPr>
          <w:i/>
          <w:iCs/>
          <w:color w:val="000000"/>
        </w:rPr>
        <w:t>flutter</w:t>
      </w:r>
      <w:r>
        <w:rPr>
          <w:color w:val="000000"/>
        </w:rPr>
        <w:t xml:space="preserve"> pada </w:t>
      </w:r>
      <w:r w:rsidRPr="00D91FE4">
        <w:rPr>
          <w:i/>
          <w:iCs/>
          <w:color w:val="000000"/>
        </w:rPr>
        <w:t>platform Intelligent Computer Assisted Programming Learning Platform</w:t>
      </w:r>
      <w:r>
        <w:rPr>
          <w:color w:val="000000"/>
        </w:rPr>
        <w:t xml:space="preserve"> </w:t>
      </w:r>
      <w:r w:rsidR="00F12085">
        <w:rPr>
          <w:color w:val="000000"/>
        </w:rPr>
        <w:t xml:space="preserve">”. </w:t>
      </w:r>
      <w:r w:rsidR="00F12085">
        <w:rPr>
          <w:b/>
          <w:bCs/>
          <w:color w:val="000000"/>
        </w:rPr>
        <w:t xml:space="preserve">Pembimbing: (1) Yan Watequlis Syaifudin S.T., M.MT (2) </w:t>
      </w:r>
      <w:r w:rsidR="00D91FE4" w:rsidRPr="00D91FE4">
        <w:rPr>
          <w:rFonts w:eastAsia="Arial"/>
          <w:b/>
          <w:bCs/>
          <w:u w:val="single"/>
          <w:shd w:val="clear" w:color="auto" w:fill="FAFAFA"/>
          <w:lang w:eastAsia="zh-CN" w:bidi="ar"/>
        </w:rPr>
        <w:t>Usman Nurhasan, S.Kom., MT.</w:t>
      </w:r>
    </w:p>
    <w:p w14:paraId="717D3E81" w14:textId="77777777" w:rsidR="00F12085" w:rsidRDefault="00F12085" w:rsidP="00285E7F"/>
    <w:p w14:paraId="6CD3CEC6" w14:textId="34AC8314" w:rsidR="00F12085" w:rsidRDefault="00F12085" w:rsidP="00285E7F">
      <w:r>
        <w:rPr>
          <w:b/>
          <w:bCs/>
          <w:color w:val="000000"/>
        </w:rPr>
        <w:t>Skripsi, Program Studi Teknik Informatika, Jurusan Teknologi Informasi, Politeknik Negeri Malang, 202</w:t>
      </w:r>
      <w:r w:rsidR="00D91FE4">
        <w:rPr>
          <w:b/>
          <w:bCs/>
          <w:color w:val="000000"/>
        </w:rPr>
        <w:t>2</w:t>
      </w:r>
      <w:r>
        <w:rPr>
          <w:b/>
          <w:bCs/>
          <w:color w:val="000000"/>
        </w:rPr>
        <w:t>.</w:t>
      </w:r>
    </w:p>
    <w:p w14:paraId="214683CD" w14:textId="7E56A364" w:rsidR="00D91FE4" w:rsidRPr="00730FFB" w:rsidRDefault="00D91FE4" w:rsidP="00285E7F">
      <w:r>
        <w:rPr>
          <w:color w:val="000000"/>
        </w:rPr>
        <w:t xml:space="preserve">Pemrograman aplikasi </w:t>
      </w:r>
      <w:r w:rsidR="0065482F" w:rsidRPr="0065482F">
        <w:rPr>
          <w:i/>
          <w:iCs/>
          <w:color w:val="000000"/>
        </w:rPr>
        <w:t>A</w:t>
      </w:r>
      <w:r w:rsidRPr="0065482F">
        <w:rPr>
          <w:i/>
          <w:iCs/>
          <w:color w:val="000000"/>
        </w:rPr>
        <w:t>ndroid</w:t>
      </w:r>
      <w:r>
        <w:rPr>
          <w:color w:val="000000"/>
        </w:rPr>
        <w:t xml:space="preserve"> menjadi salah satu mata pelajaran yang populer di univerrsitas pada Jurusan Teknik Informatika</w:t>
      </w:r>
      <w:r w:rsidR="003F784D">
        <w:rPr>
          <w:color w:val="000000"/>
        </w:rPr>
        <w:t>.</w:t>
      </w:r>
      <w:r w:rsidR="003F784D" w:rsidRPr="0065482F">
        <w:rPr>
          <w:i/>
          <w:iCs/>
          <w:color w:val="000000"/>
        </w:rPr>
        <w:t>Development</w:t>
      </w:r>
      <w:r w:rsidR="003F784D">
        <w:rPr>
          <w:color w:val="000000"/>
        </w:rPr>
        <w:t xml:space="preserve"> aplikasi </w:t>
      </w:r>
      <w:r w:rsidR="003F784D" w:rsidRPr="0065482F">
        <w:rPr>
          <w:i/>
          <w:iCs/>
          <w:color w:val="000000"/>
        </w:rPr>
        <w:t>Android</w:t>
      </w:r>
      <w:r w:rsidR="003F784D">
        <w:rPr>
          <w:color w:val="000000"/>
        </w:rPr>
        <w:t xml:space="preserve"> dapat dilakukan dengan beragam bahasa pemrograman yang dapat memudahkan membuat aplikasi secara interaktif. </w:t>
      </w:r>
      <w:r w:rsidR="0065482F" w:rsidRPr="0065482F">
        <w:rPr>
          <w:i/>
          <w:iCs/>
          <w:color w:val="000000"/>
        </w:rPr>
        <w:t>Intelligent Computer Assisted Programing Learning Platform</w:t>
      </w:r>
      <w:r w:rsidR="0065482F">
        <w:rPr>
          <w:color w:val="000000"/>
        </w:rPr>
        <w:t xml:space="preserve"> (iCLOP) digunakan untuk pembelajaran mandiri.</w:t>
      </w:r>
      <w:r w:rsidR="0065482F" w:rsidRPr="0065482F">
        <w:rPr>
          <w:i/>
          <w:iCs/>
          <w:color w:val="000000"/>
        </w:rPr>
        <w:t>Stage</w:t>
      </w:r>
      <w:r w:rsidR="0065482F">
        <w:rPr>
          <w:color w:val="000000"/>
        </w:rPr>
        <w:t xml:space="preserve"> yang di implementasikan adalah </w:t>
      </w:r>
      <w:r w:rsidR="0065482F" w:rsidRPr="0065482F">
        <w:rPr>
          <w:i/>
          <w:iCs/>
          <w:color w:val="000000"/>
        </w:rPr>
        <w:t>Stage Content Basic Aplications Flutter</w:t>
      </w:r>
      <w:r w:rsidR="00361905">
        <w:rPr>
          <w:i/>
          <w:iCs/>
          <w:color w:val="000000"/>
        </w:rPr>
        <w:t xml:space="preserve">. </w:t>
      </w:r>
      <w:r w:rsidR="00361905">
        <w:rPr>
          <w:color w:val="000000"/>
        </w:rPr>
        <w:t xml:space="preserve">Dari Stage tersebut terdapat tahapan pembelajaran Ui &amp; Witgets yang memanfaatkan </w:t>
      </w:r>
      <w:r w:rsidR="00361905" w:rsidRPr="00361905">
        <w:rPr>
          <w:i/>
          <w:iCs/>
          <w:color w:val="000000"/>
        </w:rPr>
        <w:t>State Management Provider</w:t>
      </w:r>
      <w:r w:rsidR="00361905">
        <w:rPr>
          <w:i/>
          <w:iCs/>
          <w:color w:val="000000"/>
        </w:rPr>
        <w:t xml:space="preserve"> </w:t>
      </w:r>
      <w:r w:rsidR="00361905">
        <w:rPr>
          <w:color w:val="000000"/>
        </w:rPr>
        <w:t>yang memudahkan interaksi aplikasi secara interaktif</w:t>
      </w:r>
      <w:r w:rsidR="00AC6001">
        <w:rPr>
          <w:color w:val="000000"/>
        </w:rPr>
        <w:t xml:space="preserve"> dalam penulisan </w:t>
      </w:r>
      <w:r w:rsidR="00AC6001">
        <w:rPr>
          <w:i/>
          <w:iCs/>
          <w:color w:val="000000"/>
        </w:rPr>
        <w:t xml:space="preserve">TextWidgets </w:t>
      </w:r>
      <w:r w:rsidR="00AC6001">
        <w:rPr>
          <w:color w:val="000000"/>
        </w:rPr>
        <w:t xml:space="preserve">dan </w:t>
      </w:r>
      <w:r w:rsidR="00AC6001">
        <w:rPr>
          <w:i/>
          <w:iCs/>
          <w:color w:val="000000"/>
        </w:rPr>
        <w:t>ContainerWidgets</w:t>
      </w:r>
      <w:r w:rsidR="00361905">
        <w:rPr>
          <w:color w:val="000000"/>
        </w:rPr>
        <w:t>. Untuk pengujian pengerjaan dari topik</w:t>
      </w:r>
      <w:r w:rsidR="00361905" w:rsidRPr="00361905">
        <w:rPr>
          <w:i/>
          <w:iCs/>
          <w:color w:val="000000"/>
        </w:rPr>
        <w:t xml:space="preserve"> Basic Aplication Flutter</w:t>
      </w:r>
      <w:r w:rsidR="00361905">
        <w:rPr>
          <w:i/>
          <w:iCs/>
          <w:color w:val="000000"/>
        </w:rPr>
        <w:t xml:space="preserve"> </w:t>
      </w:r>
      <w:r w:rsidR="00361905">
        <w:rPr>
          <w:color w:val="000000"/>
        </w:rPr>
        <w:t>dilakukan oleh 30 mahasiswa D4 TI</w:t>
      </w:r>
      <w:r w:rsidR="00AC6001">
        <w:rPr>
          <w:color w:val="000000"/>
        </w:rPr>
        <w:t xml:space="preserve"> di Politeknik Negeri Malang tingkat empat. Untuk topik berikutnya adalah topik </w:t>
      </w:r>
      <w:r w:rsidR="00AC6001">
        <w:rPr>
          <w:i/>
          <w:iCs/>
          <w:color w:val="000000"/>
        </w:rPr>
        <w:t xml:space="preserve">Statefull </w:t>
      </w:r>
      <w:r w:rsidR="00AC6001">
        <w:rPr>
          <w:color w:val="000000"/>
        </w:rPr>
        <w:t xml:space="preserve"> dan </w:t>
      </w:r>
      <w:r w:rsidR="00AC6001">
        <w:rPr>
          <w:i/>
          <w:iCs/>
          <w:color w:val="000000"/>
        </w:rPr>
        <w:t xml:space="preserve">Stateless Widgets  </w:t>
      </w:r>
      <w:r w:rsidR="00730FFB">
        <w:rPr>
          <w:color w:val="000000"/>
        </w:rPr>
        <w:t xml:space="preserve">yang mana merupakan cara pengolahan widgets secara statis dan dinamis, </w:t>
      </w:r>
      <w:r w:rsidR="00730FFB">
        <w:rPr>
          <w:i/>
          <w:iCs/>
          <w:color w:val="000000"/>
        </w:rPr>
        <w:t>StatelessWidgets</w:t>
      </w:r>
      <w:r w:rsidR="00730FFB">
        <w:t xml:space="preserve"> cocok digunakan untuk fungsi dari </w:t>
      </w:r>
      <w:r w:rsidR="00730FFB" w:rsidRPr="00730FFB">
        <w:rPr>
          <w:i/>
          <w:iCs/>
        </w:rPr>
        <w:t xml:space="preserve">Class </w:t>
      </w:r>
      <w:r w:rsidR="00730FFB">
        <w:t xml:space="preserve">seperti pada pelajaran </w:t>
      </w:r>
      <w:r w:rsidR="00730FFB" w:rsidRPr="00730FFB">
        <w:rPr>
          <w:i/>
          <w:iCs/>
        </w:rPr>
        <w:t>OOP</w:t>
      </w:r>
      <w:r w:rsidR="00730FFB">
        <w:t xml:space="preserve"> maka untuk bisa kembali ke </w:t>
      </w:r>
      <w:r w:rsidR="00730FFB" w:rsidRPr="00730FFB">
        <w:rPr>
          <w:i/>
          <w:iCs/>
        </w:rPr>
        <w:t>Parents</w:t>
      </w:r>
      <w:r w:rsidR="00730FFB">
        <w:t xml:space="preserve"> maka harus menggunakan </w:t>
      </w:r>
      <w:r w:rsidR="00730FFB" w:rsidRPr="00730FFB">
        <w:rPr>
          <w:i/>
          <w:iCs/>
        </w:rPr>
        <w:t>StatefullWidgets</w:t>
      </w:r>
      <w:r w:rsidR="00730FFB">
        <w:rPr>
          <w:i/>
          <w:iCs/>
        </w:rPr>
        <w:t>.</w:t>
      </w:r>
    </w:p>
    <w:p w14:paraId="527D2419" w14:textId="77777777" w:rsidR="00F12085" w:rsidRDefault="00F12085" w:rsidP="00285E7F"/>
    <w:p w14:paraId="25DEB371" w14:textId="5FA14122" w:rsidR="00F12085" w:rsidRDefault="00F12085" w:rsidP="00285E7F">
      <w:r>
        <w:rPr>
          <w:b/>
          <w:bCs/>
          <w:color w:val="000000"/>
        </w:rPr>
        <w:t>Kata Kunci:</w:t>
      </w:r>
      <w:r>
        <w:rPr>
          <w:color w:val="000000"/>
        </w:rPr>
        <w:t xml:space="preserve"> </w:t>
      </w:r>
      <w:r>
        <w:rPr>
          <w:i/>
          <w:iCs/>
          <w:color w:val="000000"/>
        </w:rPr>
        <w:t>Android</w:t>
      </w:r>
      <w:r>
        <w:rPr>
          <w:color w:val="000000"/>
        </w:rPr>
        <w:t xml:space="preserve">, </w:t>
      </w:r>
      <w:r w:rsidR="00D91FE4">
        <w:rPr>
          <w:color w:val="000000"/>
        </w:rPr>
        <w:t>iCLOP</w:t>
      </w:r>
      <w:r>
        <w:rPr>
          <w:color w:val="000000"/>
        </w:rPr>
        <w:t xml:space="preserve">, </w:t>
      </w:r>
      <w:r w:rsidR="00D91FE4">
        <w:rPr>
          <w:i/>
          <w:iCs/>
          <w:color w:val="000000"/>
        </w:rPr>
        <w:t>State Management</w:t>
      </w:r>
      <w:r>
        <w:rPr>
          <w:color w:val="000000"/>
        </w:rPr>
        <w:t xml:space="preserve">, </w:t>
      </w:r>
      <w:r w:rsidR="00D91FE4">
        <w:rPr>
          <w:i/>
          <w:iCs/>
          <w:color w:val="000000"/>
        </w:rPr>
        <w:t>Flutter</w:t>
      </w:r>
      <w:r>
        <w:rPr>
          <w:color w:val="000000"/>
        </w:rPr>
        <w:t>,</w:t>
      </w:r>
      <w:r w:rsidRPr="00D91FE4">
        <w:rPr>
          <w:i/>
          <w:iCs/>
          <w:color w:val="000000"/>
        </w:rPr>
        <w:t xml:space="preserve"> </w:t>
      </w:r>
      <w:r w:rsidR="00D91FE4" w:rsidRPr="00D91FE4">
        <w:rPr>
          <w:i/>
          <w:iCs/>
          <w:color w:val="000000"/>
        </w:rPr>
        <w:t>Provider</w:t>
      </w:r>
      <w:r w:rsidR="00D91FE4">
        <w:rPr>
          <w:i/>
          <w:iCs/>
          <w:color w:val="000000"/>
        </w:rPr>
        <w:t>, List_Followers</w:t>
      </w:r>
    </w:p>
    <w:p w14:paraId="6B96C027" w14:textId="77777777" w:rsidR="00F12085" w:rsidRDefault="00F12085" w:rsidP="00F12085">
      <w:pPr>
        <w:spacing w:line="240" w:lineRule="auto"/>
      </w:pPr>
      <w:r>
        <w:br/>
      </w:r>
      <w:r>
        <w:rPr>
          <w:b/>
          <w:bCs/>
          <w:color w:val="000000"/>
          <w:sz w:val="28"/>
          <w:szCs w:val="28"/>
        </w:rPr>
        <w:br/>
      </w:r>
    </w:p>
    <w:p w14:paraId="11568AA9" w14:textId="3F9F61C0" w:rsidR="00F12085" w:rsidRDefault="00F12085" w:rsidP="00F12085">
      <w:pPr>
        <w:spacing w:after="200" w:line="276" w:lineRule="auto"/>
        <w:rPr>
          <w:b/>
          <w:bCs/>
          <w:i/>
          <w:iCs/>
          <w:color w:val="000000"/>
          <w:sz w:val="28"/>
          <w:szCs w:val="28"/>
        </w:rPr>
      </w:pPr>
    </w:p>
    <w:p w14:paraId="40123DDA" w14:textId="77777777" w:rsidR="00F12085" w:rsidRDefault="00F12085" w:rsidP="00285E7F">
      <w:pPr>
        <w:pStyle w:val="Heading1a"/>
        <w:rPr>
          <w:i/>
          <w:iCs/>
          <w:szCs w:val="24"/>
          <w:lang w:val="en-US"/>
        </w:rPr>
      </w:pPr>
      <w:r>
        <w:rPr>
          <w:i/>
          <w:iCs/>
          <w:lang w:val="en-US"/>
        </w:rPr>
        <w:t>ABSTRACT</w:t>
      </w:r>
    </w:p>
    <w:p w14:paraId="6BD937F4" w14:textId="77777777" w:rsidR="00F12085" w:rsidRDefault="00F12085" w:rsidP="00285E7F">
      <w:pPr>
        <w:rPr>
          <w:b/>
          <w:sz w:val="28"/>
        </w:rPr>
      </w:pPr>
    </w:p>
    <w:p w14:paraId="00FADD72" w14:textId="48027AF4" w:rsidR="00285E7F" w:rsidRPr="00285E7F" w:rsidRDefault="00285E7F" w:rsidP="00285E7F">
      <w:pPr>
        <w:tabs>
          <w:tab w:val="left" w:pos="1560"/>
          <w:tab w:val="right" w:leader="dot" w:pos="7938"/>
          <w:tab w:val="right" w:leader="dot" w:pos="8505"/>
        </w:tabs>
        <w:spacing w:after="360"/>
        <w:jc w:val="both"/>
        <w:rPr>
          <w:b/>
        </w:rPr>
      </w:pPr>
      <w:r w:rsidRPr="00285E7F">
        <w:rPr>
          <w:b/>
        </w:rPr>
        <w:t>Salim Hadjrianto., Agus.</w:t>
      </w:r>
      <w:r w:rsidRPr="00285E7F">
        <w:rPr>
          <w:bCs/>
        </w:rPr>
        <w:t xml:space="preserve"> "</w:t>
      </w:r>
      <w:r w:rsidRPr="00285E7F">
        <w:rPr>
          <w:bCs/>
          <w:i/>
          <w:iCs/>
        </w:rPr>
        <w:t>Development of Basic Applications for Flutter-based mobile application learning on the Intelligent Computer Assisted Programming Learning Platform".</w:t>
      </w:r>
      <w:r w:rsidRPr="00285E7F">
        <w:rPr>
          <w:bCs/>
        </w:rPr>
        <w:t xml:space="preserve"> </w:t>
      </w:r>
      <w:r w:rsidRPr="00285E7F">
        <w:rPr>
          <w:b/>
        </w:rPr>
        <w:t>Advisors: (1) Yan Watequlis Syaifudin S.T., M.MT (2) Usman Nurhasan, S.Kom., MT.</w:t>
      </w:r>
    </w:p>
    <w:p w14:paraId="330E1051" w14:textId="77777777" w:rsidR="00285E7F" w:rsidRPr="00285E7F" w:rsidRDefault="00285E7F" w:rsidP="00285E7F">
      <w:pPr>
        <w:tabs>
          <w:tab w:val="left" w:pos="1560"/>
          <w:tab w:val="right" w:leader="dot" w:pos="7938"/>
          <w:tab w:val="right" w:leader="dot" w:pos="8505"/>
        </w:tabs>
        <w:spacing w:after="360"/>
        <w:jc w:val="both"/>
        <w:rPr>
          <w:bCs/>
          <w:i/>
          <w:iCs/>
        </w:rPr>
      </w:pPr>
      <w:r w:rsidRPr="00285E7F">
        <w:rPr>
          <w:bCs/>
          <w:i/>
          <w:iCs/>
        </w:rPr>
        <w:t>Thesis, Informatics Engineering Study Program, Department of Information Technology, Malang State Polytechnic, 2022.</w:t>
      </w:r>
    </w:p>
    <w:p w14:paraId="3D94CC38" w14:textId="77777777" w:rsidR="00285E7F" w:rsidRPr="00285E7F" w:rsidRDefault="00285E7F" w:rsidP="00285E7F">
      <w:pPr>
        <w:tabs>
          <w:tab w:val="left" w:pos="1560"/>
          <w:tab w:val="right" w:leader="dot" w:pos="7938"/>
          <w:tab w:val="right" w:leader="dot" w:pos="8505"/>
        </w:tabs>
        <w:spacing w:after="360"/>
        <w:jc w:val="both"/>
        <w:rPr>
          <w:bCs/>
          <w:i/>
          <w:iCs/>
        </w:rPr>
      </w:pPr>
      <w:r w:rsidRPr="00285E7F">
        <w:rPr>
          <w:bCs/>
          <w:i/>
          <w:iCs/>
        </w:rPr>
        <w:t>Programming Android applications is one of the most popular subjects at universities in the Department of Informatics. Development of Android applications can be done with a variety of programming languages ​​that can make it easier to create interactive applications. Intelligent Computer Assisted Programming Learning Platform (iCLOP) is used for independent learning. The stage implemented is Stage Content Basic Applications Flutter. From this stage, there are stages of learning Ui &amp; Witgets that utilize the State Management Provider which facilitates interactive application interactions in writing TextWidgets and ContainerWidgets. For testing the workmanship of the Basic Application Flutter topic, 30 IT D4 students at the fourth level of Malang State Polytechnic. For the next topic is the topic of Statefull and Stateless Widgets which is a way of processing widgets statically and dynamically, StatelessWidgets is suitable for functions from Classes such as in OOP lessons, so to be able to return to Parents, you must use StatefullWidgets.</w:t>
      </w:r>
    </w:p>
    <w:p w14:paraId="106B48B1" w14:textId="77777777" w:rsidR="00285E7F" w:rsidRPr="00285E7F" w:rsidRDefault="00285E7F" w:rsidP="00285E7F">
      <w:pPr>
        <w:tabs>
          <w:tab w:val="left" w:pos="1560"/>
          <w:tab w:val="right" w:leader="dot" w:pos="7938"/>
          <w:tab w:val="right" w:leader="dot" w:pos="8505"/>
        </w:tabs>
        <w:spacing w:after="360"/>
        <w:jc w:val="both"/>
        <w:rPr>
          <w:bCs/>
          <w:i/>
          <w:iCs/>
        </w:rPr>
      </w:pPr>
    </w:p>
    <w:p w14:paraId="4747ED10" w14:textId="77777777" w:rsidR="00285E7F" w:rsidRPr="00285E7F" w:rsidRDefault="00285E7F" w:rsidP="00285E7F">
      <w:pPr>
        <w:tabs>
          <w:tab w:val="left" w:pos="1560"/>
          <w:tab w:val="right" w:leader="dot" w:pos="7938"/>
          <w:tab w:val="right" w:leader="dot" w:pos="8505"/>
        </w:tabs>
        <w:spacing w:after="360"/>
        <w:jc w:val="both"/>
        <w:rPr>
          <w:bCs/>
          <w:i/>
          <w:iCs/>
        </w:rPr>
      </w:pPr>
      <w:r w:rsidRPr="00285E7F">
        <w:rPr>
          <w:bCs/>
          <w:i/>
          <w:iCs/>
        </w:rPr>
        <w:t>Keywords: Android, iCLOP, State Management, Flutter, Provider, List_Followers</w:t>
      </w:r>
    </w:p>
    <w:p w14:paraId="162B7F79" w14:textId="77777777" w:rsidR="00285E7F" w:rsidRDefault="00285E7F">
      <w:pPr>
        <w:spacing w:line="259" w:lineRule="auto"/>
        <w:rPr>
          <w:bCs/>
        </w:rPr>
      </w:pPr>
      <w:r>
        <w:rPr>
          <w:bCs/>
        </w:rPr>
        <w:br w:type="page"/>
      </w:r>
    </w:p>
    <w:p w14:paraId="7C2D0F8A" w14:textId="2D5E4FE3" w:rsidR="00F12085" w:rsidRDefault="00F12085" w:rsidP="00285E7F">
      <w:pPr>
        <w:tabs>
          <w:tab w:val="left" w:pos="1560"/>
          <w:tab w:val="right" w:leader="dot" w:pos="7938"/>
          <w:tab w:val="right" w:leader="dot" w:pos="8505"/>
        </w:tabs>
        <w:spacing w:after="360"/>
        <w:jc w:val="center"/>
        <w:rPr>
          <w:b/>
          <w:sz w:val="28"/>
          <w:lang w:val="id-ID"/>
        </w:rPr>
      </w:pPr>
      <w:r>
        <w:rPr>
          <w:b/>
          <w:sz w:val="28"/>
        </w:rPr>
        <w:lastRenderedPageBreak/>
        <w:t>KATA PENGANTAR</w:t>
      </w:r>
    </w:p>
    <w:p w14:paraId="67BA0AA1" w14:textId="53DC2FA6" w:rsidR="00F12085" w:rsidRDefault="00F12085" w:rsidP="00F12085">
      <w:pPr>
        <w:rPr>
          <w:rFonts w:cstheme="minorBidi"/>
          <w:szCs w:val="22"/>
        </w:rPr>
      </w:pPr>
      <w:r>
        <w:t>Puji Syukur kami panjatkan kehadirat Allah SWT/Tuhan YME atas segala rahmat dan hidayah-Nya penulis dapat menyelesaikan skripsi dengan judul “</w:t>
      </w:r>
      <w:r w:rsidR="00C81172" w:rsidRPr="00C81172">
        <w:rPr>
          <w:color w:val="000000"/>
        </w:rPr>
        <w:t>PENGEMBANGAN TOPIK BASIC APILCATIONS UNTUK PEMBELAJARAN APLIKASI MOBILE BERBASIS FLUTTER PADA PLATFORM INTELLIGENT COMPUTER ASSISTED PROGRAMMING LEARNING PLATFORM</w:t>
      </w:r>
      <w:r>
        <w:t>”. Skripsi ini penulis susun sebagai persyaratan untuk menyelesaikan studi program Diploma IV Program Studi Teknik Informatika, Jurusan Teknologi Informasi, Politeknik Negeri Malang.</w:t>
      </w:r>
    </w:p>
    <w:p w14:paraId="6736B919" w14:textId="77777777" w:rsidR="00F12085" w:rsidRDefault="00F12085" w:rsidP="00F12085">
      <w:r>
        <w:t>Kami menyadari bahwasannya dengan tanpa adanya dukungan dan kerja sama dari berbagai pihak, kegiatan laporan akhir ini tidak akan dapat berjalan baik. Untuk itu, kami ingin menyampaikan rasa terima kasih kepada:</w:t>
      </w:r>
    </w:p>
    <w:p w14:paraId="3967E287" w14:textId="77777777" w:rsidR="00F12085" w:rsidRDefault="00F12085" w:rsidP="00F12085">
      <w:pPr>
        <w:pStyle w:val="ListParagraph"/>
        <w:numPr>
          <w:ilvl w:val="0"/>
          <w:numId w:val="20"/>
        </w:numPr>
        <w:spacing w:after="0"/>
        <w:ind w:left="450" w:hanging="450"/>
        <w:jc w:val="both"/>
      </w:pPr>
      <w:r>
        <w:t>Bapak Yan Watequlis Syaifudin S.T., M.MT., selaku dosen pembimbing utama dalam penyusunan laporan akhir.</w:t>
      </w:r>
    </w:p>
    <w:p w14:paraId="616A24D7" w14:textId="264F9E4E" w:rsidR="00F12085" w:rsidRDefault="00F12085" w:rsidP="00F12085">
      <w:pPr>
        <w:pStyle w:val="ListParagraph"/>
        <w:numPr>
          <w:ilvl w:val="0"/>
          <w:numId w:val="20"/>
        </w:numPr>
        <w:spacing w:after="0"/>
        <w:ind w:left="450" w:hanging="450"/>
        <w:jc w:val="both"/>
      </w:pPr>
      <w:r>
        <w:t>Bapak</w:t>
      </w:r>
      <w:r w:rsidRPr="00C81172">
        <w:rPr>
          <w:bCs/>
        </w:rPr>
        <w:t xml:space="preserve"> </w:t>
      </w:r>
      <w:r w:rsidR="00C81172" w:rsidRPr="00C81172">
        <w:rPr>
          <w:bCs/>
        </w:rPr>
        <w:t xml:space="preserve">Usman Nurhasan, S.Kom., MT. </w:t>
      </w:r>
      <w:r>
        <w:t>selaku dosen pembimbing kedua dan ketua jurusan Teknologi Informasi.</w:t>
      </w:r>
    </w:p>
    <w:p w14:paraId="4014371A" w14:textId="77777777" w:rsidR="00F12085" w:rsidRDefault="00F12085" w:rsidP="00F12085">
      <w:pPr>
        <w:pStyle w:val="ListParagraph"/>
        <w:numPr>
          <w:ilvl w:val="0"/>
          <w:numId w:val="20"/>
        </w:numPr>
        <w:spacing w:after="0"/>
        <w:ind w:left="450" w:hanging="450"/>
        <w:jc w:val="both"/>
      </w:pPr>
      <w:r>
        <w:t>Dosen-dosen pengajar Jurusan Teknologi Informasi Politeknik Negeri Malang yang telah memberikan bimbingan dan ilmunya.</w:t>
      </w:r>
    </w:p>
    <w:p w14:paraId="6292C8F8" w14:textId="77777777" w:rsidR="00F12085" w:rsidRDefault="00F12085" w:rsidP="00F12085">
      <w:pPr>
        <w:pStyle w:val="ListParagraph"/>
        <w:numPr>
          <w:ilvl w:val="0"/>
          <w:numId w:val="20"/>
        </w:numPr>
        <w:spacing w:after="0"/>
        <w:ind w:left="450" w:hanging="450"/>
        <w:jc w:val="both"/>
      </w:pPr>
      <w:r>
        <w:t>Bapak, ibu, dan keluarga tercinta yang dengan sepenuh hati memberikan doa dan motivasi dalam menyelesaikan laporan akhir.</w:t>
      </w:r>
    </w:p>
    <w:p w14:paraId="3434BAD8" w14:textId="77777777" w:rsidR="00F12085" w:rsidRDefault="00F12085" w:rsidP="00F12085">
      <w:pPr>
        <w:pStyle w:val="ListParagraph"/>
        <w:numPr>
          <w:ilvl w:val="0"/>
          <w:numId w:val="20"/>
        </w:numPr>
        <w:spacing w:after="0"/>
        <w:ind w:left="450" w:hanging="450"/>
        <w:jc w:val="both"/>
      </w:pPr>
      <w:r>
        <w:t>Teman-teman Jurusan Teknologi Informasi Politeknik Negeri Malang atas dukungan dan motivasinya.</w:t>
      </w:r>
    </w:p>
    <w:p w14:paraId="65F0C7C2" w14:textId="77777777" w:rsidR="00F12085" w:rsidRDefault="00F12085" w:rsidP="00F12085">
      <w:pPr>
        <w:pStyle w:val="ListParagraph"/>
        <w:numPr>
          <w:ilvl w:val="0"/>
          <w:numId w:val="20"/>
        </w:numPr>
        <w:spacing w:after="0"/>
        <w:ind w:left="450" w:hanging="450"/>
        <w:jc w:val="both"/>
      </w:pPr>
      <w:r>
        <w:t xml:space="preserve">Seluruh relawan yang ikut berpartisipasi dalam proses uji coba. Sehingga mendukung terselesaikannya laporan akhir ini. </w:t>
      </w:r>
    </w:p>
    <w:p w14:paraId="612C4EC4" w14:textId="77777777" w:rsidR="00F12085" w:rsidRDefault="00F12085" w:rsidP="00F12085">
      <w:pPr>
        <w:pStyle w:val="ListParagraph"/>
        <w:numPr>
          <w:ilvl w:val="0"/>
          <w:numId w:val="20"/>
        </w:numPr>
        <w:spacing w:after="0"/>
        <w:ind w:left="450" w:hanging="450"/>
        <w:jc w:val="both"/>
      </w:pPr>
      <w:r>
        <w:t>Bapak Imam Fahrur Rozi, ST., MT., selaku ketua program studi Teknik Informatika.</w:t>
      </w:r>
    </w:p>
    <w:p w14:paraId="7BD6A79E" w14:textId="77777777" w:rsidR="00F12085" w:rsidRDefault="00F12085" w:rsidP="00F12085">
      <w:pPr>
        <w:pStyle w:val="ListParagraph"/>
        <w:numPr>
          <w:ilvl w:val="0"/>
          <w:numId w:val="20"/>
        </w:numPr>
        <w:spacing w:after="0"/>
        <w:ind w:left="450" w:hanging="450"/>
        <w:jc w:val="both"/>
      </w:pPr>
      <w:r>
        <w:t>Dan seluruh pihak yang telah membantu dan mendukung lancarnya  pembuatan Laporan Akhir dari awal hingga akhir yang tidak dapat kami sebutkan satu persatu</w:t>
      </w:r>
      <w:r>
        <w:rPr>
          <w:bCs/>
        </w:rPr>
        <w:t>.</w:t>
      </w:r>
    </w:p>
    <w:p w14:paraId="74E9403F" w14:textId="77777777" w:rsidR="00F12085" w:rsidRDefault="00F12085" w:rsidP="00F12085">
      <w:pPr>
        <w:pStyle w:val="ListParagraph"/>
        <w:ind w:left="0"/>
        <w:rPr>
          <w:bCs/>
        </w:rPr>
      </w:pPr>
      <w:r>
        <w:rPr>
          <w:bCs/>
        </w:rPr>
        <w:lastRenderedPageBreak/>
        <w:t>Penulis menyadari bahwa dalam penyusunan laporan akhir ini, masih banyak terdapat kekurangan dan kelemahan yang dimiliki penulis baik itu sistematika penulisan maupun penggunaan bahasa. Untuk itu penulis mengharapkan saran dan kritik dari berbagai pihak yang bersifat membangun demi penyempurnaan laporan ini. Semoga laporan ini berguna bagi pembaca secara umum dan penulis secara khusus. Akhir kata, penulis ucapkan banyak terima kasih.</w:t>
      </w:r>
    </w:p>
    <w:p w14:paraId="3352A7CD" w14:textId="77777777" w:rsidR="00F12085" w:rsidRDefault="00F12085" w:rsidP="00F12085">
      <w:pPr>
        <w:pStyle w:val="ListParagraph"/>
        <w:ind w:left="0"/>
        <w:rPr>
          <w:bCs/>
        </w:rPr>
      </w:pPr>
    </w:p>
    <w:p w14:paraId="04FC2124" w14:textId="514E61F8" w:rsidR="00F12085" w:rsidRDefault="00F12085" w:rsidP="00F12085">
      <w:pPr>
        <w:pStyle w:val="ListParagraph"/>
        <w:ind w:left="0"/>
        <w:jc w:val="right"/>
        <w:rPr>
          <w:bCs/>
        </w:rPr>
      </w:pPr>
      <w:r>
        <w:rPr>
          <w:bCs/>
        </w:rPr>
        <w:t xml:space="preserve">Malang, </w:t>
      </w:r>
      <w:r w:rsidR="0094685D">
        <w:rPr>
          <w:bCs/>
        </w:rPr>
        <w:t>8</w:t>
      </w:r>
      <w:r>
        <w:rPr>
          <w:bCs/>
        </w:rPr>
        <w:t xml:space="preserve"> </w:t>
      </w:r>
      <w:r w:rsidR="0094685D">
        <w:rPr>
          <w:bCs/>
        </w:rPr>
        <w:t>Agustus</w:t>
      </w:r>
      <w:r>
        <w:rPr>
          <w:bCs/>
        </w:rPr>
        <w:t xml:space="preserve"> 20</w:t>
      </w:r>
      <w:r w:rsidR="0094685D">
        <w:rPr>
          <w:bCs/>
        </w:rPr>
        <w:t>22</w:t>
      </w:r>
    </w:p>
    <w:p w14:paraId="5790285C" w14:textId="77777777" w:rsidR="00F12085" w:rsidRDefault="00F12085" w:rsidP="00F12085">
      <w:pPr>
        <w:pStyle w:val="ListParagraph"/>
        <w:ind w:left="0"/>
        <w:jc w:val="right"/>
        <w:rPr>
          <w:bCs/>
          <w:lang w:val="id-ID"/>
        </w:rPr>
      </w:pPr>
    </w:p>
    <w:p w14:paraId="506939CC" w14:textId="77777777" w:rsidR="00F12085" w:rsidRDefault="00F12085" w:rsidP="00F12085">
      <w:pPr>
        <w:pStyle w:val="ListParagraph"/>
        <w:ind w:left="0"/>
        <w:jc w:val="right"/>
        <w:rPr>
          <w:bCs/>
        </w:rPr>
      </w:pPr>
    </w:p>
    <w:p w14:paraId="6FDB21EB" w14:textId="77777777" w:rsidR="00F12085" w:rsidRDefault="00F12085" w:rsidP="00F12085">
      <w:pPr>
        <w:pStyle w:val="ListParagraph"/>
        <w:ind w:left="0"/>
        <w:jc w:val="right"/>
        <w:rPr>
          <w:bCs/>
        </w:rPr>
      </w:pPr>
      <w:r>
        <w:rPr>
          <w:bCs/>
        </w:rPr>
        <w:t>Penulis</w:t>
      </w:r>
      <w:bookmarkEnd w:id="9"/>
    </w:p>
    <w:p w14:paraId="2C66B86E" w14:textId="44B13A45" w:rsidR="00F12085" w:rsidRDefault="00F12085">
      <w:pPr>
        <w:spacing w:line="259" w:lineRule="auto"/>
        <w:rPr>
          <w:sz w:val="28"/>
          <w:szCs w:val="28"/>
          <w:lang w:val="es-ES"/>
        </w:rPr>
      </w:pPr>
      <w:r>
        <w:rPr>
          <w:sz w:val="28"/>
          <w:szCs w:val="28"/>
          <w:lang w:val="es-ES"/>
        </w:rPr>
        <w:br w:type="page"/>
      </w:r>
    </w:p>
    <w:p w14:paraId="53BBD230" w14:textId="183E62F3" w:rsidR="000A45C8" w:rsidRDefault="00D3395F" w:rsidP="00AA1B23">
      <w:pPr>
        <w:rPr>
          <w:noProof/>
        </w:rPr>
      </w:pPr>
      <w:r>
        <w:rPr>
          <w:sz w:val="28"/>
          <w:szCs w:val="28"/>
          <w:lang w:val="es-ES"/>
        </w:rPr>
        <w:lastRenderedPageBreak/>
        <w:t>DAFTAR ISI</w:t>
      </w:r>
      <w:bookmarkEnd w:id="6"/>
      <w:bookmarkEnd w:id="7"/>
      <w:bookmarkEnd w:id="8"/>
      <w:r>
        <w:rPr>
          <w:caps/>
          <w:sz w:val="28"/>
          <w:szCs w:val="28"/>
          <w:lang w:val="es-ES"/>
        </w:rPr>
        <w:fldChar w:fldCharType="begin"/>
      </w:r>
      <w:r>
        <w:rPr>
          <w:sz w:val="28"/>
          <w:szCs w:val="28"/>
          <w:lang w:val="es-ES"/>
        </w:rPr>
        <w:instrText xml:space="preserve"> TOC \o "1-3" \h \z \u </w:instrText>
      </w:r>
      <w:r>
        <w:rPr>
          <w:caps/>
          <w:sz w:val="28"/>
          <w:szCs w:val="28"/>
          <w:lang w:val="es-ES"/>
        </w:rPr>
        <w:fldChar w:fldCharType="separate"/>
      </w:r>
    </w:p>
    <w:p w14:paraId="677B6456" w14:textId="0FD835AF" w:rsidR="000A45C8" w:rsidRDefault="00000000">
      <w:pPr>
        <w:pStyle w:val="TOC1"/>
        <w:rPr>
          <w:rFonts w:eastAsiaTheme="minorEastAsia" w:cstheme="minorBidi"/>
          <w:b w:val="0"/>
          <w:bCs w:val="0"/>
          <w:i w:val="0"/>
          <w:iCs w:val="0"/>
          <w:noProof/>
          <w:sz w:val="22"/>
          <w:szCs w:val="22"/>
          <w:lang w:val="id-ID" w:eastAsia="id-ID"/>
        </w:rPr>
      </w:pPr>
      <w:hyperlink w:anchor="_Toc110222788" w:history="1">
        <w:r w:rsidR="000A45C8" w:rsidRPr="009E63FD">
          <w:rPr>
            <w:rStyle w:val="Hyperlink"/>
            <w:noProof/>
            <w:lang w:val="es-ES"/>
          </w:rPr>
          <w:t>DAFTAR GAMBAR</w:t>
        </w:r>
        <w:r w:rsidR="000A45C8">
          <w:rPr>
            <w:noProof/>
            <w:webHidden/>
          </w:rPr>
          <w:tab/>
        </w:r>
        <w:r w:rsidR="000A45C8">
          <w:rPr>
            <w:noProof/>
            <w:webHidden/>
          </w:rPr>
          <w:fldChar w:fldCharType="begin"/>
        </w:r>
        <w:r w:rsidR="000A45C8">
          <w:rPr>
            <w:noProof/>
            <w:webHidden/>
          </w:rPr>
          <w:instrText xml:space="preserve"> PAGEREF _Toc110222788 \h </w:instrText>
        </w:r>
        <w:r w:rsidR="000A45C8">
          <w:rPr>
            <w:noProof/>
            <w:webHidden/>
          </w:rPr>
        </w:r>
        <w:r w:rsidR="000A45C8">
          <w:rPr>
            <w:noProof/>
            <w:webHidden/>
          </w:rPr>
          <w:fldChar w:fldCharType="separate"/>
        </w:r>
        <w:r w:rsidR="00CD0C36">
          <w:rPr>
            <w:noProof/>
            <w:webHidden/>
          </w:rPr>
          <w:t>vi</w:t>
        </w:r>
        <w:r w:rsidR="000A45C8">
          <w:rPr>
            <w:noProof/>
            <w:webHidden/>
          </w:rPr>
          <w:fldChar w:fldCharType="end"/>
        </w:r>
      </w:hyperlink>
    </w:p>
    <w:p w14:paraId="03C5337A" w14:textId="5692EF13" w:rsidR="000A45C8" w:rsidRDefault="00000000">
      <w:pPr>
        <w:pStyle w:val="TOC1"/>
        <w:rPr>
          <w:rFonts w:eastAsiaTheme="minorEastAsia" w:cstheme="minorBidi"/>
          <w:b w:val="0"/>
          <w:bCs w:val="0"/>
          <w:i w:val="0"/>
          <w:iCs w:val="0"/>
          <w:noProof/>
          <w:sz w:val="22"/>
          <w:szCs w:val="22"/>
          <w:lang w:val="id-ID" w:eastAsia="id-ID"/>
        </w:rPr>
      </w:pPr>
      <w:hyperlink w:anchor="_Toc110222789" w:history="1">
        <w:r w:rsidR="000A45C8" w:rsidRPr="009E63FD">
          <w:rPr>
            <w:rStyle w:val="Hyperlink"/>
            <w:noProof/>
            <w:lang w:val="es-ES"/>
          </w:rPr>
          <w:t>DAFTAR TABEL</w:t>
        </w:r>
        <w:r w:rsidR="000A45C8">
          <w:rPr>
            <w:noProof/>
            <w:webHidden/>
          </w:rPr>
          <w:tab/>
        </w:r>
        <w:r w:rsidR="000A45C8">
          <w:rPr>
            <w:noProof/>
            <w:webHidden/>
          </w:rPr>
          <w:fldChar w:fldCharType="begin"/>
        </w:r>
        <w:r w:rsidR="000A45C8">
          <w:rPr>
            <w:noProof/>
            <w:webHidden/>
          </w:rPr>
          <w:instrText xml:space="preserve"> PAGEREF _Toc110222789 \h </w:instrText>
        </w:r>
        <w:r w:rsidR="000A45C8">
          <w:rPr>
            <w:noProof/>
            <w:webHidden/>
          </w:rPr>
        </w:r>
        <w:r w:rsidR="000A45C8">
          <w:rPr>
            <w:noProof/>
            <w:webHidden/>
          </w:rPr>
          <w:fldChar w:fldCharType="separate"/>
        </w:r>
        <w:r w:rsidR="00CD0C36">
          <w:rPr>
            <w:noProof/>
            <w:webHidden/>
          </w:rPr>
          <w:t>vii</w:t>
        </w:r>
        <w:r w:rsidR="000A45C8">
          <w:rPr>
            <w:noProof/>
            <w:webHidden/>
          </w:rPr>
          <w:fldChar w:fldCharType="end"/>
        </w:r>
      </w:hyperlink>
    </w:p>
    <w:p w14:paraId="3F5488F1" w14:textId="084AA503" w:rsidR="000A45C8" w:rsidRDefault="00000000">
      <w:pPr>
        <w:pStyle w:val="TOC1"/>
        <w:rPr>
          <w:rFonts w:eastAsiaTheme="minorEastAsia" w:cstheme="minorBidi"/>
          <w:b w:val="0"/>
          <w:bCs w:val="0"/>
          <w:i w:val="0"/>
          <w:iCs w:val="0"/>
          <w:noProof/>
          <w:sz w:val="22"/>
          <w:szCs w:val="22"/>
          <w:lang w:val="id-ID" w:eastAsia="id-ID"/>
        </w:rPr>
      </w:pPr>
      <w:hyperlink w:anchor="_Toc110222790" w:history="1">
        <w:r w:rsidR="000A45C8" w:rsidRPr="009E63FD">
          <w:rPr>
            <w:rStyle w:val="Hyperlink"/>
            <w:noProof/>
          </w:rPr>
          <w:t xml:space="preserve">BAB </w:t>
        </w:r>
        <w:r w:rsidR="000A45C8" w:rsidRPr="009E63FD">
          <w:rPr>
            <w:rStyle w:val="Hyperlink"/>
            <w:noProof/>
            <w:lang w:val="id-ID"/>
          </w:rPr>
          <w:t>I</w:t>
        </w:r>
        <w:r w:rsidR="000A45C8" w:rsidRPr="009E63FD">
          <w:rPr>
            <w:rStyle w:val="Hyperlink"/>
            <w:noProof/>
          </w:rPr>
          <w:t>.</w:t>
        </w:r>
        <w:r w:rsidR="000A45C8" w:rsidRPr="009E63FD">
          <w:rPr>
            <w:rStyle w:val="Hyperlink"/>
            <w:noProof/>
            <w:lang w:val="id-ID"/>
          </w:rPr>
          <w:t xml:space="preserve"> </w:t>
        </w:r>
        <w:r w:rsidR="000A45C8" w:rsidRPr="009E63FD">
          <w:rPr>
            <w:rStyle w:val="Hyperlink"/>
            <w:noProof/>
          </w:rPr>
          <w:t>PENDAHULUAN</w:t>
        </w:r>
        <w:r w:rsidR="000A45C8">
          <w:rPr>
            <w:noProof/>
            <w:webHidden/>
          </w:rPr>
          <w:tab/>
        </w:r>
        <w:r w:rsidR="000A45C8">
          <w:rPr>
            <w:noProof/>
            <w:webHidden/>
          </w:rPr>
          <w:fldChar w:fldCharType="begin"/>
        </w:r>
        <w:r w:rsidR="000A45C8">
          <w:rPr>
            <w:noProof/>
            <w:webHidden/>
          </w:rPr>
          <w:instrText xml:space="preserve"> PAGEREF _Toc110222790 \h </w:instrText>
        </w:r>
        <w:r w:rsidR="000A45C8">
          <w:rPr>
            <w:noProof/>
            <w:webHidden/>
          </w:rPr>
        </w:r>
        <w:r w:rsidR="000A45C8">
          <w:rPr>
            <w:noProof/>
            <w:webHidden/>
          </w:rPr>
          <w:fldChar w:fldCharType="separate"/>
        </w:r>
        <w:r w:rsidR="00CD0C36">
          <w:rPr>
            <w:noProof/>
            <w:webHidden/>
          </w:rPr>
          <w:t>1</w:t>
        </w:r>
        <w:r w:rsidR="000A45C8">
          <w:rPr>
            <w:noProof/>
            <w:webHidden/>
          </w:rPr>
          <w:fldChar w:fldCharType="end"/>
        </w:r>
      </w:hyperlink>
    </w:p>
    <w:p w14:paraId="2916532E" w14:textId="1A61B9B7"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791" w:history="1">
        <w:r w:rsidR="000A45C8" w:rsidRPr="009E63FD">
          <w:rPr>
            <w:rStyle w:val="Hyperlink"/>
            <w:noProof/>
          </w:rPr>
          <w:t>1.1</w:t>
        </w:r>
        <w:r w:rsidR="000A45C8">
          <w:rPr>
            <w:rFonts w:eastAsiaTheme="minorEastAsia" w:cstheme="minorBidi"/>
            <w:b w:val="0"/>
            <w:bCs w:val="0"/>
            <w:noProof/>
            <w:lang w:val="id-ID" w:eastAsia="id-ID"/>
          </w:rPr>
          <w:tab/>
        </w:r>
        <w:r w:rsidR="000A45C8" w:rsidRPr="009E63FD">
          <w:rPr>
            <w:rStyle w:val="Hyperlink"/>
            <w:noProof/>
          </w:rPr>
          <w:t>Latar Belakang</w:t>
        </w:r>
        <w:r w:rsidR="000A45C8">
          <w:rPr>
            <w:noProof/>
            <w:webHidden/>
          </w:rPr>
          <w:tab/>
        </w:r>
        <w:r w:rsidR="000A45C8">
          <w:rPr>
            <w:noProof/>
            <w:webHidden/>
          </w:rPr>
          <w:fldChar w:fldCharType="begin"/>
        </w:r>
        <w:r w:rsidR="000A45C8">
          <w:rPr>
            <w:noProof/>
            <w:webHidden/>
          </w:rPr>
          <w:instrText xml:space="preserve"> PAGEREF _Toc110222791 \h </w:instrText>
        </w:r>
        <w:r w:rsidR="000A45C8">
          <w:rPr>
            <w:noProof/>
            <w:webHidden/>
          </w:rPr>
        </w:r>
        <w:r w:rsidR="000A45C8">
          <w:rPr>
            <w:noProof/>
            <w:webHidden/>
          </w:rPr>
          <w:fldChar w:fldCharType="separate"/>
        </w:r>
        <w:r w:rsidR="00CD0C36">
          <w:rPr>
            <w:noProof/>
            <w:webHidden/>
          </w:rPr>
          <w:t>1</w:t>
        </w:r>
        <w:r w:rsidR="000A45C8">
          <w:rPr>
            <w:noProof/>
            <w:webHidden/>
          </w:rPr>
          <w:fldChar w:fldCharType="end"/>
        </w:r>
      </w:hyperlink>
    </w:p>
    <w:p w14:paraId="5881C614" w14:textId="52127CA3"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792" w:history="1">
        <w:r w:rsidR="000A45C8" w:rsidRPr="009E63FD">
          <w:rPr>
            <w:rStyle w:val="Hyperlink"/>
            <w:noProof/>
          </w:rPr>
          <w:t>1.2</w:t>
        </w:r>
        <w:r w:rsidR="000A45C8">
          <w:rPr>
            <w:rFonts w:eastAsiaTheme="minorEastAsia" w:cstheme="minorBidi"/>
            <w:b w:val="0"/>
            <w:bCs w:val="0"/>
            <w:noProof/>
            <w:lang w:val="id-ID" w:eastAsia="id-ID"/>
          </w:rPr>
          <w:tab/>
        </w:r>
        <w:r w:rsidR="000A45C8" w:rsidRPr="009E63FD">
          <w:rPr>
            <w:rStyle w:val="Hyperlink"/>
            <w:noProof/>
            <w:lang w:val="id-ID"/>
          </w:rPr>
          <w:t>Rumusan Masalah</w:t>
        </w:r>
        <w:r w:rsidR="000A45C8">
          <w:rPr>
            <w:noProof/>
            <w:webHidden/>
          </w:rPr>
          <w:tab/>
        </w:r>
        <w:r w:rsidR="000A45C8">
          <w:rPr>
            <w:noProof/>
            <w:webHidden/>
          </w:rPr>
          <w:fldChar w:fldCharType="begin"/>
        </w:r>
        <w:r w:rsidR="000A45C8">
          <w:rPr>
            <w:noProof/>
            <w:webHidden/>
          </w:rPr>
          <w:instrText xml:space="preserve"> PAGEREF _Toc110222792 \h </w:instrText>
        </w:r>
        <w:r w:rsidR="000A45C8">
          <w:rPr>
            <w:noProof/>
            <w:webHidden/>
          </w:rPr>
        </w:r>
        <w:r w:rsidR="000A45C8">
          <w:rPr>
            <w:noProof/>
            <w:webHidden/>
          </w:rPr>
          <w:fldChar w:fldCharType="separate"/>
        </w:r>
        <w:r w:rsidR="00CD0C36">
          <w:rPr>
            <w:noProof/>
            <w:webHidden/>
          </w:rPr>
          <w:t>2</w:t>
        </w:r>
        <w:r w:rsidR="000A45C8">
          <w:rPr>
            <w:noProof/>
            <w:webHidden/>
          </w:rPr>
          <w:fldChar w:fldCharType="end"/>
        </w:r>
      </w:hyperlink>
    </w:p>
    <w:p w14:paraId="0598DA37" w14:textId="1E0A2588"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793" w:history="1">
        <w:r w:rsidR="000A45C8" w:rsidRPr="009E63FD">
          <w:rPr>
            <w:rStyle w:val="Hyperlink"/>
            <w:noProof/>
          </w:rPr>
          <w:t>1.3</w:t>
        </w:r>
        <w:r w:rsidR="000A45C8">
          <w:rPr>
            <w:rFonts w:eastAsiaTheme="minorEastAsia" w:cstheme="minorBidi"/>
            <w:b w:val="0"/>
            <w:bCs w:val="0"/>
            <w:noProof/>
            <w:lang w:val="id-ID" w:eastAsia="id-ID"/>
          </w:rPr>
          <w:tab/>
        </w:r>
        <w:r w:rsidR="000A45C8" w:rsidRPr="009E63FD">
          <w:rPr>
            <w:rStyle w:val="Hyperlink"/>
            <w:noProof/>
          </w:rPr>
          <w:t>Batasan Masalah</w:t>
        </w:r>
        <w:r w:rsidR="000A45C8">
          <w:rPr>
            <w:noProof/>
            <w:webHidden/>
          </w:rPr>
          <w:tab/>
        </w:r>
        <w:r w:rsidR="000A45C8">
          <w:rPr>
            <w:noProof/>
            <w:webHidden/>
          </w:rPr>
          <w:fldChar w:fldCharType="begin"/>
        </w:r>
        <w:r w:rsidR="000A45C8">
          <w:rPr>
            <w:noProof/>
            <w:webHidden/>
          </w:rPr>
          <w:instrText xml:space="preserve"> PAGEREF _Toc110222793 \h </w:instrText>
        </w:r>
        <w:r w:rsidR="000A45C8">
          <w:rPr>
            <w:noProof/>
            <w:webHidden/>
          </w:rPr>
        </w:r>
        <w:r w:rsidR="000A45C8">
          <w:rPr>
            <w:noProof/>
            <w:webHidden/>
          </w:rPr>
          <w:fldChar w:fldCharType="separate"/>
        </w:r>
        <w:r w:rsidR="00CD0C36">
          <w:rPr>
            <w:noProof/>
            <w:webHidden/>
          </w:rPr>
          <w:t>3</w:t>
        </w:r>
        <w:r w:rsidR="000A45C8">
          <w:rPr>
            <w:noProof/>
            <w:webHidden/>
          </w:rPr>
          <w:fldChar w:fldCharType="end"/>
        </w:r>
      </w:hyperlink>
    </w:p>
    <w:p w14:paraId="53F82780" w14:textId="0EE2F039"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794" w:history="1">
        <w:r w:rsidR="000A45C8" w:rsidRPr="009E63FD">
          <w:rPr>
            <w:rStyle w:val="Hyperlink"/>
            <w:noProof/>
          </w:rPr>
          <w:t>1.4</w:t>
        </w:r>
        <w:r w:rsidR="000A45C8">
          <w:rPr>
            <w:rFonts w:eastAsiaTheme="minorEastAsia" w:cstheme="minorBidi"/>
            <w:b w:val="0"/>
            <w:bCs w:val="0"/>
            <w:noProof/>
            <w:lang w:val="id-ID" w:eastAsia="id-ID"/>
          </w:rPr>
          <w:tab/>
        </w:r>
        <w:r w:rsidR="000A45C8" w:rsidRPr="009E63FD">
          <w:rPr>
            <w:rStyle w:val="Hyperlink"/>
            <w:noProof/>
          </w:rPr>
          <w:t>Tujuan</w:t>
        </w:r>
        <w:r w:rsidR="000A45C8">
          <w:rPr>
            <w:noProof/>
            <w:webHidden/>
          </w:rPr>
          <w:tab/>
        </w:r>
        <w:r w:rsidR="000A45C8">
          <w:rPr>
            <w:noProof/>
            <w:webHidden/>
          </w:rPr>
          <w:fldChar w:fldCharType="begin"/>
        </w:r>
        <w:r w:rsidR="000A45C8">
          <w:rPr>
            <w:noProof/>
            <w:webHidden/>
          </w:rPr>
          <w:instrText xml:space="preserve"> PAGEREF _Toc110222794 \h </w:instrText>
        </w:r>
        <w:r w:rsidR="000A45C8">
          <w:rPr>
            <w:noProof/>
            <w:webHidden/>
          </w:rPr>
        </w:r>
        <w:r w:rsidR="000A45C8">
          <w:rPr>
            <w:noProof/>
            <w:webHidden/>
          </w:rPr>
          <w:fldChar w:fldCharType="separate"/>
        </w:r>
        <w:r w:rsidR="00CD0C36">
          <w:rPr>
            <w:noProof/>
            <w:webHidden/>
          </w:rPr>
          <w:t>3</w:t>
        </w:r>
        <w:r w:rsidR="000A45C8">
          <w:rPr>
            <w:noProof/>
            <w:webHidden/>
          </w:rPr>
          <w:fldChar w:fldCharType="end"/>
        </w:r>
      </w:hyperlink>
    </w:p>
    <w:p w14:paraId="72104A30" w14:textId="65BC82F7"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795" w:history="1">
        <w:r w:rsidR="000A45C8" w:rsidRPr="009E63FD">
          <w:rPr>
            <w:rStyle w:val="Hyperlink"/>
            <w:noProof/>
            <w:lang w:val="id-ID"/>
          </w:rPr>
          <w:t>1.5</w:t>
        </w:r>
        <w:r w:rsidR="000A45C8">
          <w:rPr>
            <w:rFonts w:eastAsiaTheme="minorEastAsia" w:cstheme="minorBidi"/>
            <w:b w:val="0"/>
            <w:bCs w:val="0"/>
            <w:noProof/>
            <w:lang w:val="id-ID" w:eastAsia="id-ID"/>
          </w:rPr>
          <w:tab/>
        </w:r>
        <w:r w:rsidR="000A45C8" w:rsidRPr="009E63FD">
          <w:rPr>
            <w:rStyle w:val="Hyperlink"/>
            <w:noProof/>
            <w:lang w:val="id-ID"/>
          </w:rPr>
          <w:t>Manfaat</w:t>
        </w:r>
        <w:r w:rsidR="000A45C8">
          <w:rPr>
            <w:noProof/>
            <w:webHidden/>
          </w:rPr>
          <w:tab/>
        </w:r>
        <w:r w:rsidR="000A45C8">
          <w:rPr>
            <w:noProof/>
            <w:webHidden/>
          </w:rPr>
          <w:fldChar w:fldCharType="begin"/>
        </w:r>
        <w:r w:rsidR="000A45C8">
          <w:rPr>
            <w:noProof/>
            <w:webHidden/>
          </w:rPr>
          <w:instrText xml:space="preserve"> PAGEREF _Toc110222795 \h </w:instrText>
        </w:r>
        <w:r w:rsidR="000A45C8">
          <w:rPr>
            <w:noProof/>
            <w:webHidden/>
          </w:rPr>
        </w:r>
        <w:r w:rsidR="000A45C8">
          <w:rPr>
            <w:noProof/>
            <w:webHidden/>
          </w:rPr>
          <w:fldChar w:fldCharType="separate"/>
        </w:r>
        <w:r w:rsidR="00CD0C36">
          <w:rPr>
            <w:noProof/>
            <w:webHidden/>
          </w:rPr>
          <w:t>3</w:t>
        </w:r>
        <w:r w:rsidR="000A45C8">
          <w:rPr>
            <w:noProof/>
            <w:webHidden/>
          </w:rPr>
          <w:fldChar w:fldCharType="end"/>
        </w:r>
      </w:hyperlink>
    </w:p>
    <w:p w14:paraId="75FB1AD4" w14:textId="731D5341" w:rsidR="000A45C8" w:rsidRDefault="00000000">
      <w:pPr>
        <w:pStyle w:val="TOC1"/>
        <w:rPr>
          <w:rFonts w:eastAsiaTheme="minorEastAsia" w:cstheme="minorBidi"/>
          <w:b w:val="0"/>
          <w:bCs w:val="0"/>
          <w:i w:val="0"/>
          <w:iCs w:val="0"/>
          <w:noProof/>
          <w:sz w:val="22"/>
          <w:szCs w:val="22"/>
          <w:lang w:val="id-ID" w:eastAsia="id-ID"/>
        </w:rPr>
      </w:pPr>
      <w:hyperlink w:anchor="_Toc110222796" w:history="1">
        <w:r w:rsidR="000A45C8" w:rsidRPr="009E63FD">
          <w:rPr>
            <w:rStyle w:val="Hyperlink"/>
            <w:noProof/>
          </w:rPr>
          <w:t xml:space="preserve">BAB </w:t>
        </w:r>
        <w:r w:rsidR="000A45C8" w:rsidRPr="009E63FD">
          <w:rPr>
            <w:rStyle w:val="Hyperlink"/>
            <w:noProof/>
            <w:lang w:val="id-ID"/>
          </w:rPr>
          <w:t>II.  LANDASAN TEORI</w:t>
        </w:r>
        <w:r w:rsidR="000A45C8">
          <w:rPr>
            <w:noProof/>
            <w:webHidden/>
          </w:rPr>
          <w:tab/>
        </w:r>
        <w:r w:rsidR="000A45C8">
          <w:rPr>
            <w:noProof/>
            <w:webHidden/>
          </w:rPr>
          <w:fldChar w:fldCharType="begin"/>
        </w:r>
        <w:r w:rsidR="000A45C8">
          <w:rPr>
            <w:noProof/>
            <w:webHidden/>
          </w:rPr>
          <w:instrText xml:space="preserve"> PAGEREF _Toc110222796 \h </w:instrText>
        </w:r>
        <w:r w:rsidR="000A45C8">
          <w:rPr>
            <w:noProof/>
            <w:webHidden/>
          </w:rPr>
        </w:r>
        <w:r w:rsidR="000A45C8">
          <w:rPr>
            <w:noProof/>
            <w:webHidden/>
          </w:rPr>
          <w:fldChar w:fldCharType="separate"/>
        </w:r>
        <w:r w:rsidR="00CD0C36">
          <w:rPr>
            <w:noProof/>
            <w:webHidden/>
          </w:rPr>
          <w:t>4</w:t>
        </w:r>
        <w:r w:rsidR="000A45C8">
          <w:rPr>
            <w:noProof/>
            <w:webHidden/>
          </w:rPr>
          <w:fldChar w:fldCharType="end"/>
        </w:r>
      </w:hyperlink>
    </w:p>
    <w:p w14:paraId="3D413FE9" w14:textId="44885D2D"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797" w:history="1">
        <w:r w:rsidR="000A45C8" w:rsidRPr="009E63FD">
          <w:rPr>
            <w:rStyle w:val="Hyperlink"/>
            <w:noProof/>
          </w:rPr>
          <w:t>2.1</w:t>
        </w:r>
        <w:r w:rsidR="000A45C8">
          <w:rPr>
            <w:rFonts w:eastAsiaTheme="minorEastAsia" w:cstheme="minorBidi"/>
            <w:b w:val="0"/>
            <w:bCs w:val="0"/>
            <w:noProof/>
            <w:lang w:val="id-ID" w:eastAsia="id-ID"/>
          </w:rPr>
          <w:tab/>
        </w:r>
        <w:r w:rsidR="000A45C8" w:rsidRPr="009E63FD">
          <w:rPr>
            <w:rStyle w:val="Hyperlink"/>
            <w:noProof/>
          </w:rPr>
          <w:t>Studi Literatur</w:t>
        </w:r>
        <w:r w:rsidR="000A45C8">
          <w:rPr>
            <w:noProof/>
            <w:webHidden/>
          </w:rPr>
          <w:tab/>
        </w:r>
        <w:r w:rsidR="000A45C8">
          <w:rPr>
            <w:noProof/>
            <w:webHidden/>
          </w:rPr>
          <w:fldChar w:fldCharType="begin"/>
        </w:r>
        <w:r w:rsidR="000A45C8">
          <w:rPr>
            <w:noProof/>
            <w:webHidden/>
          </w:rPr>
          <w:instrText xml:space="preserve"> PAGEREF _Toc110222797 \h </w:instrText>
        </w:r>
        <w:r w:rsidR="000A45C8">
          <w:rPr>
            <w:noProof/>
            <w:webHidden/>
          </w:rPr>
        </w:r>
        <w:r w:rsidR="000A45C8">
          <w:rPr>
            <w:noProof/>
            <w:webHidden/>
          </w:rPr>
          <w:fldChar w:fldCharType="separate"/>
        </w:r>
        <w:r w:rsidR="00CD0C36">
          <w:rPr>
            <w:noProof/>
            <w:webHidden/>
          </w:rPr>
          <w:t>4</w:t>
        </w:r>
        <w:r w:rsidR="000A45C8">
          <w:rPr>
            <w:noProof/>
            <w:webHidden/>
          </w:rPr>
          <w:fldChar w:fldCharType="end"/>
        </w:r>
      </w:hyperlink>
    </w:p>
    <w:p w14:paraId="0B3DA218" w14:textId="3A568AC5"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798" w:history="1">
        <w:r w:rsidR="000A45C8" w:rsidRPr="009E63FD">
          <w:rPr>
            <w:rStyle w:val="Hyperlink"/>
            <w:noProof/>
          </w:rPr>
          <w:t>2.2</w:t>
        </w:r>
        <w:r w:rsidR="000A45C8">
          <w:rPr>
            <w:rFonts w:eastAsiaTheme="minorEastAsia" w:cstheme="minorBidi"/>
            <w:b w:val="0"/>
            <w:bCs w:val="0"/>
            <w:noProof/>
            <w:lang w:val="id-ID" w:eastAsia="id-ID"/>
          </w:rPr>
          <w:tab/>
        </w:r>
        <w:r w:rsidR="000A45C8" w:rsidRPr="009E63FD">
          <w:rPr>
            <w:rStyle w:val="Hyperlink"/>
            <w:noProof/>
          </w:rPr>
          <w:t xml:space="preserve">iCLOP </w:t>
        </w:r>
        <w:r w:rsidR="000A45C8" w:rsidRPr="009E63FD">
          <w:rPr>
            <w:rStyle w:val="Hyperlink"/>
            <w:i/>
            <w:iCs/>
            <w:noProof/>
          </w:rPr>
          <w:t xml:space="preserve"> (Intelligent Computer-Assisted Programming Learning Platform)</w:t>
        </w:r>
        <w:r w:rsidR="000A45C8">
          <w:rPr>
            <w:noProof/>
            <w:webHidden/>
          </w:rPr>
          <w:tab/>
        </w:r>
        <w:r w:rsidR="000A45C8">
          <w:rPr>
            <w:noProof/>
            <w:webHidden/>
          </w:rPr>
          <w:fldChar w:fldCharType="begin"/>
        </w:r>
        <w:r w:rsidR="000A45C8">
          <w:rPr>
            <w:noProof/>
            <w:webHidden/>
          </w:rPr>
          <w:instrText xml:space="preserve"> PAGEREF _Toc110222798 \h </w:instrText>
        </w:r>
        <w:r w:rsidR="000A45C8">
          <w:rPr>
            <w:noProof/>
            <w:webHidden/>
          </w:rPr>
        </w:r>
        <w:r w:rsidR="000A45C8">
          <w:rPr>
            <w:noProof/>
            <w:webHidden/>
          </w:rPr>
          <w:fldChar w:fldCharType="separate"/>
        </w:r>
        <w:r w:rsidR="00CD0C36">
          <w:rPr>
            <w:noProof/>
            <w:webHidden/>
          </w:rPr>
          <w:t>5</w:t>
        </w:r>
        <w:r w:rsidR="000A45C8">
          <w:rPr>
            <w:noProof/>
            <w:webHidden/>
          </w:rPr>
          <w:fldChar w:fldCharType="end"/>
        </w:r>
      </w:hyperlink>
    </w:p>
    <w:p w14:paraId="56801B07" w14:textId="6CF352FE"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799" w:history="1">
        <w:r w:rsidR="000A45C8" w:rsidRPr="009E63FD">
          <w:rPr>
            <w:rStyle w:val="Hyperlink"/>
            <w:noProof/>
          </w:rPr>
          <w:t>2.3</w:t>
        </w:r>
        <w:r w:rsidR="000A45C8">
          <w:rPr>
            <w:rFonts w:eastAsiaTheme="minorEastAsia" w:cstheme="minorBidi"/>
            <w:b w:val="0"/>
            <w:bCs w:val="0"/>
            <w:noProof/>
            <w:lang w:val="id-ID" w:eastAsia="id-ID"/>
          </w:rPr>
          <w:tab/>
        </w:r>
        <w:r w:rsidR="000A45C8" w:rsidRPr="009E63FD">
          <w:rPr>
            <w:rStyle w:val="Hyperlink"/>
            <w:noProof/>
          </w:rPr>
          <w:t>DART</w:t>
        </w:r>
        <w:r w:rsidR="000A45C8">
          <w:rPr>
            <w:noProof/>
            <w:webHidden/>
          </w:rPr>
          <w:tab/>
        </w:r>
        <w:r w:rsidR="000A45C8">
          <w:rPr>
            <w:noProof/>
            <w:webHidden/>
          </w:rPr>
          <w:fldChar w:fldCharType="begin"/>
        </w:r>
        <w:r w:rsidR="000A45C8">
          <w:rPr>
            <w:noProof/>
            <w:webHidden/>
          </w:rPr>
          <w:instrText xml:space="preserve"> PAGEREF _Toc110222799 \h </w:instrText>
        </w:r>
        <w:r w:rsidR="000A45C8">
          <w:rPr>
            <w:noProof/>
            <w:webHidden/>
          </w:rPr>
        </w:r>
        <w:r w:rsidR="000A45C8">
          <w:rPr>
            <w:noProof/>
            <w:webHidden/>
          </w:rPr>
          <w:fldChar w:fldCharType="separate"/>
        </w:r>
        <w:r w:rsidR="00CD0C36">
          <w:rPr>
            <w:noProof/>
            <w:webHidden/>
          </w:rPr>
          <w:t>6</w:t>
        </w:r>
        <w:r w:rsidR="000A45C8">
          <w:rPr>
            <w:noProof/>
            <w:webHidden/>
          </w:rPr>
          <w:fldChar w:fldCharType="end"/>
        </w:r>
      </w:hyperlink>
    </w:p>
    <w:p w14:paraId="0B99D11C" w14:textId="6AAD4E01"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00" w:history="1">
        <w:r w:rsidR="000A45C8" w:rsidRPr="009E63FD">
          <w:rPr>
            <w:rStyle w:val="Hyperlink"/>
            <w:noProof/>
          </w:rPr>
          <w:t>2.4</w:t>
        </w:r>
        <w:r w:rsidR="000A45C8">
          <w:rPr>
            <w:rFonts w:eastAsiaTheme="minorEastAsia" w:cstheme="minorBidi"/>
            <w:b w:val="0"/>
            <w:bCs w:val="0"/>
            <w:noProof/>
            <w:lang w:val="id-ID" w:eastAsia="id-ID"/>
          </w:rPr>
          <w:tab/>
        </w:r>
        <w:r w:rsidR="000A45C8" w:rsidRPr="009E63FD">
          <w:rPr>
            <w:rStyle w:val="Hyperlink"/>
            <w:noProof/>
          </w:rPr>
          <w:t>WIDGET</w:t>
        </w:r>
        <w:r w:rsidR="000A45C8">
          <w:rPr>
            <w:noProof/>
            <w:webHidden/>
          </w:rPr>
          <w:tab/>
        </w:r>
        <w:r w:rsidR="000A45C8">
          <w:rPr>
            <w:noProof/>
            <w:webHidden/>
          </w:rPr>
          <w:fldChar w:fldCharType="begin"/>
        </w:r>
        <w:r w:rsidR="000A45C8">
          <w:rPr>
            <w:noProof/>
            <w:webHidden/>
          </w:rPr>
          <w:instrText xml:space="preserve"> PAGEREF _Toc110222800 \h </w:instrText>
        </w:r>
        <w:r w:rsidR="000A45C8">
          <w:rPr>
            <w:noProof/>
            <w:webHidden/>
          </w:rPr>
        </w:r>
        <w:r w:rsidR="000A45C8">
          <w:rPr>
            <w:noProof/>
            <w:webHidden/>
          </w:rPr>
          <w:fldChar w:fldCharType="separate"/>
        </w:r>
        <w:r w:rsidR="00CD0C36">
          <w:rPr>
            <w:noProof/>
            <w:webHidden/>
          </w:rPr>
          <w:t>7</w:t>
        </w:r>
        <w:r w:rsidR="000A45C8">
          <w:rPr>
            <w:noProof/>
            <w:webHidden/>
          </w:rPr>
          <w:fldChar w:fldCharType="end"/>
        </w:r>
      </w:hyperlink>
    </w:p>
    <w:p w14:paraId="26F7D26D" w14:textId="44D76AA8"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01" w:history="1">
        <w:r w:rsidR="000A45C8" w:rsidRPr="009E63FD">
          <w:rPr>
            <w:rStyle w:val="Hyperlink"/>
            <w:noProof/>
          </w:rPr>
          <w:t>2.5</w:t>
        </w:r>
        <w:r w:rsidR="000A45C8">
          <w:rPr>
            <w:rFonts w:eastAsiaTheme="minorEastAsia" w:cstheme="minorBidi"/>
            <w:b w:val="0"/>
            <w:bCs w:val="0"/>
            <w:noProof/>
            <w:lang w:val="id-ID" w:eastAsia="id-ID"/>
          </w:rPr>
          <w:tab/>
        </w:r>
        <w:r w:rsidR="000A45C8" w:rsidRPr="009E63FD">
          <w:rPr>
            <w:rStyle w:val="Hyperlink"/>
            <w:noProof/>
          </w:rPr>
          <w:t>Test Driven Development (TTD)</w:t>
        </w:r>
        <w:r w:rsidR="000A45C8">
          <w:rPr>
            <w:noProof/>
            <w:webHidden/>
          </w:rPr>
          <w:tab/>
        </w:r>
        <w:r w:rsidR="000A45C8">
          <w:rPr>
            <w:noProof/>
            <w:webHidden/>
          </w:rPr>
          <w:fldChar w:fldCharType="begin"/>
        </w:r>
        <w:r w:rsidR="000A45C8">
          <w:rPr>
            <w:noProof/>
            <w:webHidden/>
          </w:rPr>
          <w:instrText xml:space="preserve"> PAGEREF _Toc110222801 \h </w:instrText>
        </w:r>
        <w:r w:rsidR="000A45C8">
          <w:rPr>
            <w:noProof/>
            <w:webHidden/>
          </w:rPr>
        </w:r>
        <w:r w:rsidR="000A45C8">
          <w:rPr>
            <w:noProof/>
            <w:webHidden/>
          </w:rPr>
          <w:fldChar w:fldCharType="separate"/>
        </w:r>
        <w:r w:rsidR="00CD0C36">
          <w:rPr>
            <w:noProof/>
            <w:webHidden/>
          </w:rPr>
          <w:t>7</w:t>
        </w:r>
        <w:r w:rsidR="000A45C8">
          <w:rPr>
            <w:noProof/>
            <w:webHidden/>
          </w:rPr>
          <w:fldChar w:fldCharType="end"/>
        </w:r>
      </w:hyperlink>
    </w:p>
    <w:p w14:paraId="0C505C5E" w14:textId="47FC138E"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02" w:history="1">
        <w:r w:rsidR="000A45C8" w:rsidRPr="009E63FD">
          <w:rPr>
            <w:rStyle w:val="Hyperlink"/>
            <w:noProof/>
          </w:rPr>
          <w:t>2.6</w:t>
        </w:r>
        <w:r w:rsidR="000A45C8">
          <w:rPr>
            <w:rFonts w:eastAsiaTheme="minorEastAsia" w:cstheme="minorBidi"/>
            <w:b w:val="0"/>
            <w:bCs w:val="0"/>
            <w:noProof/>
            <w:lang w:val="id-ID" w:eastAsia="id-ID"/>
          </w:rPr>
          <w:tab/>
        </w:r>
        <w:r w:rsidR="000A45C8" w:rsidRPr="009E63FD">
          <w:rPr>
            <w:rStyle w:val="Hyperlink"/>
            <w:noProof/>
          </w:rPr>
          <w:t>Unit Test dan Widget Test</w:t>
        </w:r>
        <w:r w:rsidR="000A45C8">
          <w:rPr>
            <w:noProof/>
            <w:webHidden/>
          </w:rPr>
          <w:tab/>
        </w:r>
        <w:r w:rsidR="000A45C8">
          <w:rPr>
            <w:noProof/>
            <w:webHidden/>
          </w:rPr>
          <w:fldChar w:fldCharType="begin"/>
        </w:r>
        <w:r w:rsidR="000A45C8">
          <w:rPr>
            <w:noProof/>
            <w:webHidden/>
          </w:rPr>
          <w:instrText xml:space="preserve"> PAGEREF _Toc110222802 \h </w:instrText>
        </w:r>
        <w:r w:rsidR="000A45C8">
          <w:rPr>
            <w:noProof/>
            <w:webHidden/>
          </w:rPr>
        </w:r>
        <w:r w:rsidR="000A45C8">
          <w:rPr>
            <w:noProof/>
            <w:webHidden/>
          </w:rPr>
          <w:fldChar w:fldCharType="separate"/>
        </w:r>
        <w:r w:rsidR="00CD0C36">
          <w:rPr>
            <w:noProof/>
            <w:webHidden/>
          </w:rPr>
          <w:t>8</w:t>
        </w:r>
        <w:r w:rsidR="000A45C8">
          <w:rPr>
            <w:noProof/>
            <w:webHidden/>
          </w:rPr>
          <w:fldChar w:fldCharType="end"/>
        </w:r>
      </w:hyperlink>
    </w:p>
    <w:p w14:paraId="01F4418B" w14:textId="555218A3"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03" w:history="1">
        <w:r w:rsidR="000A45C8" w:rsidRPr="009E63FD">
          <w:rPr>
            <w:rStyle w:val="Hyperlink"/>
            <w:noProof/>
          </w:rPr>
          <w:t>2.7</w:t>
        </w:r>
        <w:r w:rsidR="000A45C8">
          <w:rPr>
            <w:rFonts w:eastAsiaTheme="minorEastAsia" w:cstheme="minorBidi"/>
            <w:b w:val="0"/>
            <w:bCs w:val="0"/>
            <w:noProof/>
            <w:lang w:val="id-ID" w:eastAsia="id-ID"/>
          </w:rPr>
          <w:tab/>
        </w:r>
        <w:r w:rsidR="000A45C8" w:rsidRPr="009E63FD">
          <w:rPr>
            <w:rStyle w:val="Hyperlink"/>
            <w:noProof/>
          </w:rPr>
          <w:t>Learning Proces for Each Task</w:t>
        </w:r>
        <w:r w:rsidR="000A45C8">
          <w:rPr>
            <w:noProof/>
            <w:webHidden/>
          </w:rPr>
          <w:tab/>
        </w:r>
        <w:r w:rsidR="000A45C8">
          <w:rPr>
            <w:noProof/>
            <w:webHidden/>
          </w:rPr>
          <w:fldChar w:fldCharType="begin"/>
        </w:r>
        <w:r w:rsidR="000A45C8">
          <w:rPr>
            <w:noProof/>
            <w:webHidden/>
          </w:rPr>
          <w:instrText xml:space="preserve"> PAGEREF _Toc110222803 \h </w:instrText>
        </w:r>
        <w:r w:rsidR="000A45C8">
          <w:rPr>
            <w:noProof/>
            <w:webHidden/>
          </w:rPr>
        </w:r>
        <w:r w:rsidR="000A45C8">
          <w:rPr>
            <w:noProof/>
            <w:webHidden/>
          </w:rPr>
          <w:fldChar w:fldCharType="separate"/>
        </w:r>
        <w:r w:rsidR="00CD0C36">
          <w:rPr>
            <w:noProof/>
            <w:webHidden/>
          </w:rPr>
          <w:t>8</w:t>
        </w:r>
        <w:r w:rsidR="000A45C8">
          <w:rPr>
            <w:noProof/>
            <w:webHidden/>
          </w:rPr>
          <w:fldChar w:fldCharType="end"/>
        </w:r>
      </w:hyperlink>
    </w:p>
    <w:p w14:paraId="1283183D" w14:textId="02676138" w:rsidR="000A45C8" w:rsidRDefault="00000000">
      <w:pPr>
        <w:pStyle w:val="TOC1"/>
        <w:rPr>
          <w:rFonts w:eastAsiaTheme="minorEastAsia" w:cstheme="minorBidi"/>
          <w:b w:val="0"/>
          <w:bCs w:val="0"/>
          <w:i w:val="0"/>
          <w:iCs w:val="0"/>
          <w:noProof/>
          <w:sz w:val="22"/>
          <w:szCs w:val="22"/>
          <w:lang w:val="id-ID" w:eastAsia="id-ID"/>
        </w:rPr>
      </w:pPr>
      <w:hyperlink w:anchor="_Toc110222804" w:history="1">
        <w:r w:rsidR="000A45C8" w:rsidRPr="009E63FD">
          <w:rPr>
            <w:rStyle w:val="Hyperlink"/>
            <w:noProof/>
          </w:rPr>
          <w:t>BAB III.  METODOLOGI PENGEMBANGAN</w:t>
        </w:r>
        <w:r w:rsidR="000A45C8">
          <w:rPr>
            <w:noProof/>
            <w:webHidden/>
          </w:rPr>
          <w:tab/>
        </w:r>
        <w:r w:rsidR="000A45C8">
          <w:rPr>
            <w:noProof/>
            <w:webHidden/>
          </w:rPr>
          <w:fldChar w:fldCharType="begin"/>
        </w:r>
        <w:r w:rsidR="000A45C8">
          <w:rPr>
            <w:noProof/>
            <w:webHidden/>
          </w:rPr>
          <w:instrText xml:space="preserve"> PAGEREF _Toc110222804 \h </w:instrText>
        </w:r>
        <w:r w:rsidR="000A45C8">
          <w:rPr>
            <w:noProof/>
            <w:webHidden/>
          </w:rPr>
        </w:r>
        <w:r w:rsidR="000A45C8">
          <w:rPr>
            <w:noProof/>
            <w:webHidden/>
          </w:rPr>
          <w:fldChar w:fldCharType="separate"/>
        </w:r>
        <w:r w:rsidR="00CD0C36">
          <w:rPr>
            <w:noProof/>
            <w:webHidden/>
          </w:rPr>
          <w:t>10</w:t>
        </w:r>
        <w:r w:rsidR="000A45C8">
          <w:rPr>
            <w:noProof/>
            <w:webHidden/>
          </w:rPr>
          <w:fldChar w:fldCharType="end"/>
        </w:r>
      </w:hyperlink>
    </w:p>
    <w:p w14:paraId="4A458C1E" w14:textId="258C8A8C"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05" w:history="1">
        <w:r w:rsidR="000A45C8" w:rsidRPr="009E63FD">
          <w:rPr>
            <w:rStyle w:val="Hyperlink"/>
            <w:noProof/>
          </w:rPr>
          <w:t>3.1</w:t>
        </w:r>
        <w:r w:rsidR="000A45C8">
          <w:rPr>
            <w:rFonts w:eastAsiaTheme="minorEastAsia" w:cstheme="minorBidi"/>
            <w:b w:val="0"/>
            <w:bCs w:val="0"/>
            <w:noProof/>
            <w:lang w:val="id-ID" w:eastAsia="id-ID"/>
          </w:rPr>
          <w:tab/>
        </w:r>
        <w:r w:rsidR="000A45C8" w:rsidRPr="009E63FD">
          <w:rPr>
            <w:rStyle w:val="Hyperlink"/>
            <w:noProof/>
          </w:rPr>
          <w:t>Metode Pengambilan Data</w:t>
        </w:r>
        <w:r w:rsidR="000A45C8">
          <w:rPr>
            <w:noProof/>
            <w:webHidden/>
          </w:rPr>
          <w:tab/>
        </w:r>
        <w:r w:rsidR="000A45C8">
          <w:rPr>
            <w:noProof/>
            <w:webHidden/>
          </w:rPr>
          <w:fldChar w:fldCharType="begin"/>
        </w:r>
        <w:r w:rsidR="000A45C8">
          <w:rPr>
            <w:noProof/>
            <w:webHidden/>
          </w:rPr>
          <w:instrText xml:space="preserve"> PAGEREF _Toc110222805 \h </w:instrText>
        </w:r>
        <w:r w:rsidR="000A45C8">
          <w:rPr>
            <w:noProof/>
            <w:webHidden/>
          </w:rPr>
        </w:r>
        <w:r w:rsidR="000A45C8">
          <w:rPr>
            <w:noProof/>
            <w:webHidden/>
          </w:rPr>
          <w:fldChar w:fldCharType="separate"/>
        </w:r>
        <w:r w:rsidR="00CD0C36">
          <w:rPr>
            <w:noProof/>
            <w:webHidden/>
          </w:rPr>
          <w:t>10</w:t>
        </w:r>
        <w:r w:rsidR="000A45C8">
          <w:rPr>
            <w:noProof/>
            <w:webHidden/>
          </w:rPr>
          <w:fldChar w:fldCharType="end"/>
        </w:r>
      </w:hyperlink>
    </w:p>
    <w:p w14:paraId="691D2EF7" w14:textId="2B472F30"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06" w:history="1">
        <w:r w:rsidR="000A45C8" w:rsidRPr="009E63FD">
          <w:rPr>
            <w:rStyle w:val="Hyperlink"/>
            <w:noProof/>
          </w:rPr>
          <w:t>3.2</w:t>
        </w:r>
        <w:r w:rsidR="000A45C8">
          <w:rPr>
            <w:rFonts w:eastAsiaTheme="minorEastAsia" w:cstheme="minorBidi"/>
            <w:b w:val="0"/>
            <w:bCs w:val="0"/>
            <w:noProof/>
            <w:lang w:val="id-ID" w:eastAsia="id-ID"/>
          </w:rPr>
          <w:tab/>
        </w:r>
        <w:r w:rsidR="000A45C8" w:rsidRPr="009E63FD">
          <w:rPr>
            <w:rStyle w:val="Hyperlink"/>
            <w:noProof/>
          </w:rPr>
          <w:t>Metode Pengolahan Data</w:t>
        </w:r>
        <w:r w:rsidR="000A45C8">
          <w:rPr>
            <w:noProof/>
            <w:webHidden/>
          </w:rPr>
          <w:tab/>
        </w:r>
        <w:r w:rsidR="000A45C8">
          <w:rPr>
            <w:noProof/>
            <w:webHidden/>
          </w:rPr>
          <w:fldChar w:fldCharType="begin"/>
        </w:r>
        <w:r w:rsidR="000A45C8">
          <w:rPr>
            <w:noProof/>
            <w:webHidden/>
          </w:rPr>
          <w:instrText xml:space="preserve"> PAGEREF _Toc110222806 \h </w:instrText>
        </w:r>
        <w:r w:rsidR="000A45C8">
          <w:rPr>
            <w:noProof/>
            <w:webHidden/>
          </w:rPr>
        </w:r>
        <w:r w:rsidR="000A45C8">
          <w:rPr>
            <w:noProof/>
            <w:webHidden/>
          </w:rPr>
          <w:fldChar w:fldCharType="separate"/>
        </w:r>
        <w:r w:rsidR="00CD0C36">
          <w:rPr>
            <w:noProof/>
            <w:webHidden/>
          </w:rPr>
          <w:t>10</w:t>
        </w:r>
        <w:r w:rsidR="000A45C8">
          <w:rPr>
            <w:noProof/>
            <w:webHidden/>
          </w:rPr>
          <w:fldChar w:fldCharType="end"/>
        </w:r>
      </w:hyperlink>
    </w:p>
    <w:p w14:paraId="1F9FB24B" w14:textId="04421F59"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07" w:history="1">
        <w:r w:rsidR="000A45C8" w:rsidRPr="009E63FD">
          <w:rPr>
            <w:rStyle w:val="Hyperlink"/>
            <w:noProof/>
          </w:rPr>
          <w:t>3.3</w:t>
        </w:r>
        <w:r w:rsidR="000A45C8">
          <w:rPr>
            <w:rFonts w:eastAsiaTheme="minorEastAsia" w:cstheme="minorBidi"/>
            <w:b w:val="0"/>
            <w:bCs w:val="0"/>
            <w:noProof/>
            <w:lang w:val="id-ID" w:eastAsia="id-ID"/>
          </w:rPr>
          <w:tab/>
        </w:r>
        <w:r w:rsidR="000A45C8" w:rsidRPr="009E63FD">
          <w:rPr>
            <w:rStyle w:val="Hyperlink"/>
            <w:noProof/>
          </w:rPr>
          <w:t>Metode Pengembangan Perangkat Lunak</w:t>
        </w:r>
        <w:r w:rsidR="000A45C8">
          <w:rPr>
            <w:noProof/>
            <w:webHidden/>
          </w:rPr>
          <w:tab/>
        </w:r>
        <w:r w:rsidR="000A45C8">
          <w:rPr>
            <w:noProof/>
            <w:webHidden/>
          </w:rPr>
          <w:fldChar w:fldCharType="begin"/>
        </w:r>
        <w:r w:rsidR="000A45C8">
          <w:rPr>
            <w:noProof/>
            <w:webHidden/>
          </w:rPr>
          <w:instrText xml:space="preserve"> PAGEREF _Toc110222807 \h </w:instrText>
        </w:r>
        <w:r w:rsidR="000A45C8">
          <w:rPr>
            <w:noProof/>
            <w:webHidden/>
          </w:rPr>
        </w:r>
        <w:r w:rsidR="000A45C8">
          <w:rPr>
            <w:noProof/>
            <w:webHidden/>
          </w:rPr>
          <w:fldChar w:fldCharType="separate"/>
        </w:r>
        <w:r w:rsidR="00CD0C36">
          <w:rPr>
            <w:noProof/>
            <w:webHidden/>
          </w:rPr>
          <w:t>11</w:t>
        </w:r>
        <w:r w:rsidR="000A45C8">
          <w:rPr>
            <w:noProof/>
            <w:webHidden/>
          </w:rPr>
          <w:fldChar w:fldCharType="end"/>
        </w:r>
      </w:hyperlink>
    </w:p>
    <w:p w14:paraId="4C87A4B0" w14:textId="1BFAE4E8" w:rsidR="000A45C8" w:rsidRDefault="00000000">
      <w:pPr>
        <w:pStyle w:val="TOC3"/>
        <w:tabs>
          <w:tab w:val="left" w:pos="1200"/>
          <w:tab w:val="right" w:leader="dot" w:pos="7928"/>
        </w:tabs>
        <w:rPr>
          <w:rFonts w:eastAsiaTheme="minorEastAsia" w:cstheme="minorBidi"/>
          <w:noProof/>
          <w:sz w:val="22"/>
          <w:szCs w:val="22"/>
          <w:lang w:val="id-ID" w:eastAsia="id-ID"/>
        </w:rPr>
      </w:pPr>
      <w:hyperlink w:anchor="_Toc110222808" w:history="1">
        <w:r w:rsidR="000A45C8" w:rsidRPr="009E63FD">
          <w:rPr>
            <w:rStyle w:val="Hyperlink"/>
            <w:b/>
            <w:noProof/>
          </w:rPr>
          <w:t>3.3.1</w:t>
        </w:r>
        <w:r w:rsidR="000A45C8">
          <w:rPr>
            <w:rFonts w:eastAsiaTheme="minorEastAsia" w:cstheme="minorBidi"/>
            <w:noProof/>
            <w:sz w:val="22"/>
            <w:szCs w:val="22"/>
            <w:lang w:val="id-ID" w:eastAsia="id-ID"/>
          </w:rPr>
          <w:tab/>
        </w:r>
        <w:r w:rsidR="000A45C8" w:rsidRPr="009E63FD">
          <w:rPr>
            <w:rStyle w:val="Hyperlink"/>
            <w:b/>
            <w:noProof/>
          </w:rPr>
          <w:t>Analisa Kebutuhan Sistem</w:t>
        </w:r>
        <w:r w:rsidR="000A45C8">
          <w:rPr>
            <w:noProof/>
            <w:webHidden/>
          </w:rPr>
          <w:tab/>
        </w:r>
        <w:r w:rsidR="000A45C8">
          <w:rPr>
            <w:noProof/>
            <w:webHidden/>
          </w:rPr>
          <w:fldChar w:fldCharType="begin"/>
        </w:r>
        <w:r w:rsidR="000A45C8">
          <w:rPr>
            <w:noProof/>
            <w:webHidden/>
          </w:rPr>
          <w:instrText xml:space="preserve"> PAGEREF _Toc110222808 \h </w:instrText>
        </w:r>
        <w:r w:rsidR="000A45C8">
          <w:rPr>
            <w:noProof/>
            <w:webHidden/>
          </w:rPr>
        </w:r>
        <w:r w:rsidR="000A45C8">
          <w:rPr>
            <w:noProof/>
            <w:webHidden/>
          </w:rPr>
          <w:fldChar w:fldCharType="separate"/>
        </w:r>
        <w:r w:rsidR="00CD0C36">
          <w:rPr>
            <w:noProof/>
            <w:webHidden/>
          </w:rPr>
          <w:t>11</w:t>
        </w:r>
        <w:r w:rsidR="000A45C8">
          <w:rPr>
            <w:noProof/>
            <w:webHidden/>
          </w:rPr>
          <w:fldChar w:fldCharType="end"/>
        </w:r>
      </w:hyperlink>
    </w:p>
    <w:p w14:paraId="0AC5CBAF" w14:textId="57A20948" w:rsidR="000A45C8" w:rsidRDefault="00000000">
      <w:pPr>
        <w:pStyle w:val="TOC3"/>
        <w:tabs>
          <w:tab w:val="left" w:pos="1200"/>
          <w:tab w:val="right" w:leader="dot" w:pos="7928"/>
        </w:tabs>
        <w:rPr>
          <w:rFonts w:eastAsiaTheme="minorEastAsia" w:cstheme="minorBidi"/>
          <w:noProof/>
          <w:sz w:val="22"/>
          <w:szCs w:val="22"/>
          <w:lang w:val="id-ID" w:eastAsia="id-ID"/>
        </w:rPr>
      </w:pPr>
      <w:hyperlink w:anchor="_Toc110222809" w:history="1">
        <w:r w:rsidR="000A45C8" w:rsidRPr="009E63FD">
          <w:rPr>
            <w:rStyle w:val="Hyperlink"/>
            <w:b/>
            <w:noProof/>
          </w:rPr>
          <w:t>3.3.2</w:t>
        </w:r>
        <w:r w:rsidR="000A45C8">
          <w:rPr>
            <w:rFonts w:eastAsiaTheme="minorEastAsia" w:cstheme="minorBidi"/>
            <w:noProof/>
            <w:sz w:val="22"/>
            <w:szCs w:val="22"/>
            <w:lang w:val="id-ID" w:eastAsia="id-ID"/>
          </w:rPr>
          <w:tab/>
        </w:r>
        <w:r w:rsidR="000A45C8" w:rsidRPr="009E63FD">
          <w:rPr>
            <w:rStyle w:val="Hyperlink"/>
            <w:b/>
            <w:noProof/>
          </w:rPr>
          <w:t>Desain Sistem dan Perangkat Lunak</w:t>
        </w:r>
        <w:r w:rsidR="000A45C8">
          <w:rPr>
            <w:noProof/>
            <w:webHidden/>
          </w:rPr>
          <w:tab/>
        </w:r>
        <w:r w:rsidR="000A45C8">
          <w:rPr>
            <w:noProof/>
            <w:webHidden/>
          </w:rPr>
          <w:fldChar w:fldCharType="begin"/>
        </w:r>
        <w:r w:rsidR="000A45C8">
          <w:rPr>
            <w:noProof/>
            <w:webHidden/>
          </w:rPr>
          <w:instrText xml:space="preserve"> PAGEREF _Toc110222809 \h </w:instrText>
        </w:r>
        <w:r w:rsidR="000A45C8">
          <w:rPr>
            <w:noProof/>
            <w:webHidden/>
          </w:rPr>
        </w:r>
        <w:r w:rsidR="000A45C8">
          <w:rPr>
            <w:noProof/>
            <w:webHidden/>
          </w:rPr>
          <w:fldChar w:fldCharType="separate"/>
        </w:r>
        <w:r w:rsidR="00CD0C36">
          <w:rPr>
            <w:noProof/>
            <w:webHidden/>
          </w:rPr>
          <w:t>12</w:t>
        </w:r>
        <w:r w:rsidR="000A45C8">
          <w:rPr>
            <w:noProof/>
            <w:webHidden/>
          </w:rPr>
          <w:fldChar w:fldCharType="end"/>
        </w:r>
      </w:hyperlink>
    </w:p>
    <w:p w14:paraId="6123A096" w14:textId="1DBF05F3" w:rsidR="000A45C8" w:rsidRDefault="00000000">
      <w:pPr>
        <w:pStyle w:val="TOC3"/>
        <w:tabs>
          <w:tab w:val="left" w:pos="1200"/>
          <w:tab w:val="right" w:leader="dot" w:pos="7928"/>
        </w:tabs>
        <w:rPr>
          <w:rFonts w:eastAsiaTheme="minorEastAsia" w:cstheme="minorBidi"/>
          <w:noProof/>
          <w:sz w:val="22"/>
          <w:szCs w:val="22"/>
          <w:lang w:val="id-ID" w:eastAsia="id-ID"/>
        </w:rPr>
      </w:pPr>
      <w:hyperlink w:anchor="_Toc110222810" w:history="1">
        <w:r w:rsidR="000A45C8" w:rsidRPr="009E63FD">
          <w:rPr>
            <w:rStyle w:val="Hyperlink"/>
            <w:b/>
            <w:noProof/>
          </w:rPr>
          <w:t>3.3.3</w:t>
        </w:r>
        <w:r w:rsidR="000A45C8">
          <w:rPr>
            <w:rFonts w:eastAsiaTheme="minorEastAsia" w:cstheme="minorBidi"/>
            <w:noProof/>
            <w:sz w:val="22"/>
            <w:szCs w:val="22"/>
            <w:lang w:val="id-ID" w:eastAsia="id-ID"/>
          </w:rPr>
          <w:tab/>
        </w:r>
        <w:r w:rsidR="000A45C8" w:rsidRPr="009E63FD">
          <w:rPr>
            <w:rStyle w:val="Hyperlink"/>
            <w:b/>
            <w:noProof/>
          </w:rPr>
          <w:t>Desain</w:t>
        </w:r>
        <w:r w:rsidR="000A45C8">
          <w:rPr>
            <w:noProof/>
            <w:webHidden/>
          </w:rPr>
          <w:tab/>
        </w:r>
        <w:r w:rsidR="000A45C8">
          <w:rPr>
            <w:noProof/>
            <w:webHidden/>
          </w:rPr>
          <w:fldChar w:fldCharType="begin"/>
        </w:r>
        <w:r w:rsidR="000A45C8">
          <w:rPr>
            <w:noProof/>
            <w:webHidden/>
          </w:rPr>
          <w:instrText xml:space="preserve"> PAGEREF _Toc110222810 \h </w:instrText>
        </w:r>
        <w:r w:rsidR="000A45C8">
          <w:rPr>
            <w:noProof/>
            <w:webHidden/>
          </w:rPr>
        </w:r>
        <w:r w:rsidR="000A45C8">
          <w:rPr>
            <w:noProof/>
            <w:webHidden/>
          </w:rPr>
          <w:fldChar w:fldCharType="separate"/>
        </w:r>
        <w:r w:rsidR="00CD0C36">
          <w:rPr>
            <w:noProof/>
            <w:webHidden/>
          </w:rPr>
          <w:t>14</w:t>
        </w:r>
        <w:r w:rsidR="000A45C8">
          <w:rPr>
            <w:noProof/>
            <w:webHidden/>
          </w:rPr>
          <w:fldChar w:fldCharType="end"/>
        </w:r>
      </w:hyperlink>
    </w:p>
    <w:p w14:paraId="2ED4742F" w14:textId="6334B132" w:rsidR="000A45C8" w:rsidRDefault="00000000">
      <w:pPr>
        <w:pStyle w:val="TOC3"/>
        <w:tabs>
          <w:tab w:val="left" w:pos="1200"/>
          <w:tab w:val="right" w:leader="dot" w:pos="7928"/>
        </w:tabs>
        <w:rPr>
          <w:rFonts w:eastAsiaTheme="minorEastAsia" w:cstheme="minorBidi"/>
          <w:noProof/>
          <w:sz w:val="22"/>
          <w:szCs w:val="22"/>
          <w:lang w:val="id-ID" w:eastAsia="id-ID"/>
        </w:rPr>
      </w:pPr>
      <w:hyperlink w:anchor="_Toc110222811" w:history="1">
        <w:r w:rsidR="000A45C8" w:rsidRPr="009E63FD">
          <w:rPr>
            <w:rStyle w:val="Hyperlink"/>
            <w:b/>
            <w:noProof/>
          </w:rPr>
          <w:t>3.3.4</w:t>
        </w:r>
        <w:r w:rsidR="000A45C8">
          <w:rPr>
            <w:rFonts w:eastAsiaTheme="minorEastAsia" w:cstheme="minorBidi"/>
            <w:noProof/>
            <w:sz w:val="22"/>
            <w:szCs w:val="22"/>
            <w:lang w:val="id-ID" w:eastAsia="id-ID"/>
          </w:rPr>
          <w:tab/>
        </w:r>
        <w:r w:rsidR="000A45C8" w:rsidRPr="009E63FD">
          <w:rPr>
            <w:rStyle w:val="Hyperlink"/>
            <w:b/>
            <w:noProof/>
          </w:rPr>
          <w:t>Materi dan Pengujian Sistem</w:t>
        </w:r>
        <w:r w:rsidR="000A45C8">
          <w:rPr>
            <w:noProof/>
            <w:webHidden/>
          </w:rPr>
          <w:tab/>
        </w:r>
        <w:r w:rsidR="000A45C8">
          <w:rPr>
            <w:noProof/>
            <w:webHidden/>
          </w:rPr>
          <w:fldChar w:fldCharType="begin"/>
        </w:r>
        <w:r w:rsidR="000A45C8">
          <w:rPr>
            <w:noProof/>
            <w:webHidden/>
          </w:rPr>
          <w:instrText xml:space="preserve"> PAGEREF _Toc110222811 \h </w:instrText>
        </w:r>
        <w:r w:rsidR="000A45C8">
          <w:rPr>
            <w:noProof/>
            <w:webHidden/>
          </w:rPr>
        </w:r>
        <w:r w:rsidR="000A45C8">
          <w:rPr>
            <w:noProof/>
            <w:webHidden/>
          </w:rPr>
          <w:fldChar w:fldCharType="separate"/>
        </w:r>
        <w:r w:rsidR="00CD0C36">
          <w:rPr>
            <w:noProof/>
            <w:webHidden/>
          </w:rPr>
          <w:t>17</w:t>
        </w:r>
        <w:r w:rsidR="000A45C8">
          <w:rPr>
            <w:noProof/>
            <w:webHidden/>
          </w:rPr>
          <w:fldChar w:fldCharType="end"/>
        </w:r>
      </w:hyperlink>
    </w:p>
    <w:p w14:paraId="2779F2D0" w14:textId="5560F16D"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12" w:history="1">
        <w:r w:rsidR="000A45C8" w:rsidRPr="009E63FD">
          <w:rPr>
            <w:rStyle w:val="Hyperlink"/>
            <w:noProof/>
          </w:rPr>
          <w:t>3.4</w:t>
        </w:r>
        <w:r w:rsidR="000A45C8">
          <w:rPr>
            <w:rFonts w:eastAsiaTheme="minorEastAsia" w:cstheme="minorBidi"/>
            <w:b w:val="0"/>
            <w:bCs w:val="0"/>
            <w:noProof/>
            <w:lang w:val="id-ID" w:eastAsia="id-ID"/>
          </w:rPr>
          <w:tab/>
        </w:r>
        <w:r w:rsidR="000A45C8" w:rsidRPr="009E63FD">
          <w:rPr>
            <w:rStyle w:val="Hyperlink"/>
            <w:noProof/>
          </w:rPr>
          <w:t>Metode Pengembangan</w:t>
        </w:r>
        <w:r w:rsidR="000A45C8">
          <w:rPr>
            <w:noProof/>
            <w:webHidden/>
          </w:rPr>
          <w:tab/>
        </w:r>
        <w:r w:rsidR="000A45C8">
          <w:rPr>
            <w:noProof/>
            <w:webHidden/>
          </w:rPr>
          <w:fldChar w:fldCharType="begin"/>
        </w:r>
        <w:r w:rsidR="000A45C8">
          <w:rPr>
            <w:noProof/>
            <w:webHidden/>
          </w:rPr>
          <w:instrText xml:space="preserve"> PAGEREF _Toc110222812 \h </w:instrText>
        </w:r>
        <w:r w:rsidR="000A45C8">
          <w:rPr>
            <w:noProof/>
            <w:webHidden/>
          </w:rPr>
        </w:r>
        <w:r w:rsidR="000A45C8">
          <w:rPr>
            <w:noProof/>
            <w:webHidden/>
          </w:rPr>
          <w:fldChar w:fldCharType="separate"/>
        </w:r>
        <w:r w:rsidR="00CD0C36">
          <w:rPr>
            <w:noProof/>
            <w:webHidden/>
          </w:rPr>
          <w:t>19</w:t>
        </w:r>
        <w:r w:rsidR="000A45C8">
          <w:rPr>
            <w:noProof/>
            <w:webHidden/>
          </w:rPr>
          <w:fldChar w:fldCharType="end"/>
        </w:r>
      </w:hyperlink>
    </w:p>
    <w:p w14:paraId="0C64D0D6" w14:textId="3290F3CF"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13" w:history="1">
        <w:r w:rsidR="000A45C8" w:rsidRPr="009E63FD">
          <w:rPr>
            <w:rStyle w:val="Hyperlink"/>
            <w:noProof/>
          </w:rPr>
          <w:t>3.5</w:t>
        </w:r>
        <w:r w:rsidR="000A45C8">
          <w:rPr>
            <w:rFonts w:eastAsiaTheme="minorEastAsia" w:cstheme="minorBidi"/>
            <w:b w:val="0"/>
            <w:bCs w:val="0"/>
            <w:noProof/>
            <w:lang w:val="id-ID" w:eastAsia="id-ID"/>
          </w:rPr>
          <w:tab/>
        </w:r>
        <w:r w:rsidR="000A45C8" w:rsidRPr="009E63FD">
          <w:rPr>
            <w:rStyle w:val="Hyperlink"/>
            <w:noProof/>
          </w:rPr>
          <w:t>Metode Pengujian</w:t>
        </w:r>
        <w:r w:rsidR="000A45C8">
          <w:rPr>
            <w:noProof/>
            <w:webHidden/>
          </w:rPr>
          <w:tab/>
        </w:r>
        <w:r w:rsidR="000A45C8">
          <w:rPr>
            <w:noProof/>
            <w:webHidden/>
          </w:rPr>
          <w:fldChar w:fldCharType="begin"/>
        </w:r>
        <w:r w:rsidR="000A45C8">
          <w:rPr>
            <w:noProof/>
            <w:webHidden/>
          </w:rPr>
          <w:instrText xml:space="preserve"> PAGEREF _Toc110222813 \h </w:instrText>
        </w:r>
        <w:r w:rsidR="000A45C8">
          <w:rPr>
            <w:noProof/>
            <w:webHidden/>
          </w:rPr>
        </w:r>
        <w:r w:rsidR="000A45C8">
          <w:rPr>
            <w:noProof/>
            <w:webHidden/>
          </w:rPr>
          <w:fldChar w:fldCharType="separate"/>
        </w:r>
        <w:r w:rsidR="00CD0C36">
          <w:rPr>
            <w:noProof/>
            <w:webHidden/>
          </w:rPr>
          <w:t>20</w:t>
        </w:r>
        <w:r w:rsidR="000A45C8">
          <w:rPr>
            <w:noProof/>
            <w:webHidden/>
          </w:rPr>
          <w:fldChar w:fldCharType="end"/>
        </w:r>
      </w:hyperlink>
    </w:p>
    <w:p w14:paraId="12AC48DC" w14:textId="0239EBB5" w:rsidR="000A45C8" w:rsidRDefault="00000000">
      <w:pPr>
        <w:pStyle w:val="TOC1"/>
        <w:rPr>
          <w:rFonts w:eastAsiaTheme="minorEastAsia" w:cstheme="minorBidi"/>
          <w:b w:val="0"/>
          <w:bCs w:val="0"/>
          <w:i w:val="0"/>
          <w:iCs w:val="0"/>
          <w:noProof/>
          <w:sz w:val="22"/>
          <w:szCs w:val="22"/>
          <w:lang w:val="id-ID" w:eastAsia="id-ID"/>
        </w:rPr>
      </w:pPr>
      <w:hyperlink w:anchor="_Toc110222814" w:history="1">
        <w:r w:rsidR="000A45C8" w:rsidRPr="009E63FD">
          <w:rPr>
            <w:rStyle w:val="Hyperlink"/>
            <w:noProof/>
          </w:rPr>
          <w:t>BAB IV. ANALISIS DAN PERANCANGAN SISTEM</w:t>
        </w:r>
        <w:r w:rsidR="000A45C8">
          <w:rPr>
            <w:noProof/>
            <w:webHidden/>
          </w:rPr>
          <w:tab/>
        </w:r>
        <w:r w:rsidR="000A45C8">
          <w:rPr>
            <w:noProof/>
            <w:webHidden/>
          </w:rPr>
          <w:fldChar w:fldCharType="begin"/>
        </w:r>
        <w:r w:rsidR="000A45C8">
          <w:rPr>
            <w:noProof/>
            <w:webHidden/>
          </w:rPr>
          <w:instrText xml:space="preserve"> PAGEREF _Toc110222814 \h </w:instrText>
        </w:r>
        <w:r w:rsidR="000A45C8">
          <w:rPr>
            <w:noProof/>
            <w:webHidden/>
          </w:rPr>
        </w:r>
        <w:r w:rsidR="000A45C8">
          <w:rPr>
            <w:noProof/>
            <w:webHidden/>
          </w:rPr>
          <w:fldChar w:fldCharType="separate"/>
        </w:r>
        <w:r w:rsidR="00CD0C36">
          <w:rPr>
            <w:noProof/>
            <w:webHidden/>
          </w:rPr>
          <w:t>21</w:t>
        </w:r>
        <w:r w:rsidR="000A45C8">
          <w:rPr>
            <w:noProof/>
            <w:webHidden/>
          </w:rPr>
          <w:fldChar w:fldCharType="end"/>
        </w:r>
      </w:hyperlink>
    </w:p>
    <w:p w14:paraId="7673CC5A" w14:textId="388756BB"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15" w:history="1">
        <w:r w:rsidR="000A45C8" w:rsidRPr="009E63FD">
          <w:rPr>
            <w:rStyle w:val="Hyperlink"/>
            <w:noProof/>
          </w:rPr>
          <w:t>4.1</w:t>
        </w:r>
        <w:r w:rsidR="000A45C8">
          <w:rPr>
            <w:rFonts w:eastAsiaTheme="minorEastAsia" w:cstheme="minorBidi"/>
            <w:b w:val="0"/>
            <w:bCs w:val="0"/>
            <w:noProof/>
            <w:lang w:val="id-ID" w:eastAsia="id-ID"/>
          </w:rPr>
          <w:tab/>
        </w:r>
        <w:r w:rsidR="000A45C8" w:rsidRPr="009E63FD">
          <w:rPr>
            <w:rStyle w:val="Hyperlink"/>
            <w:noProof/>
          </w:rPr>
          <w:t>Analisis</w:t>
        </w:r>
        <w:r w:rsidR="000A45C8">
          <w:rPr>
            <w:noProof/>
            <w:webHidden/>
          </w:rPr>
          <w:tab/>
        </w:r>
        <w:r w:rsidR="000A45C8">
          <w:rPr>
            <w:noProof/>
            <w:webHidden/>
          </w:rPr>
          <w:fldChar w:fldCharType="begin"/>
        </w:r>
        <w:r w:rsidR="000A45C8">
          <w:rPr>
            <w:noProof/>
            <w:webHidden/>
          </w:rPr>
          <w:instrText xml:space="preserve"> PAGEREF _Toc110222815 \h </w:instrText>
        </w:r>
        <w:r w:rsidR="000A45C8">
          <w:rPr>
            <w:noProof/>
            <w:webHidden/>
          </w:rPr>
        </w:r>
        <w:r w:rsidR="000A45C8">
          <w:rPr>
            <w:noProof/>
            <w:webHidden/>
          </w:rPr>
          <w:fldChar w:fldCharType="separate"/>
        </w:r>
        <w:r w:rsidR="00CD0C36">
          <w:rPr>
            <w:noProof/>
            <w:webHidden/>
          </w:rPr>
          <w:t>21</w:t>
        </w:r>
        <w:r w:rsidR="000A45C8">
          <w:rPr>
            <w:noProof/>
            <w:webHidden/>
          </w:rPr>
          <w:fldChar w:fldCharType="end"/>
        </w:r>
      </w:hyperlink>
    </w:p>
    <w:p w14:paraId="53738DE2" w14:textId="7E8AD35D"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16" w:history="1">
        <w:r w:rsidR="000A45C8" w:rsidRPr="009E63FD">
          <w:rPr>
            <w:rStyle w:val="Hyperlink"/>
            <w:noProof/>
          </w:rPr>
          <w:t>4.2</w:t>
        </w:r>
        <w:r w:rsidR="000A45C8">
          <w:rPr>
            <w:rFonts w:eastAsiaTheme="minorEastAsia" w:cstheme="minorBidi"/>
            <w:b w:val="0"/>
            <w:bCs w:val="0"/>
            <w:noProof/>
            <w:lang w:val="id-ID" w:eastAsia="id-ID"/>
          </w:rPr>
          <w:tab/>
        </w:r>
        <w:r w:rsidR="000A45C8" w:rsidRPr="009E63FD">
          <w:rPr>
            <w:rStyle w:val="Hyperlink"/>
            <w:noProof/>
          </w:rPr>
          <w:t>Perancangan</w:t>
        </w:r>
        <w:r w:rsidR="000A45C8">
          <w:rPr>
            <w:noProof/>
            <w:webHidden/>
          </w:rPr>
          <w:tab/>
        </w:r>
        <w:r w:rsidR="000A45C8">
          <w:rPr>
            <w:noProof/>
            <w:webHidden/>
          </w:rPr>
          <w:fldChar w:fldCharType="begin"/>
        </w:r>
        <w:r w:rsidR="000A45C8">
          <w:rPr>
            <w:noProof/>
            <w:webHidden/>
          </w:rPr>
          <w:instrText xml:space="preserve"> PAGEREF _Toc110222816 \h </w:instrText>
        </w:r>
        <w:r w:rsidR="000A45C8">
          <w:rPr>
            <w:noProof/>
            <w:webHidden/>
          </w:rPr>
        </w:r>
        <w:r w:rsidR="000A45C8">
          <w:rPr>
            <w:noProof/>
            <w:webHidden/>
          </w:rPr>
          <w:fldChar w:fldCharType="separate"/>
        </w:r>
        <w:r w:rsidR="00CD0C36">
          <w:rPr>
            <w:noProof/>
            <w:webHidden/>
          </w:rPr>
          <w:t>23</w:t>
        </w:r>
        <w:r w:rsidR="000A45C8">
          <w:rPr>
            <w:noProof/>
            <w:webHidden/>
          </w:rPr>
          <w:fldChar w:fldCharType="end"/>
        </w:r>
      </w:hyperlink>
    </w:p>
    <w:p w14:paraId="1316F43E" w14:textId="377EADA1"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17" w:history="1">
        <w:r w:rsidR="000A45C8" w:rsidRPr="009E63FD">
          <w:rPr>
            <w:rStyle w:val="Hyperlink"/>
            <w:noProof/>
          </w:rPr>
          <w:t>4.3</w:t>
        </w:r>
        <w:r w:rsidR="000A45C8">
          <w:rPr>
            <w:rFonts w:eastAsiaTheme="minorEastAsia" w:cstheme="minorBidi"/>
            <w:b w:val="0"/>
            <w:bCs w:val="0"/>
            <w:noProof/>
            <w:lang w:val="id-ID" w:eastAsia="id-ID"/>
          </w:rPr>
          <w:tab/>
        </w:r>
        <w:r w:rsidR="000A45C8" w:rsidRPr="009E63FD">
          <w:rPr>
            <w:rStyle w:val="Hyperlink"/>
            <w:noProof/>
          </w:rPr>
          <w:t>Desain Topik</w:t>
        </w:r>
        <w:r w:rsidR="000A45C8">
          <w:rPr>
            <w:noProof/>
            <w:webHidden/>
          </w:rPr>
          <w:tab/>
        </w:r>
        <w:r w:rsidR="000A45C8">
          <w:rPr>
            <w:noProof/>
            <w:webHidden/>
          </w:rPr>
          <w:fldChar w:fldCharType="begin"/>
        </w:r>
        <w:r w:rsidR="000A45C8">
          <w:rPr>
            <w:noProof/>
            <w:webHidden/>
          </w:rPr>
          <w:instrText xml:space="preserve"> PAGEREF _Toc110222817 \h </w:instrText>
        </w:r>
        <w:r w:rsidR="000A45C8">
          <w:rPr>
            <w:noProof/>
            <w:webHidden/>
          </w:rPr>
        </w:r>
        <w:r w:rsidR="000A45C8">
          <w:rPr>
            <w:noProof/>
            <w:webHidden/>
          </w:rPr>
          <w:fldChar w:fldCharType="separate"/>
        </w:r>
        <w:r w:rsidR="00CD0C36">
          <w:rPr>
            <w:noProof/>
            <w:webHidden/>
          </w:rPr>
          <w:t>24</w:t>
        </w:r>
        <w:r w:rsidR="000A45C8">
          <w:rPr>
            <w:noProof/>
            <w:webHidden/>
          </w:rPr>
          <w:fldChar w:fldCharType="end"/>
        </w:r>
      </w:hyperlink>
    </w:p>
    <w:p w14:paraId="72A49988" w14:textId="1DBF471D"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18" w:history="1">
        <w:r w:rsidR="000A45C8" w:rsidRPr="009E63FD">
          <w:rPr>
            <w:rStyle w:val="Hyperlink"/>
            <w:noProof/>
          </w:rPr>
          <w:t>4.4</w:t>
        </w:r>
        <w:r w:rsidR="000A45C8">
          <w:rPr>
            <w:rFonts w:eastAsiaTheme="minorEastAsia" w:cstheme="minorBidi"/>
            <w:b w:val="0"/>
            <w:bCs w:val="0"/>
            <w:noProof/>
            <w:lang w:val="id-ID" w:eastAsia="id-ID"/>
          </w:rPr>
          <w:tab/>
        </w:r>
        <w:r w:rsidR="000A45C8" w:rsidRPr="009E63FD">
          <w:rPr>
            <w:rStyle w:val="Hyperlink"/>
            <w:noProof/>
          </w:rPr>
          <w:t>Activity Diagram</w:t>
        </w:r>
        <w:r w:rsidR="000A45C8">
          <w:rPr>
            <w:noProof/>
            <w:webHidden/>
          </w:rPr>
          <w:tab/>
        </w:r>
        <w:r w:rsidR="000A45C8">
          <w:rPr>
            <w:noProof/>
            <w:webHidden/>
          </w:rPr>
          <w:fldChar w:fldCharType="begin"/>
        </w:r>
        <w:r w:rsidR="000A45C8">
          <w:rPr>
            <w:noProof/>
            <w:webHidden/>
          </w:rPr>
          <w:instrText xml:space="preserve"> PAGEREF _Toc110222818 \h </w:instrText>
        </w:r>
        <w:r w:rsidR="000A45C8">
          <w:rPr>
            <w:noProof/>
            <w:webHidden/>
          </w:rPr>
        </w:r>
        <w:r w:rsidR="000A45C8">
          <w:rPr>
            <w:noProof/>
            <w:webHidden/>
          </w:rPr>
          <w:fldChar w:fldCharType="separate"/>
        </w:r>
        <w:r w:rsidR="00CD0C36">
          <w:rPr>
            <w:noProof/>
            <w:webHidden/>
          </w:rPr>
          <w:t>28</w:t>
        </w:r>
        <w:r w:rsidR="000A45C8">
          <w:rPr>
            <w:noProof/>
            <w:webHidden/>
          </w:rPr>
          <w:fldChar w:fldCharType="end"/>
        </w:r>
      </w:hyperlink>
    </w:p>
    <w:p w14:paraId="2FA2DA49" w14:textId="089406BC"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19" w:history="1">
        <w:r w:rsidR="000A45C8" w:rsidRPr="009E63FD">
          <w:rPr>
            <w:rStyle w:val="Hyperlink"/>
            <w:noProof/>
          </w:rPr>
          <w:t>4.4.1</w:t>
        </w:r>
        <w:r w:rsidR="000A45C8">
          <w:rPr>
            <w:rFonts w:eastAsiaTheme="minorEastAsia" w:cstheme="minorBidi"/>
            <w:b w:val="0"/>
            <w:bCs w:val="0"/>
            <w:noProof/>
            <w:lang w:val="id-ID" w:eastAsia="id-ID"/>
          </w:rPr>
          <w:tab/>
        </w:r>
        <w:r w:rsidR="000A45C8" w:rsidRPr="009E63FD">
          <w:rPr>
            <w:rStyle w:val="Hyperlink"/>
            <w:noProof/>
          </w:rPr>
          <w:t>Activity Diagram Proses Validasi ahasiswa Pada Android Studio</w:t>
        </w:r>
        <w:r w:rsidR="000A45C8">
          <w:rPr>
            <w:noProof/>
            <w:webHidden/>
          </w:rPr>
          <w:tab/>
        </w:r>
        <w:r w:rsidR="000A45C8">
          <w:rPr>
            <w:noProof/>
            <w:webHidden/>
          </w:rPr>
          <w:fldChar w:fldCharType="begin"/>
        </w:r>
        <w:r w:rsidR="000A45C8">
          <w:rPr>
            <w:noProof/>
            <w:webHidden/>
          </w:rPr>
          <w:instrText xml:space="preserve"> PAGEREF _Toc110222819 \h </w:instrText>
        </w:r>
        <w:r w:rsidR="000A45C8">
          <w:rPr>
            <w:noProof/>
            <w:webHidden/>
          </w:rPr>
        </w:r>
        <w:r w:rsidR="000A45C8">
          <w:rPr>
            <w:noProof/>
            <w:webHidden/>
          </w:rPr>
          <w:fldChar w:fldCharType="separate"/>
        </w:r>
        <w:r w:rsidR="00CD0C36">
          <w:rPr>
            <w:noProof/>
            <w:webHidden/>
          </w:rPr>
          <w:t>28</w:t>
        </w:r>
        <w:r w:rsidR="000A45C8">
          <w:rPr>
            <w:noProof/>
            <w:webHidden/>
          </w:rPr>
          <w:fldChar w:fldCharType="end"/>
        </w:r>
      </w:hyperlink>
    </w:p>
    <w:p w14:paraId="159D014F" w14:textId="068DF015"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20" w:history="1">
        <w:r w:rsidR="000A45C8" w:rsidRPr="009E63FD">
          <w:rPr>
            <w:rStyle w:val="Hyperlink"/>
            <w:noProof/>
          </w:rPr>
          <w:t>4.4.2</w:t>
        </w:r>
        <w:r w:rsidR="000A45C8">
          <w:rPr>
            <w:rFonts w:eastAsiaTheme="minorEastAsia" w:cstheme="minorBidi"/>
            <w:b w:val="0"/>
            <w:bCs w:val="0"/>
            <w:noProof/>
            <w:lang w:val="id-ID" w:eastAsia="id-ID"/>
          </w:rPr>
          <w:tab/>
        </w:r>
        <w:r w:rsidR="000A45C8" w:rsidRPr="009E63FD">
          <w:rPr>
            <w:rStyle w:val="Hyperlink"/>
            <w:noProof/>
          </w:rPr>
          <w:t>Activity Diagram Melihat Hasil Validasi Tugas Mahasiswa oleh Guru</w:t>
        </w:r>
        <w:r w:rsidR="000A45C8">
          <w:rPr>
            <w:noProof/>
            <w:webHidden/>
          </w:rPr>
          <w:tab/>
        </w:r>
        <w:r w:rsidR="000A45C8">
          <w:rPr>
            <w:noProof/>
            <w:webHidden/>
          </w:rPr>
          <w:fldChar w:fldCharType="begin"/>
        </w:r>
        <w:r w:rsidR="000A45C8">
          <w:rPr>
            <w:noProof/>
            <w:webHidden/>
          </w:rPr>
          <w:instrText xml:space="preserve"> PAGEREF _Toc110222820 \h </w:instrText>
        </w:r>
        <w:r w:rsidR="000A45C8">
          <w:rPr>
            <w:noProof/>
            <w:webHidden/>
          </w:rPr>
        </w:r>
        <w:r w:rsidR="000A45C8">
          <w:rPr>
            <w:noProof/>
            <w:webHidden/>
          </w:rPr>
          <w:fldChar w:fldCharType="separate"/>
        </w:r>
        <w:r w:rsidR="00CD0C36">
          <w:rPr>
            <w:noProof/>
            <w:webHidden/>
          </w:rPr>
          <w:t>29</w:t>
        </w:r>
        <w:r w:rsidR="000A45C8">
          <w:rPr>
            <w:noProof/>
            <w:webHidden/>
          </w:rPr>
          <w:fldChar w:fldCharType="end"/>
        </w:r>
      </w:hyperlink>
    </w:p>
    <w:p w14:paraId="4347DE8F" w14:textId="4A877886" w:rsidR="000A45C8" w:rsidRDefault="00000000">
      <w:pPr>
        <w:pStyle w:val="TOC2"/>
        <w:tabs>
          <w:tab w:val="left" w:pos="960"/>
          <w:tab w:val="right" w:leader="dot" w:pos="7928"/>
        </w:tabs>
        <w:rPr>
          <w:rFonts w:eastAsiaTheme="minorEastAsia" w:cstheme="minorBidi"/>
          <w:b w:val="0"/>
          <w:bCs w:val="0"/>
          <w:noProof/>
          <w:lang w:val="id-ID" w:eastAsia="id-ID"/>
        </w:rPr>
      </w:pPr>
      <w:hyperlink w:anchor="_Toc110222821" w:history="1">
        <w:r w:rsidR="000A45C8" w:rsidRPr="009E63FD">
          <w:rPr>
            <w:rStyle w:val="Hyperlink"/>
            <w:noProof/>
          </w:rPr>
          <w:t>4.4.3</w:t>
        </w:r>
        <w:r w:rsidR="000A45C8">
          <w:rPr>
            <w:rFonts w:eastAsiaTheme="minorEastAsia" w:cstheme="minorBidi"/>
            <w:b w:val="0"/>
            <w:bCs w:val="0"/>
            <w:noProof/>
            <w:lang w:val="id-ID" w:eastAsia="id-ID"/>
          </w:rPr>
          <w:tab/>
        </w:r>
        <w:r w:rsidR="000A45C8" w:rsidRPr="009E63FD">
          <w:rPr>
            <w:rStyle w:val="Hyperlink"/>
            <w:noProof/>
          </w:rPr>
          <w:t>Activity Diagram Melihat Hasil Validasi Mahasiswa di Platform iCLOP</w:t>
        </w:r>
        <w:r w:rsidR="000A45C8">
          <w:rPr>
            <w:noProof/>
            <w:webHidden/>
          </w:rPr>
          <w:tab/>
        </w:r>
        <w:r w:rsidR="000A45C8">
          <w:rPr>
            <w:noProof/>
            <w:webHidden/>
          </w:rPr>
          <w:fldChar w:fldCharType="begin"/>
        </w:r>
        <w:r w:rsidR="000A45C8">
          <w:rPr>
            <w:noProof/>
            <w:webHidden/>
          </w:rPr>
          <w:instrText xml:space="preserve"> PAGEREF _Toc110222821 \h </w:instrText>
        </w:r>
        <w:r w:rsidR="000A45C8">
          <w:rPr>
            <w:noProof/>
            <w:webHidden/>
          </w:rPr>
        </w:r>
        <w:r w:rsidR="000A45C8">
          <w:rPr>
            <w:noProof/>
            <w:webHidden/>
          </w:rPr>
          <w:fldChar w:fldCharType="separate"/>
        </w:r>
        <w:r w:rsidR="00CD0C36">
          <w:rPr>
            <w:noProof/>
            <w:webHidden/>
          </w:rPr>
          <w:t>29</w:t>
        </w:r>
        <w:r w:rsidR="000A45C8">
          <w:rPr>
            <w:noProof/>
            <w:webHidden/>
          </w:rPr>
          <w:fldChar w:fldCharType="end"/>
        </w:r>
      </w:hyperlink>
    </w:p>
    <w:p w14:paraId="3731E9E5" w14:textId="67BFA0BD" w:rsidR="000A45C8" w:rsidRDefault="00000000">
      <w:pPr>
        <w:pStyle w:val="TOC1"/>
        <w:rPr>
          <w:rFonts w:eastAsiaTheme="minorEastAsia" w:cstheme="minorBidi"/>
          <w:b w:val="0"/>
          <w:bCs w:val="0"/>
          <w:i w:val="0"/>
          <w:iCs w:val="0"/>
          <w:noProof/>
          <w:sz w:val="22"/>
          <w:szCs w:val="22"/>
          <w:lang w:val="id-ID" w:eastAsia="id-ID"/>
        </w:rPr>
      </w:pPr>
      <w:hyperlink w:anchor="_Toc110222822" w:history="1">
        <w:r w:rsidR="000A45C8" w:rsidRPr="009E63FD">
          <w:rPr>
            <w:rStyle w:val="Hyperlink"/>
            <w:noProof/>
          </w:rPr>
          <w:t xml:space="preserve">BAB V. </w:t>
        </w:r>
        <w:r w:rsidR="000A45C8" w:rsidRPr="009E63FD">
          <w:rPr>
            <w:rStyle w:val="Hyperlink"/>
            <w:noProof/>
            <w:lang w:val="id-ID"/>
          </w:rPr>
          <w:t>ANALISIS DAN PERANCANGAN SISTEM</w:t>
        </w:r>
        <w:r w:rsidR="000A45C8">
          <w:rPr>
            <w:noProof/>
            <w:webHidden/>
          </w:rPr>
          <w:tab/>
        </w:r>
        <w:r w:rsidR="000A45C8">
          <w:rPr>
            <w:noProof/>
            <w:webHidden/>
          </w:rPr>
          <w:fldChar w:fldCharType="begin"/>
        </w:r>
        <w:r w:rsidR="000A45C8">
          <w:rPr>
            <w:noProof/>
            <w:webHidden/>
          </w:rPr>
          <w:instrText xml:space="preserve"> PAGEREF _Toc110222822 \h </w:instrText>
        </w:r>
        <w:r w:rsidR="000A45C8">
          <w:rPr>
            <w:noProof/>
            <w:webHidden/>
          </w:rPr>
        </w:r>
        <w:r w:rsidR="000A45C8">
          <w:rPr>
            <w:noProof/>
            <w:webHidden/>
          </w:rPr>
          <w:fldChar w:fldCharType="separate"/>
        </w:r>
        <w:r w:rsidR="00CD0C36">
          <w:rPr>
            <w:noProof/>
            <w:webHidden/>
          </w:rPr>
          <w:t>30</w:t>
        </w:r>
        <w:r w:rsidR="000A45C8">
          <w:rPr>
            <w:noProof/>
            <w:webHidden/>
          </w:rPr>
          <w:fldChar w:fldCharType="end"/>
        </w:r>
      </w:hyperlink>
    </w:p>
    <w:p w14:paraId="10E6B6C8" w14:textId="677056CB" w:rsidR="000A45C8" w:rsidRDefault="00000000">
      <w:pPr>
        <w:pStyle w:val="TOC3"/>
        <w:tabs>
          <w:tab w:val="right" w:leader="dot" w:pos="7928"/>
        </w:tabs>
        <w:rPr>
          <w:rFonts w:eastAsiaTheme="minorEastAsia" w:cstheme="minorBidi"/>
          <w:noProof/>
          <w:sz w:val="22"/>
          <w:szCs w:val="22"/>
          <w:lang w:val="id-ID" w:eastAsia="id-ID"/>
        </w:rPr>
      </w:pPr>
      <w:hyperlink w:anchor="_Toc110222823" w:history="1">
        <w:r w:rsidR="000A45C8" w:rsidRPr="009E63FD">
          <w:rPr>
            <w:rStyle w:val="Hyperlink"/>
            <w:b/>
            <w:bCs/>
            <w:noProof/>
          </w:rPr>
          <w:t>5.1 Implementasi</w:t>
        </w:r>
        <w:r w:rsidR="000A45C8">
          <w:rPr>
            <w:noProof/>
            <w:webHidden/>
          </w:rPr>
          <w:tab/>
        </w:r>
        <w:r w:rsidR="000A45C8">
          <w:rPr>
            <w:noProof/>
            <w:webHidden/>
          </w:rPr>
          <w:fldChar w:fldCharType="begin"/>
        </w:r>
        <w:r w:rsidR="000A45C8">
          <w:rPr>
            <w:noProof/>
            <w:webHidden/>
          </w:rPr>
          <w:instrText xml:space="preserve"> PAGEREF _Toc110222823 \h </w:instrText>
        </w:r>
        <w:r w:rsidR="000A45C8">
          <w:rPr>
            <w:noProof/>
            <w:webHidden/>
          </w:rPr>
        </w:r>
        <w:r w:rsidR="000A45C8">
          <w:rPr>
            <w:noProof/>
            <w:webHidden/>
          </w:rPr>
          <w:fldChar w:fldCharType="separate"/>
        </w:r>
        <w:r w:rsidR="00CD0C36">
          <w:rPr>
            <w:noProof/>
            <w:webHidden/>
          </w:rPr>
          <w:t>30</w:t>
        </w:r>
        <w:r w:rsidR="000A45C8">
          <w:rPr>
            <w:noProof/>
            <w:webHidden/>
          </w:rPr>
          <w:fldChar w:fldCharType="end"/>
        </w:r>
      </w:hyperlink>
    </w:p>
    <w:p w14:paraId="7DFEE028" w14:textId="3C3744B3" w:rsidR="000A45C8" w:rsidRDefault="00000000">
      <w:pPr>
        <w:pStyle w:val="TOC3"/>
        <w:tabs>
          <w:tab w:val="right" w:leader="dot" w:pos="7928"/>
        </w:tabs>
        <w:rPr>
          <w:rFonts w:eastAsiaTheme="minorEastAsia" w:cstheme="minorBidi"/>
          <w:noProof/>
          <w:sz w:val="22"/>
          <w:szCs w:val="22"/>
          <w:lang w:val="id-ID" w:eastAsia="id-ID"/>
        </w:rPr>
      </w:pPr>
      <w:hyperlink w:anchor="_Toc110222824" w:history="1">
        <w:r w:rsidR="000A45C8" w:rsidRPr="009E63FD">
          <w:rPr>
            <w:rStyle w:val="Hyperlink"/>
            <w:b/>
            <w:bCs/>
            <w:noProof/>
          </w:rPr>
          <w:t xml:space="preserve">5.1.1 </w:t>
        </w:r>
        <w:r w:rsidR="000A45C8" w:rsidRPr="009E63FD">
          <w:rPr>
            <w:rStyle w:val="Hyperlink"/>
            <w:b/>
            <w:bCs/>
            <w:i/>
            <w:iCs/>
            <w:noProof/>
          </w:rPr>
          <w:t>Guide</w:t>
        </w:r>
        <w:r w:rsidR="000A45C8" w:rsidRPr="009E63FD">
          <w:rPr>
            <w:rStyle w:val="Hyperlink"/>
            <w:b/>
            <w:bCs/>
            <w:noProof/>
          </w:rPr>
          <w:t xml:space="preserve"> File Topik Online Database</w:t>
        </w:r>
        <w:r w:rsidR="000A45C8">
          <w:rPr>
            <w:noProof/>
            <w:webHidden/>
          </w:rPr>
          <w:tab/>
        </w:r>
        <w:r w:rsidR="000A45C8">
          <w:rPr>
            <w:noProof/>
            <w:webHidden/>
          </w:rPr>
          <w:fldChar w:fldCharType="begin"/>
        </w:r>
        <w:r w:rsidR="000A45C8">
          <w:rPr>
            <w:noProof/>
            <w:webHidden/>
          </w:rPr>
          <w:instrText xml:space="preserve"> PAGEREF _Toc110222824 \h </w:instrText>
        </w:r>
        <w:r w:rsidR="000A45C8">
          <w:rPr>
            <w:noProof/>
            <w:webHidden/>
          </w:rPr>
        </w:r>
        <w:r w:rsidR="000A45C8">
          <w:rPr>
            <w:noProof/>
            <w:webHidden/>
          </w:rPr>
          <w:fldChar w:fldCharType="separate"/>
        </w:r>
        <w:r w:rsidR="00CD0C36">
          <w:rPr>
            <w:noProof/>
            <w:webHidden/>
          </w:rPr>
          <w:t>30</w:t>
        </w:r>
        <w:r w:rsidR="000A45C8">
          <w:rPr>
            <w:noProof/>
            <w:webHidden/>
          </w:rPr>
          <w:fldChar w:fldCharType="end"/>
        </w:r>
      </w:hyperlink>
    </w:p>
    <w:p w14:paraId="35EA6601" w14:textId="2D504F78" w:rsidR="000A45C8" w:rsidRDefault="00000000">
      <w:pPr>
        <w:pStyle w:val="TOC3"/>
        <w:tabs>
          <w:tab w:val="right" w:leader="dot" w:pos="7928"/>
        </w:tabs>
        <w:rPr>
          <w:rFonts w:eastAsiaTheme="minorEastAsia" w:cstheme="minorBidi"/>
          <w:noProof/>
          <w:sz w:val="22"/>
          <w:szCs w:val="22"/>
          <w:lang w:val="id-ID" w:eastAsia="id-ID"/>
        </w:rPr>
      </w:pPr>
      <w:hyperlink w:anchor="_Toc110222825" w:history="1">
        <w:r w:rsidR="000A45C8" w:rsidRPr="009E63FD">
          <w:rPr>
            <w:rStyle w:val="Hyperlink"/>
            <w:b/>
            <w:bCs/>
            <w:noProof/>
          </w:rPr>
          <w:t>5.1.2 Suplement File Topik Online Database</w:t>
        </w:r>
        <w:r w:rsidR="000A45C8">
          <w:rPr>
            <w:noProof/>
            <w:webHidden/>
          </w:rPr>
          <w:tab/>
        </w:r>
        <w:r w:rsidR="000A45C8">
          <w:rPr>
            <w:noProof/>
            <w:webHidden/>
          </w:rPr>
          <w:fldChar w:fldCharType="begin"/>
        </w:r>
        <w:r w:rsidR="000A45C8">
          <w:rPr>
            <w:noProof/>
            <w:webHidden/>
          </w:rPr>
          <w:instrText xml:space="preserve"> PAGEREF _Toc110222825 \h </w:instrText>
        </w:r>
        <w:r w:rsidR="000A45C8">
          <w:rPr>
            <w:noProof/>
            <w:webHidden/>
          </w:rPr>
        </w:r>
        <w:r w:rsidR="000A45C8">
          <w:rPr>
            <w:noProof/>
            <w:webHidden/>
          </w:rPr>
          <w:fldChar w:fldCharType="separate"/>
        </w:r>
        <w:r w:rsidR="00CD0C36">
          <w:rPr>
            <w:noProof/>
            <w:webHidden/>
          </w:rPr>
          <w:t>33</w:t>
        </w:r>
        <w:r w:rsidR="000A45C8">
          <w:rPr>
            <w:noProof/>
            <w:webHidden/>
          </w:rPr>
          <w:fldChar w:fldCharType="end"/>
        </w:r>
      </w:hyperlink>
    </w:p>
    <w:p w14:paraId="7C57F76C" w14:textId="54422AAF" w:rsidR="000A45C8" w:rsidRDefault="00000000">
      <w:pPr>
        <w:pStyle w:val="TOC3"/>
        <w:tabs>
          <w:tab w:val="right" w:leader="dot" w:pos="7928"/>
        </w:tabs>
        <w:rPr>
          <w:rFonts w:eastAsiaTheme="minorEastAsia" w:cstheme="minorBidi"/>
          <w:noProof/>
          <w:sz w:val="22"/>
          <w:szCs w:val="22"/>
          <w:lang w:val="id-ID" w:eastAsia="id-ID"/>
        </w:rPr>
      </w:pPr>
      <w:hyperlink w:anchor="_Toc110222826" w:history="1">
        <w:r w:rsidR="000A45C8" w:rsidRPr="009E63FD">
          <w:rPr>
            <w:rStyle w:val="Hyperlink"/>
            <w:b/>
            <w:bCs/>
            <w:noProof/>
          </w:rPr>
          <w:t>5.1.3 Test File Topik Online Database</w:t>
        </w:r>
        <w:r w:rsidR="000A45C8">
          <w:rPr>
            <w:noProof/>
            <w:webHidden/>
          </w:rPr>
          <w:tab/>
        </w:r>
        <w:r w:rsidR="000A45C8">
          <w:rPr>
            <w:noProof/>
            <w:webHidden/>
          </w:rPr>
          <w:fldChar w:fldCharType="begin"/>
        </w:r>
        <w:r w:rsidR="000A45C8">
          <w:rPr>
            <w:noProof/>
            <w:webHidden/>
          </w:rPr>
          <w:instrText xml:space="preserve"> PAGEREF _Toc110222826 \h </w:instrText>
        </w:r>
        <w:r w:rsidR="000A45C8">
          <w:rPr>
            <w:noProof/>
            <w:webHidden/>
          </w:rPr>
        </w:r>
        <w:r w:rsidR="000A45C8">
          <w:rPr>
            <w:noProof/>
            <w:webHidden/>
          </w:rPr>
          <w:fldChar w:fldCharType="separate"/>
        </w:r>
        <w:r w:rsidR="00CD0C36">
          <w:rPr>
            <w:noProof/>
            <w:webHidden/>
          </w:rPr>
          <w:t>34</w:t>
        </w:r>
        <w:r w:rsidR="000A45C8">
          <w:rPr>
            <w:noProof/>
            <w:webHidden/>
          </w:rPr>
          <w:fldChar w:fldCharType="end"/>
        </w:r>
      </w:hyperlink>
    </w:p>
    <w:p w14:paraId="55BBD9E0" w14:textId="1AC26471" w:rsidR="000A45C8" w:rsidRDefault="00000000">
      <w:pPr>
        <w:pStyle w:val="TOC1"/>
        <w:rPr>
          <w:rFonts w:eastAsiaTheme="minorEastAsia" w:cstheme="minorBidi"/>
          <w:b w:val="0"/>
          <w:bCs w:val="0"/>
          <w:i w:val="0"/>
          <w:iCs w:val="0"/>
          <w:noProof/>
          <w:sz w:val="22"/>
          <w:szCs w:val="22"/>
          <w:lang w:val="id-ID" w:eastAsia="id-ID"/>
        </w:rPr>
      </w:pPr>
      <w:hyperlink w:anchor="_Toc110222827" w:history="1">
        <w:r w:rsidR="000A45C8" w:rsidRPr="009E63FD">
          <w:rPr>
            <w:rStyle w:val="Hyperlink"/>
            <w:noProof/>
          </w:rPr>
          <w:t>DAFTAR PUSTAKA</w:t>
        </w:r>
        <w:r w:rsidR="000A45C8">
          <w:rPr>
            <w:noProof/>
            <w:webHidden/>
          </w:rPr>
          <w:tab/>
        </w:r>
        <w:r w:rsidR="000A45C8">
          <w:rPr>
            <w:noProof/>
            <w:webHidden/>
          </w:rPr>
          <w:fldChar w:fldCharType="begin"/>
        </w:r>
        <w:r w:rsidR="000A45C8">
          <w:rPr>
            <w:noProof/>
            <w:webHidden/>
          </w:rPr>
          <w:instrText xml:space="preserve"> PAGEREF _Toc110222827 \h </w:instrText>
        </w:r>
        <w:r w:rsidR="000A45C8">
          <w:rPr>
            <w:noProof/>
            <w:webHidden/>
          </w:rPr>
        </w:r>
        <w:r w:rsidR="000A45C8">
          <w:rPr>
            <w:noProof/>
            <w:webHidden/>
          </w:rPr>
          <w:fldChar w:fldCharType="separate"/>
        </w:r>
        <w:r w:rsidR="00CD0C36">
          <w:rPr>
            <w:noProof/>
            <w:webHidden/>
          </w:rPr>
          <w:t>36</w:t>
        </w:r>
        <w:r w:rsidR="000A45C8">
          <w:rPr>
            <w:noProof/>
            <w:webHidden/>
          </w:rPr>
          <w:fldChar w:fldCharType="end"/>
        </w:r>
      </w:hyperlink>
    </w:p>
    <w:p w14:paraId="47D15C43" w14:textId="142A183A" w:rsidR="00A740C8" w:rsidRDefault="00D3395F" w:rsidP="00730703">
      <w:pPr>
        <w:pStyle w:val="TOC1"/>
        <w:rPr>
          <w:rFonts w:ascii="Times New Roman" w:eastAsiaTheme="minorEastAsia" w:hAnsi="Times New Roman" w:cs="Times New Roman"/>
          <w:b w:val="0"/>
          <w:bCs w:val="0"/>
          <w:i w:val="0"/>
          <w:iCs w:val="0"/>
          <w:sz w:val="22"/>
          <w:szCs w:val="22"/>
          <w:lang w:val="id-ID" w:eastAsia="id-ID"/>
        </w:rPr>
      </w:pPr>
      <w:r>
        <w:rPr>
          <w:rFonts w:ascii="Times New Roman" w:hAnsi="Times New Roman" w:cs="Times New Roman"/>
          <w:sz w:val="28"/>
          <w:szCs w:val="28"/>
          <w:lang w:val="es-ES"/>
        </w:rPr>
        <w:fldChar w:fldCharType="end"/>
      </w:r>
    </w:p>
    <w:p w14:paraId="5DD87186" w14:textId="77777777" w:rsidR="00A740C8" w:rsidRDefault="00D3395F" w:rsidP="00730703">
      <w:pPr>
        <w:rPr>
          <w:b/>
          <w:caps/>
          <w:sz w:val="28"/>
          <w:szCs w:val="28"/>
          <w:lang w:val="es-ES"/>
        </w:rPr>
      </w:pPr>
      <w:bookmarkStart w:id="10" w:name="_Toc28262185"/>
      <w:bookmarkStart w:id="11" w:name="_Toc28262709"/>
      <w:r>
        <w:rPr>
          <w:sz w:val="28"/>
          <w:szCs w:val="28"/>
          <w:lang w:val="es-ES"/>
        </w:rPr>
        <w:br w:type="page"/>
      </w:r>
    </w:p>
    <w:p w14:paraId="538807CE" w14:textId="77777777" w:rsidR="00A740C8" w:rsidRDefault="00D3395F" w:rsidP="00730703">
      <w:pPr>
        <w:pStyle w:val="Heading1"/>
        <w:rPr>
          <w:szCs w:val="28"/>
          <w:lang w:val="es-ES"/>
        </w:rPr>
      </w:pPr>
      <w:bookmarkStart w:id="12" w:name="_Toc96512745"/>
      <w:bookmarkStart w:id="13" w:name="_Toc110222788"/>
      <w:r>
        <w:rPr>
          <w:szCs w:val="28"/>
          <w:lang w:val="es-ES"/>
        </w:rPr>
        <w:lastRenderedPageBreak/>
        <w:t>DAFTAR GAMBAR</w:t>
      </w:r>
      <w:bookmarkEnd w:id="10"/>
      <w:bookmarkEnd w:id="11"/>
      <w:bookmarkEnd w:id="12"/>
      <w:bookmarkEnd w:id="13"/>
    </w:p>
    <w:bookmarkStart w:id="14" w:name="_Toc28262710"/>
    <w:bookmarkStart w:id="15" w:name="_Toc28262186"/>
    <w:p w14:paraId="48AC5D57" w14:textId="0518D0E0" w:rsidR="008D2E08" w:rsidRDefault="00D3395F">
      <w:pPr>
        <w:pStyle w:val="TableofFigures"/>
        <w:tabs>
          <w:tab w:val="right" w:leader="dot" w:pos="7928"/>
        </w:tabs>
        <w:rPr>
          <w:rFonts w:asciiTheme="minorHAnsi" w:eastAsiaTheme="minorEastAsia" w:hAnsiTheme="minorHAnsi" w:cstheme="minorBidi"/>
          <w:noProof/>
          <w:sz w:val="22"/>
          <w:szCs w:val="22"/>
          <w:lang w:val="id-ID" w:eastAsia="id-ID"/>
        </w:rPr>
      </w:pPr>
      <w:r>
        <w:rPr>
          <w:highlight w:val="yellow"/>
          <w:lang w:val="es-ES"/>
        </w:rPr>
        <w:fldChar w:fldCharType="begin"/>
      </w:r>
      <w:r>
        <w:rPr>
          <w:highlight w:val="yellow"/>
          <w:lang w:val="es-ES"/>
        </w:rPr>
        <w:instrText xml:space="preserve"> TOC \h \z \t "GAMBAR" \c </w:instrText>
      </w:r>
      <w:r>
        <w:rPr>
          <w:highlight w:val="yellow"/>
          <w:lang w:val="es-ES"/>
        </w:rPr>
        <w:fldChar w:fldCharType="separate"/>
      </w:r>
      <w:hyperlink w:anchor="_Toc111197414" w:history="1">
        <w:r w:rsidR="008D2E08" w:rsidRPr="00735066">
          <w:rPr>
            <w:rStyle w:val="Hyperlink"/>
            <w:noProof/>
          </w:rPr>
          <w:t>Gambar 2. 1 Contoh materi dan soal</w:t>
        </w:r>
        <w:r w:rsidR="008D2E08">
          <w:rPr>
            <w:noProof/>
            <w:webHidden/>
          </w:rPr>
          <w:tab/>
        </w:r>
        <w:r w:rsidR="008D2E08">
          <w:rPr>
            <w:noProof/>
            <w:webHidden/>
          </w:rPr>
          <w:fldChar w:fldCharType="begin"/>
        </w:r>
        <w:r w:rsidR="008D2E08">
          <w:rPr>
            <w:noProof/>
            <w:webHidden/>
          </w:rPr>
          <w:instrText xml:space="preserve"> PAGEREF _Toc111197414 \h </w:instrText>
        </w:r>
        <w:r w:rsidR="008D2E08">
          <w:rPr>
            <w:noProof/>
            <w:webHidden/>
          </w:rPr>
        </w:r>
        <w:r w:rsidR="008D2E08">
          <w:rPr>
            <w:noProof/>
            <w:webHidden/>
          </w:rPr>
          <w:fldChar w:fldCharType="separate"/>
        </w:r>
        <w:r w:rsidR="008D2E08">
          <w:rPr>
            <w:noProof/>
            <w:webHidden/>
          </w:rPr>
          <w:t>6</w:t>
        </w:r>
        <w:r w:rsidR="008D2E08">
          <w:rPr>
            <w:noProof/>
            <w:webHidden/>
          </w:rPr>
          <w:fldChar w:fldCharType="end"/>
        </w:r>
      </w:hyperlink>
    </w:p>
    <w:p w14:paraId="1785BB22" w14:textId="02733958"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15" w:history="1">
        <w:r w:rsidRPr="00735066">
          <w:rPr>
            <w:rStyle w:val="Hyperlink"/>
            <w:noProof/>
          </w:rPr>
          <w:t>Gambar 2. 2 Contoh Gambar Widgets</w:t>
        </w:r>
        <w:r>
          <w:rPr>
            <w:noProof/>
            <w:webHidden/>
          </w:rPr>
          <w:tab/>
        </w:r>
        <w:r>
          <w:rPr>
            <w:noProof/>
            <w:webHidden/>
          </w:rPr>
          <w:fldChar w:fldCharType="begin"/>
        </w:r>
        <w:r>
          <w:rPr>
            <w:noProof/>
            <w:webHidden/>
          </w:rPr>
          <w:instrText xml:space="preserve"> PAGEREF _Toc111197415 \h </w:instrText>
        </w:r>
        <w:r>
          <w:rPr>
            <w:noProof/>
            <w:webHidden/>
          </w:rPr>
        </w:r>
        <w:r>
          <w:rPr>
            <w:noProof/>
            <w:webHidden/>
          </w:rPr>
          <w:fldChar w:fldCharType="separate"/>
        </w:r>
        <w:r>
          <w:rPr>
            <w:noProof/>
            <w:webHidden/>
          </w:rPr>
          <w:t>7</w:t>
        </w:r>
        <w:r>
          <w:rPr>
            <w:noProof/>
            <w:webHidden/>
          </w:rPr>
          <w:fldChar w:fldCharType="end"/>
        </w:r>
      </w:hyperlink>
    </w:p>
    <w:p w14:paraId="0068C9BE" w14:textId="7C26C713"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16" w:history="1">
        <w:r w:rsidRPr="00735066">
          <w:rPr>
            <w:rStyle w:val="Hyperlink"/>
            <w:noProof/>
          </w:rPr>
          <w:t>Gambar 2. 3 Gambar Learning Proces for Each Task</w:t>
        </w:r>
        <w:r>
          <w:rPr>
            <w:noProof/>
            <w:webHidden/>
          </w:rPr>
          <w:tab/>
        </w:r>
        <w:r>
          <w:rPr>
            <w:noProof/>
            <w:webHidden/>
          </w:rPr>
          <w:fldChar w:fldCharType="begin"/>
        </w:r>
        <w:r>
          <w:rPr>
            <w:noProof/>
            <w:webHidden/>
          </w:rPr>
          <w:instrText xml:space="preserve"> PAGEREF _Toc111197416 \h </w:instrText>
        </w:r>
        <w:r>
          <w:rPr>
            <w:noProof/>
            <w:webHidden/>
          </w:rPr>
        </w:r>
        <w:r>
          <w:rPr>
            <w:noProof/>
            <w:webHidden/>
          </w:rPr>
          <w:fldChar w:fldCharType="separate"/>
        </w:r>
        <w:r>
          <w:rPr>
            <w:noProof/>
            <w:webHidden/>
          </w:rPr>
          <w:t>8</w:t>
        </w:r>
        <w:r>
          <w:rPr>
            <w:noProof/>
            <w:webHidden/>
          </w:rPr>
          <w:fldChar w:fldCharType="end"/>
        </w:r>
      </w:hyperlink>
    </w:p>
    <w:p w14:paraId="4F102EF3" w14:textId="632C134D"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17" w:history="1">
        <w:r w:rsidRPr="00735066">
          <w:rPr>
            <w:rStyle w:val="Hyperlink"/>
            <w:noProof/>
          </w:rPr>
          <w:t>Gambar 3. 1 Validator System</w:t>
        </w:r>
        <w:r>
          <w:rPr>
            <w:noProof/>
            <w:webHidden/>
          </w:rPr>
          <w:tab/>
        </w:r>
        <w:r>
          <w:rPr>
            <w:noProof/>
            <w:webHidden/>
          </w:rPr>
          <w:fldChar w:fldCharType="begin"/>
        </w:r>
        <w:r>
          <w:rPr>
            <w:noProof/>
            <w:webHidden/>
          </w:rPr>
          <w:instrText xml:space="preserve"> PAGEREF _Toc111197417 \h </w:instrText>
        </w:r>
        <w:r>
          <w:rPr>
            <w:noProof/>
            <w:webHidden/>
          </w:rPr>
        </w:r>
        <w:r>
          <w:rPr>
            <w:noProof/>
            <w:webHidden/>
          </w:rPr>
          <w:fldChar w:fldCharType="separate"/>
        </w:r>
        <w:r>
          <w:rPr>
            <w:noProof/>
            <w:webHidden/>
          </w:rPr>
          <w:t>10</w:t>
        </w:r>
        <w:r>
          <w:rPr>
            <w:noProof/>
            <w:webHidden/>
          </w:rPr>
          <w:fldChar w:fldCharType="end"/>
        </w:r>
      </w:hyperlink>
    </w:p>
    <w:p w14:paraId="3AE61192" w14:textId="5DB3C9DE"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18" w:history="1">
        <w:r w:rsidRPr="00735066">
          <w:rPr>
            <w:rStyle w:val="Hyperlink"/>
            <w:noProof/>
          </w:rPr>
          <w:t>Gambar 3. 3 Use Case iCLOP</w:t>
        </w:r>
        <w:r>
          <w:rPr>
            <w:noProof/>
            <w:webHidden/>
          </w:rPr>
          <w:tab/>
        </w:r>
        <w:r>
          <w:rPr>
            <w:noProof/>
            <w:webHidden/>
          </w:rPr>
          <w:fldChar w:fldCharType="begin"/>
        </w:r>
        <w:r>
          <w:rPr>
            <w:noProof/>
            <w:webHidden/>
          </w:rPr>
          <w:instrText xml:space="preserve"> PAGEREF _Toc111197418 \h </w:instrText>
        </w:r>
        <w:r>
          <w:rPr>
            <w:noProof/>
            <w:webHidden/>
          </w:rPr>
        </w:r>
        <w:r>
          <w:rPr>
            <w:noProof/>
            <w:webHidden/>
          </w:rPr>
          <w:fldChar w:fldCharType="separate"/>
        </w:r>
        <w:r>
          <w:rPr>
            <w:noProof/>
            <w:webHidden/>
          </w:rPr>
          <w:t>14</w:t>
        </w:r>
        <w:r>
          <w:rPr>
            <w:noProof/>
            <w:webHidden/>
          </w:rPr>
          <w:fldChar w:fldCharType="end"/>
        </w:r>
      </w:hyperlink>
    </w:p>
    <w:p w14:paraId="273CE87B" w14:textId="5169C4D6"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19" w:history="1">
        <w:r w:rsidRPr="00735066">
          <w:rPr>
            <w:rStyle w:val="Hyperlink"/>
            <w:noProof/>
          </w:rPr>
          <w:t>Gambar 3. 4 Flowchart Cara Kerja iCLOP</w:t>
        </w:r>
        <w:r>
          <w:rPr>
            <w:noProof/>
            <w:webHidden/>
          </w:rPr>
          <w:tab/>
        </w:r>
        <w:r>
          <w:rPr>
            <w:noProof/>
            <w:webHidden/>
          </w:rPr>
          <w:fldChar w:fldCharType="begin"/>
        </w:r>
        <w:r>
          <w:rPr>
            <w:noProof/>
            <w:webHidden/>
          </w:rPr>
          <w:instrText xml:space="preserve"> PAGEREF _Toc111197419 \h </w:instrText>
        </w:r>
        <w:r>
          <w:rPr>
            <w:noProof/>
            <w:webHidden/>
          </w:rPr>
        </w:r>
        <w:r>
          <w:rPr>
            <w:noProof/>
            <w:webHidden/>
          </w:rPr>
          <w:fldChar w:fldCharType="separate"/>
        </w:r>
        <w:r>
          <w:rPr>
            <w:noProof/>
            <w:webHidden/>
          </w:rPr>
          <w:t>15</w:t>
        </w:r>
        <w:r>
          <w:rPr>
            <w:noProof/>
            <w:webHidden/>
          </w:rPr>
          <w:fldChar w:fldCharType="end"/>
        </w:r>
      </w:hyperlink>
    </w:p>
    <w:p w14:paraId="66AF7360" w14:textId="4274A606"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0" w:history="1">
        <w:r w:rsidRPr="00735066">
          <w:rPr>
            <w:rStyle w:val="Hyperlink"/>
            <w:noProof/>
          </w:rPr>
          <w:t>Gambar 3. 5 Activity Diagram iCLOP</w:t>
        </w:r>
        <w:r>
          <w:rPr>
            <w:noProof/>
            <w:webHidden/>
          </w:rPr>
          <w:tab/>
        </w:r>
        <w:r>
          <w:rPr>
            <w:noProof/>
            <w:webHidden/>
          </w:rPr>
          <w:fldChar w:fldCharType="begin"/>
        </w:r>
        <w:r>
          <w:rPr>
            <w:noProof/>
            <w:webHidden/>
          </w:rPr>
          <w:instrText xml:space="preserve"> PAGEREF _Toc111197420 \h </w:instrText>
        </w:r>
        <w:r>
          <w:rPr>
            <w:noProof/>
            <w:webHidden/>
          </w:rPr>
        </w:r>
        <w:r>
          <w:rPr>
            <w:noProof/>
            <w:webHidden/>
          </w:rPr>
          <w:fldChar w:fldCharType="separate"/>
        </w:r>
        <w:r>
          <w:rPr>
            <w:noProof/>
            <w:webHidden/>
          </w:rPr>
          <w:t>16</w:t>
        </w:r>
        <w:r>
          <w:rPr>
            <w:noProof/>
            <w:webHidden/>
          </w:rPr>
          <w:fldChar w:fldCharType="end"/>
        </w:r>
      </w:hyperlink>
    </w:p>
    <w:p w14:paraId="73EA08A8" w14:textId="64DD2E35"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1" w:history="1">
        <w:r w:rsidRPr="00735066">
          <w:rPr>
            <w:rStyle w:val="Hyperlink"/>
            <w:noProof/>
          </w:rPr>
          <w:t>Gambar 3. 6 Materi pembelajaran</w:t>
        </w:r>
        <w:r>
          <w:rPr>
            <w:noProof/>
            <w:webHidden/>
          </w:rPr>
          <w:tab/>
        </w:r>
        <w:r>
          <w:rPr>
            <w:noProof/>
            <w:webHidden/>
          </w:rPr>
          <w:fldChar w:fldCharType="begin"/>
        </w:r>
        <w:r>
          <w:rPr>
            <w:noProof/>
            <w:webHidden/>
          </w:rPr>
          <w:instrText xml:space="preserve"> PAGEREF _Toc111197421 \h </w:instrText>
        </w:r>
        <w:r>
          <w:rPr>
            <w:noProof/>
            <w:webHidden/>
          </w:rPr>
        </w:r>
        <w:r>
          <w:rPr>
            <w:noProof/>
            <w:webHidden/>
          </w:rPr>
          <w:fldChar w:fldCharType="separate"/>
        </w:r>
        <w:r>
          <w:rPr>
            <w:noProof/>
            <w:webHidden/>
          </w:rPr>
          <w:t>17</w:t>
        </w:r>
        <w:r>
          <w:rPr>
            <w:noProof/>
            <w:webHidden/>
          </w:rPr>
          <w:fldChar w:fldCharType="end"/>
        </w:r>
      </w:hyperlink>
    </w:p>
    <w:p w14:paraId="745B0C9D" w14:textId="5A1517B9"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2" w:history="1">
        <w:r w:rsidRPr="00735066">
          <w:rPr>
            <w:rStyle w:val="Hyperlink"/>
            <w:noProof/>
          </w:rPr>
          <w:t>Gambar 3. 7 Agile Method</w:t>
        </w:r>
        <w:r>
          <w:rPr>
            <w:noProof/>
            <w:webHidden/>
          </w:rPr>
          <w:tab/>
        </w:r>
        <w:r>
          <w:rPr>
            <w:noProof/>
            <w:webHidden/>
          </w:rPr>
          <w:fldChar w:fldCharType="begin"/>
        </w:r>
        <w:r>
          <w:rPr>
            <w:noProof/>
            <w:webHidden/>
          </w:rPr>
          <w:instrText xml:space="preserve"> PAGEREF _Toc111197422 \h </w:instrText>
        </w:r>
        <w:r>
          <w:rPr>
            <w:noProof/>
            <w:webHidden/>
          </w:rPr>
        </w:r>
        <w:r>
          <w:rPr>
            <w:noProof/>
            <w:webHidden/>
          </w:rPr>
          <w:fldChar w:fldCharType="separate"/>
        </w:r>
        <w:r>
          <w:rPr>
            <w:noProof/>
            <w:webHidden/>
          </w:rPr>
          <w:t>19</w:t>
        </w:r>
        <w:r>
          <w:rPr>
            <w:noProof/>
            <w:webHidden/>
          </w:rPr>
          <w:fldChar w:fldCharType="end"/>
        </w:r>
      </w:hyperlink>
    </w:p>
    <w:p w14:paraId="63FFDF57" w14:textId="44F936AA"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3" w:history="1">
        <w:r w:rsidRPr="00735066">
          <w:rPr>
            <w:rStyle w:val="Hyperlink"/>
            <w:noProof/>
          </w:rPr>
          <w:t>Gambar 4. 1 feedback pengujian siswa</w:t>
        </w:r>
        <w:r>
          <w:rPr>
            <w:noProof/>
            <w:webHidden/>
          </w:rPr>
          <w:tab/>
        </w:r>
        <w:r>
          <w:rPr>
            <w:noProof/>
            <w:webHidden/>
          </w:rPr>
          <w:fldChar w:fldCharType="begin"/>
        </w:r>
        <w:r>
          <w:rPr>
            <w:noProof/>
            <w:webHidden/>
          </w:rPr>
          <w:instrText xml:space="preserve"> PAGEREF _Toc111197423 \h </w:instrText>
        </w:r>
        <w:r>
          <w:rPr>
            <w:noProof/>
            <w:webHidden/>
          </w:rPr>
        </w:r>
        <w:r>
          <w:rPr>
            <w:noProof/>
            <w:webHidden/>
          </w:rPr>
          <w:fldChar w:fldCharType="separate"/>
        </w:r>
        <w:r>
          <w:rPr>
            <w:noProof/>
            <w:webHidden/>
          </w:rPr>
          <w:t>22</w:t>
        </w:r>
        <w:r>
          <w:rPr>
            <w:noProof/>
            <w:webHidden/>
          </w:rPr>
          <w:fldChar w:fldCharType="end"/>
        </w:r>
      </w:hyperlink>
    </w:p>
    <w:p w14:paraId="6A27F3A1" w14:textId="419CB628"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4" w:history="1">
        <w:r w:rsidRPr="00735066">
          <w:rPr>
            <w:rStyle w:val="Hyperlink"/>
            <w:noProof/>
          </w:rPr>
          <w:t>Gambar 4. 2 Arsitektur System</w:t>
        </w:r>
        <w:r>
          <w:rPr>
            <w:noProof/>
            <w:webHidden/>
          </w:rPr>
          <w:tab/>
        </w:r>
        <w:r>
          <w:rPr>
            <w:noProof/>
            <w:webHidden/>
          </w:rPr>
          <w:fldChar w:fldCharType="begin"/>
        </w:r>
        <w:r>
          <w:rPr>
            <w:noProof/>
            <w:webHidden/>
          </w:rPr>
          <w:instrText xml:space="preserve"> PAGEREF _Toc111197424 \h </w:instrText>
        </w:r>
        <w:r>
          <w:rPr>
            <w:noProof/>
            <w:webHidden/>
          </w:rPr>
        </w:r>
        <w:r>
          <w:rPr>
            <w:noProof/>
            <w:webHidden/>
          </w:rPr>
          <w:fldChar w:fldCharType="separate"/>
        </w:r>
        <w:r>
          <w:rPr>
            <w:noProof/>
            <w:webHidden/>
          </w:rPr>
          <w:t>23</w:t>
        </w:r>
        <w:r>
          <w:rPr>
            <w:noProof/>
            <w:webHidden/>
          </w:rPr>
          <w:fldChar w:fldCharType="end"/>
        </w:r>
      </w:hyperlink>
    </w:p>
    <w:p w14:paraId="19BA5E54" w14:textId="70404795"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5" w:history="1">
        <w:r w:rsidRPr="00735066">
          <w:rPr>
            <w:rStyle w:val="Hyperlink"/>
            <w:noProof/>
          </w:rPr>
          <w:t>Gambar 4. 3 Gambaran Umum Pengerjaan Topik Basic Aplikasi Flutter</w:t>
        </w:r>
        <w:r>
          <w:rPr>
            <w:noProof/>
            <w:webHidden/>
          </w:rPr>
          <w:tab/>
        </w:r>
        <w:r>
          <w:rPr>
            <w:noProof/>
            <w:webHidden/>
          </w:rPr>
          <w:fldChar w:fldCharType="begin"/>
        </w:r>
        <w:r>
          <w:rPr>
            <w:noProof/>
            <w:webHidden/>
          </w:rPr>
          <w:instrText xml:space="preserve"> PAGEREF _Toc111197425 \h </w:instrText>
        </w:r>
        <w:r>
          <w:rPr>
            <w:noProof/>
            <w:webHidden/>
          </w:rPr>
        </w:r>
        <w:r>
          <w:rPr>
            <w:noProof/>
            <w:webHidden/>
          </w:rPr>
          <w:fldChar w:fldCharType="separate"/>
        </w:r>
        <w:r>
          <w:rPr>
            <w:noProof/>
            <w:webHidden/>
          </w:rPr>
          <w:t>24</w:t>
        </w:r>
        <w:r>
          <w:rPr>
            <w:noProof/>
            <w:webHidden/>
          </w:rPr>
          <w:fldChar w:fldCharType="end"/>
        </w:r>
      </w:hyperlink>
    </w:p>
    <w:p w14:paraId="1DC17324" w14:textId="053FEFC9"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6" w:history="1">
        <w:r w:rsidRPr="00735066">
          <w:rPr>
            <w:rStyle w:val="Hyperlink"/>
            <w:noProof/>
          </w:rPr>
          <w:t xml:space="preserve">Gambar 4. 4 </w:t>
        </w:r>
        <w:r w:rsidRPr="00735066">
          <w:rPr>
            <w:rStyle w:val="Hyperlink"/>
            <w:i/>
            <w:iCs/>
            <w:noProof/>
          </w:rPr>
          <w:t xml:space="preserve">Activity </w:t>
        </w:r>
        <w:r w:rsidRPr="00735066">
          <w:rPr>
            <w:rStyle w:val="Hyperlink"/>
            <w:noProof/>
          </w:rPr>
          <w:t>Diagram validasi code pada Android Studio</w:t>
        </w:r>
        <w:r>
          <w:rPr>
            <w:noProof/>
            <w:webHidden/>
          </w:rPr>
          <w:tab/>
        </w:r>
        <w:r>
          <w:rPr>
            <w:noProof/>
            <w:webHidden/>
          </w:rPr>
          <w:fldChar w:fldCharType="begin"/>
        </w:r>
        <w:r>
          <w:rPr>
            <w:noProof/>
            <w:webHidden/>
          </w:rPr>
          <w:instrText xml:space="preserve"> PAGEREF _Toc111197426 \h </w:instrText>
        </w:r>
        <w:r>
          <w:rPr>
            <w:noProof/>
            <w:webHidden/>
          </w:rPr>
        </w:r>
        <w:r>
          <w:rPr>
            <w:noProof/>
            <w:webHidden/>
          </w:rPr>
          <w:fldChar w:fldCharType="separate"/>
        </w:r>
        <w:r>
          <w:rPr>
            <w:noProof/>
            <w:webHidden/>
          </w:rPr>
          <w:t>28</w:t>
        </w:r>
        <w:r>
          <w:rPr>
            <w:noProof/>
            <w:webHidden/>
          </w:rPr>
          <w:fldChar w:fldCharType="end"/>
        </w:r>
      </w:hyperlink>
    </w:p>
    <w:p w14:paraId="216AEF84" w14:textId="5E9A6466"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7" w:history="1">
        <w:r w:rsidRPr="00735066">
          <w:rPr>
            <w:rStyle w:val="Hyperlink"/>
            <w:noProof/>
          </w:rPr>
          <w:t>Gambar 4. 5 Teacher Result</w:t>
        </w:r>
        <w:r>
          <w:rPr>
            <w:noProof/>
            <w:webHidden/>
          </w:rPr>
          <w:tab/>
        </w:r>
        <w:r>
          <w:rPr>
            <w:noProof/>
            <w:webHidden/>
          </w:rPr>
          <w:fldChar w:fldCharType="begin"/>
        </w:r>
        <w:r>
          <w:rPr>
            <w:noProof/>
            <w:webHidden/>
          </w:rPr>
          <w:instrText xml:space="preserve"> PAGEREF _Toc111197427 \h </w:instrText>
        </w:r>
        <w:r>
          <w:rPr>
            <w:noProof/>
            <w:webHidden/>
          </w:rPr>
        </w:r>
        <w:r>
          <w:rPr>
            <w:noProof/>
            <w:webHidden/>
          </w:rPr>
          <w:fldChar w:fldCharType="separate"/>
        </w:r>
        <w:r>
          <w:rPr>
            <w:noProof/>
            <w:webHidden/>
          </w:rPr>
          <w:t>29</w:t>
        </w:r>
        <w:r>
          <w:rPr>
            <w:noProof/>
            <w:webHidden/>
          </w:rPr>
          <w:fldChar w:fldCharType="end"/>
        </w:r>
      </w:hyperlink>
    </w:p>
    <w:p w14:paraId="1E7360B7" w14:textId="103E02B6"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8" w:history="1">
        <w:r w:rsidRPr="00735066">
          <w:rPr>
            <w:rStyle w:val="Hyperlink"/>
            <w:noProof/>
          </w:rPr>
          <w:t>Gambar 4. 6 Validasi pekerjaan mahasiswa</w:t>
        </w:r>
        <w:r>
          <w:rPr>
            <w:noProof/>
            <w:webHidden/>
          </w:rPr>
          <w:tab/>
        </w:r>
        <w:r>
          <w:rPr>
            <w:noProof/>
            <w:webHidden/>
          </w:rPr>
          <w:fldChar w:fldCharType="begin"/>
        </w:r>
        <w:r>
          <w:rPr>
            <w:noProof/>
            <w:webHidden/>
          </w:rPr>
          <w:instrText xml:space="preserve"> PAGEREF _Toc111197428 \h </w:instrText>
        </w:r>
        <w:r>
          <w:rPr>
            <w:noProof/>
            <w:webHidden/>
          </w:rPr>
        </w:r>
        <w:r>
          <w:rPr>
            <w:noProof/>
            <w:webHidden/>
          </w:rPr>
          <w:fldChar w:fldCharType="separate"/>
        </w:r>
        <w:r>
          <w:rPr>
            <w:noProof/>
            <w:webHidden/>
          </w:rPr>
          <w:t>29</w:t>
        </w:r>
        <w:r>
          <w:rPr>
            <w:noProof/>
            <w:webHidden/>
          </w:rPr>
          <w:fldChar w:fldCharType="end"/>
        </w:r>
      </w:hyperlink>
    </w:p>
    <w:p w14:paraId="4B520414" w14:textId="63112B37"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29" w:history="1">
        <w:r w:rsidRPr="00735066">
          <w:rPr>
            <w:rStyle w:val="Hyperlink"/>
            <w:noProof/>
          </w:rPr>
          <w:t xml:space="preserve">Gambar 5. 1 </w:t>
        </w:r>
        <w:r w:rsidRPr="00735066">
          <w:rPr>
            <w:rStyle w:val="Hyperlink"/>
            <w:i/>
            <w:iCs/>
            <w:noProof/>
          </w:rPr>
          <w:t>Implementasi guide  TextSpan</w:t>
        </w:r>
        <w:r w:rsidRPr="00735066">
          <w:rPr>
            <w:rStyle w:val="Hyperlink"/>
            <w:noProof/>
          </w:rPr>
          <w:t xml:space="preserve">  pada dart </w:t>
        </w:r>
        <w:r w:rsidRPr="00735066">
          <w:rPr>
            <w:rStyle w:val="Hyperlink"/>
            <w:i/>
            <w:iCs/>
            <w:noProof/>
          </w:rPr>
          <w:t>file</w:t>
        </w:r>
        <w:r>
          <w:rPr>
            <w:noProof/>
            <w:webHidden/>
          </w:rPr>
          <w:tab/>
        </w:r>
        <w:r>
          <w:rPr>
            <w:noProof/>
            <w:webHidden/>
          </w:rPr>
          <w:fldChar w:fldCharType="begin"/>
        </w:r>
        <w:r>
          <w:rPr>
            <w:noProof/>
            <w:webHidden/>
          </w:rPr>
          <w:instrText xml:space="preserve"> PAGEREF _Toc111197429 \h </w:instrText>
        </w:r>
        <w:r>
          <w:rPr>
            <w:noProof/>
            <w:webHidden/>
          </w:rPr>
        </w:r>
        <w:r>
          <w:rPr>
            <w:noProof/>
            <w:webHidden/>
          </w:rPr>
          <w:fldChar w:fldCharType="separate"/>
        </w:r>
        <w:r>
          <w:rPr>
            <w:noProof/>
            <w:webHidden/>
          </w:rPr>
          <w:t>32</w:t>
        </w:r>
        <w:r>
          <w:rPr>
            <w:noProof/>
            <w:webHidden/>
          </w:rPr>
          <w:fldChar w:fldCharType="end"/>
        </w:r>
      </w:hyperlink>
    </w:p>
    <w:p w14:paraId="24734491" w14:textId="49AD506F"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0" w:history="1">
        <w:r w:rsidRPr="00735066">
          <w:rPr>
            <w:rStyle w:val="Hyperlink"/>
            <w:noProof/>
          </w:rPr>
          <w:t xml:space="preserve">Gambar 5. 2 </w:t>
        </w:r>
        <w:r w:rsidRPr="00735066">
          <w:rPr>
            <w:rStyle w:val="Hyperlink"/>
            <w:i/>
            <w:iCs/>
            <w:noProof/>
          </w:rPr>
          <w:t xml:space="preserve">Implementasi Guide TextRich </w:t>
        </w:r>
        <w:r w:rsidRPr="00735066">
          <w:rPr>
            <w:rStyle w:val="Hyperlink"/>
            <w:noProof/>
          </w:rPr>
          <w:t xml:space="preserve">pada dart </w:t>
        </w:r>
        <w:r w:rsidRPr="00735066">
          <w:rPr>
            <w:rStyle w:val="Hyperlink"/>
            <w:i/>
            <w:iCs/>
            <w:noProof/>
          </w:rPr>
          <w:t>file</w:t>
        </w:r>
        <w:r>
          <w:rPr>
            <w:noProof/>
            <w:webHidden/>
          </w:rPr>
          <w:tab/>
        </w:r>
        <w:r>
          <w:rPr>
            <w:noProof/>
            <w:webHidden/>
          </w:rPr>
          <w:fldChar w:fldCharType="begin"/>
        </w:r>
        <w:r>
          <w:rPr>
            <w:noProof/>
            <w:webHidden/>
          </w:rPr>
          <w:instrText xml:space="preserve"> PAGEREF _Toc111197430 \h </w:instrText>
        </w:r>
        <w:r>
          <w:rPr>
            <w:noProof/>
            <w:webHidden/>
          </w:rPr>
        </w:r>
        <w:r>
          <w:rPr>
            <w:noProof/>
            <w:webHidden/>
          </w:rPr>
          <w:fldChar w:fldCharType="separate"/>
        </w:r>
        <w:r>
          <w:rPr>
            <w:noProof/>
            <w:webHidden/>
          </w:rPr>
          <w:t>32</w:t>
        </w:r>
        <w:r>
          <w:rPr>
            <w:noProof/>
            <w:webHidden/>
          </w:rPr>
          <w:fldChar w:fldCharType="end"/>
        </w:r>
      </w:hyperlink>
    </w:p>
    <w:p w14:paraId="751A2538" w14:textId="32D7AC46"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1" w:history="1">
        <w:r w:rsidRPr="00735066">
          <w:rPr>
            <w:rStyle w:val="Hyperlink"/>
            <w:noProof/>
          </w:rPr>
          <w:t xml:space="preserve">Gambar 5. 3 </w:t>
        </w:r>
        <w:r w:rsidRPr="00735066">
          <w:rPr>
            <w:rStyle w:val="Hyperlink"/>
            <w:i/>
            <w:iCs/>
            <w:noProof/>
          </w:rPr>
          <w:t xml:space="preserve">Implementasi Guide TextStyle </w:t>
        </w:r>
        <w:r w:rsidRPr="00735066">
          <w:rPr>
            <w:rStyle w:val="Hyperlink"/>
            <w:noProof/>
          </w:rPr>
          <w:t xml:space="preserve">pada dart </w:t>
        </w:r>
        <w:r w:rsidRPr="00735066">
          <w:rPr>
            <w:rStyle w:val="Hyperlink"/>
            <w:i/>
            <w:iCs/>
            <w:noProof/>
          </w:rPr>
          <w:t>file</w:t>
        </w:r>
        <w:r>
          <w:rPr>
            <w:noProof/>
            <w:webHidden/>
          </w:rPr>
          <w:tab/>
        </w:r>
        <w:r>
          <w:rPr>
            <w:noProof/>
            <w:webHidden/>
          </w:rPr>
          <w:fldChar w:fldCharType="begin"/>
        </w:r>
        <w:r>
          <w:rPr>
            <w:noProof/>
            <w:webHidden/>
          </w:rPr>
          <w:instrText xml:space="preserve"> PAGEREF _Toc111197431 \h </w:instrText>
        </w:r>
        <w:r>
          <w:rPr>
            <w:noProof/>
            <w:webHidden/>
          </w:rPr>
        </w:r>
        <w:r>
          <w:rPr>
            <w:noProof/>
            <w:webHidden/>
          </w:rPr>
          <w:fldChar w:fldCharType="separate"/>
        </w:r>
        <w:r>
          <w:rPr>
            <w:noProof/>
            <w:webHidden/>
          </w:rPr>
          <w:t>33</w:t>
        </w:r>
        <w:r>
          <w:rPr>
            <w:noProof/>
            <w:webHidden/>
          </w:rPr>
          <w:fldChar w:fldCharType="end"/>
        </w:r>
      </w:hyperlink>
    </w:p>
    <w:p w14:paraId="0712DE8B" w14:textId="0CCB37C8"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2" w:history="1">
        <w:r w:rsidRPr="00735066">
          <w:rPr>
            <w:rStyle w:val="Hyperlink"/>
            <w:noProof/>
          </w:rPr>
          <w:t xml:space="preserve">Gambar 5. 4 </w:t>
        </w:r>
        <w:r w:rsidRPr="00735066">
          <w:rPr>
            <w:rStyle w:val="Hyperlink"/>
            <w:i/>
            <w:iCs/>
            <w:noProof/>
          </w:rPr>
          <w:t xml:space="preserve">Implementasi Guide ButtonText </w:t>
        </w:r>
        <w:r w:rsidRPr="00735066">
          <w:rPr>
            <w:rStyle w:val="Hyperlink"/>
            <w:noProof/>
          </w:rPr>
          <w:t xml:space="preserve">pada dart </w:t>
        </w:r>
        <w:r w:rsidRPr="00735066">
          <w:rPr>
            <w:rStyle w:val="Hyperlink"/>
            <w:i/>
            <w:iCs/>
            <w:noProof/>
          </w:rPr>
          <w:t>file</w:t>
        </w:r>
        <w:r>
          <w:rPr>
            <w:noProof/>
            <w:webHidden/>
          </w:rPr>
          <w:tab/>
        </w:r>
        <w:r>
          <w:rPr>
            <w:noProof/>
            <w:webHidden/>
          </w:rPr>
          <w:fldChar w:fldCharType="begin"/>
        </w:r>
        <w:r>
          <w:rPr>
            <w:noProof/>
            <w:webHidden/>
          </w:rPr>
          <w:instrText xml:space="preserve"> PAGEREF _Toc111197432 \h </w:instrText>
        </w:r>
        <w:r>
          <w:rPr>
            <w:noProof/>
            <w:webHidden/>
          </w:rPr>
        </w:r>
        <w:r>
          <w:rPr>
            <w:noProof/>
            <w:webHidden/>
          </w:rPr>
          <w:fldChar w:fldCharType="separate"/>
        </w:r>
        <w:r>
          <w:rPr>
            <w:noProof/>
            <w:webHidden/>
          </w:rPr>
          <w:t>33</w:t>
        </w:r>
        <w:r>
          <w:rPr>
            <w:noProof/>
            <w:webHidden/>
          </w:rPr>
          <w:fldChar w:fldCharType="end"/>
        </w:r>
      </w:hyperlink>
    </w:p>
    <w:p w14:paraId="79F01E15" w14:textId="555CEF00"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3" w:history="1">
        <w:r w:rsidRPr="00735066">
          <w:rPr>
            <w:rStyle w:val="Hyperlink"/>
            <w:noProof/>
          </w:rPr>
          <w:t xml:space="preserve">Gambar 5. 5 </w:t>
        </w:r>
        <w:r w:rsidRPr="00735066">
          <w:rPr>
            <w:rStyle w:val="Hyperlink"/>
            <w:i/>
            <w:iCs/>
            <w:noProof/>
          </w:rPr>
          <w:t xml:space="preserve">Implementasi Guide Iamge </w:t>
        </w:r>
        <w:r w:rsidRPr="00735066">
          <w:rPr>
            <w:rStyle w:val="Hyperlink"/>
            <w:noProof/>
          </w:rPr>
          <w:t xml:space="preserve">pada dart </w:t>
        </w:r>
        <w:r w:rsidRPr="00735066">
          <w:rPr>
            <w:rStyle w:val="Hyperlink"/>
            <w:i/>
            <w:iCs/>
            <w:noProof/>
          </w:rPr>
          <w:t>file</w:t>
        </w:r>
        <w:r>
          <w:rPr>
            <w:noProof/>
            <w:webHidden/>
          </w:rPr>
          <w:tab/>
        </w:r>
        <w:r>
          <w:rPr>
            <w:noProof/>
            <w:webHidden/>
          </w:rPr>
          <w:fldChar w:fldCharType="begin"/>
        </w:r>
        <w:r>
          <w:rPr>
            <w:noProof/>
            <w:webHidden/>
          </w:rPr>
          <w:instrText xml:space="preserve"> PAGEREF _Toc111197433 \h </w:instrText>
        </w:r>
        <w:r>
          <w:rPr>
            <w:noProof/>
            <w:webHidden/>
          </w:rPr>
        </w:r>
        <w:r>
          <w:rPr>
            <w:noProof/>
            <w:webHidden/>
          </w:rPr>
          <w:fldChar w:fldCharType="separate"/>
        </w:r>
        <w:r>
          <w:rPr>
            <w:noProof/>
            <w:webHidden/>
          </w:rPr>
          <w:t>34</w:t>
        </w:r>
        <w:r>
          <w:rPr>
            <w:noProof/>
            <w:webHidden/>
          </w:rPr>
          <w:fldChar w:fldCharType="end"/>
        </w:r>
      </w:hyperlink>
    </w:p>
    <w:p w14:paraId="0BBF168D" w14:textId="7CDC31E6"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4" w:history="1">
        <w:r w:rsidRPr="00735066">
          <w:rPr>
            <w:rStyle w:val="Hyperlink"/>
            <w:noProof/>
          </w:rPr>
          <w:t xml:space="preserve">Gambar 5. 6 </w:t>
        </w:r>
        <w:r w:rsidRPr="00735066">
          <w:rPr>
            <w:rStyle w:val="Hyperlink"/>
            <w:i/>
            <w:iCs/>
            <w:noProof/>
          </w:rPr>
          <w:t xml:space="preserve">Implementasi Guide Padding &amp; Border  </w:t>
        </w:r>
        <w:r w:rsidRPr="00735066">
          <w:rPr>
            <w:rStyle w:val="Hyperlink"/>
            <w:noProof/>
          </w:rPr>
          <w:t xml:space="preserve">pada dart </w:t>
        </w:r>
        <w:r w:rsidRPr="00735066">
          <w:rPr>
            <w:rStyle w:val="Hyperlink"/>
            <w:i/>
            <w:iCs/>
            <w:noProof/>
          </w:rPr>
          <w:t>file</w:t>
        </w:r>
        <w:r>
          <w:rPr>
            <w:noProof/>
            <w:webHidden/>
          </w:rPr>
          <w:tab/>
        </w:r>
        <w:r>
          <w:rPr>
            <w:noProof/>
            <w:webHidden/>
          </w:rPr>
          <w:fldChar w:fldCharType="begin"/>
        </w:r>
        <w:r>
          <w:rPr>
            <w:noProof/>
            <w:webHidden/>
          </w:rPr>
          <w:instrText xml:space="preserve"> PAGEREF _Toc111197434 \h </w:instrText>
        </w:r>
        <w:r>
          <w:rPr>
            <w:noProof/>
            <w:webHidden/>
          </w:rPr>
        </w:r>
        <w:r>
          <w:rPr>
            <w:noProof/>
            <w:webHidden/>
          </w:rPr>
          <w:fldChar w:fldCharType="separate"/>
        </w:r>
        <w:r>
          <w:rPr>
            <w:noProof/>
            <w:webHidden/>
          </w:rPr>
          <w:t>34</w:t>
        </w:r>
        <w:r>
          <w:rPr>
            <w:noProof/>
            <w:webHidden/>
          </w:rPr>
          <w:fldChar w:fldCharType="end"/>
        </w:r>
      </w:hyperlink>
    </w:p>
    <w:p w14:paraId="3CD0C9B5" w14:textId="2E470FC7"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5" w:history="1">
        <w:r w:rsidRPr="00735066">
          <w:rPr>
            <w:rStyle w:val="Hyperlink"/>
            <w:noProof/>
          </w:rPr>
          <w:t xml:space="preserve">Gambar 5. 7 </w:t>
        </w:r>
        <w:r w:rsidRPr="00735066">
          <w:rPr>
            <w:rStyle w:val="Hyperlink"/>
            <w:i/>
            <w:iCs/>
            <w:noProof/>
          </w:rPr>
          <w:t xml:space="preserve">Implementasi Guide ListView  </w:t>
        </w:r>
        <w:r w:rsidRPr="00735066">
          <w:rPr>
            <w:rStyle w:val="Hyperlink"/>
            <w:noProof/>
          </w:rPr>
          <w:t>pada view</w:t>
        </w:r>
        <w:r>
          <w:rPr>
            <w:noProof/>
            <w:webHidden/>
          </w:rPr>
          <w:tab/>
        </w:r>
        <w:r>
          <w:rPr>
            <w:noProof/>
            <w:webHidden/>
          </w:rPr>
          <w:fldChar w:fldCharType="begin"/>
        </w:r>
        <w:r>
          <w:rPr>
            <w:noProof/>
            <w:webHidden/>
          </w:rPr>
          <w:instrText xml:space="preserve"> PAGEREF _Toc111197435 \h </w:instrText>
        </w:r>
        <w:r>
          <w:rPr>
            <w:noProof/>
            <w:webHidden/>
          </w:rPr>
        </w:r>
        <w:r>
          <w:rPr>
            <w:noProof/>
            <w:webHidden/>
          </w:rPr>
          <w:fldChar w:fldCharType="separate"/>
        </w:r>
        <w:r>
          <w:rPr>
            <w:noProof/>
            <w:webHidden/>
          </w:rPr>
          <w:t>35</w:t>
        </w:r>
        <w:r>
          <w:rPr>
            <w:noProof/>
            <w:webHidden/>
          </w:rPr>
          <w:fldChar w:fldCharType="end"/>
        </w:r>
      </w:hyperlink>
    </w:p>
    <w:p w14:paraId="30D6FE38" w14:textId="22AEBCDD"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6" w:history="1">
        <w:r w:rsidRPr="00735066">
          <w:rPr>
            <w:rStyle w:val="Hyperlink"/>
            <w:noProof/>
          </w:rPr>
          <w:t xml:space="preserve">Gambar 5. 8 </w:t>
        </w:r>
        <w:r w:rsidRPr="00735066">
          <w:rPr>
            <w:rStyle w:val="Hyperlink"/>
            <w:i/>
            <w:iCs/>
            <w:noProof/>
          </w:rPr>
          <w:t xml:space="preserve">Implementasi Guide Icons  </w:t>
        </w:r>
        <w:r w:rsidRPr="00735066">
          <w:rPr>
            <w:rStyle w:val="Hyperlink"/>
            <w:noProof/>
          </w:rPr>
          <w:t xml:space="preserve">pada dart </w:t>
        </w:r>
        <w:r w:rsidRPr="00735066">
          <w:rPr>
            <w:rStyle w:val="Hyperlink"/>
            <w:i/>
            <w:iCs/>
            <w:noProof/>
          </w:rPr>
          <w:t>file</w:t>
        </w:r>
        <w:r>
          <w:rPr>
            <w:noProof/>
            <w:webHidden/>
          </w:rPr>
          <w:tab/>
        </w:r>
        <w:r>
          <w:rPr>
            <w:noProof/>
            <w:webHidden/>
          </w:rPr>
          <w:fldChar w:fldCharType="begin"/>
        </w:r>
        <w:r>
          <w:rPr>
            <w:noProof/>
            <w:webHidden/>
          </w:rPr>
          <w:instrText xml:space="preserve"> PAGEREF _Toc111197436 \h </w:instrText>
        </w:r>
        <w:r>
          <w:rPr>
            <w:noProof/>
            <w:webHidden/>
          </w:rPr>
        </w:r>
        <w:r>
          <w:rPr>
            <w:noProof/>
            <w:webHidden/>
          </w:rPr>
          <w:fldChar w:fldCharType="separate"/>
        </w:r>
        <w:r>
          <w:rPr>
            <w:noProof/>
            <w:webHidden/>
          </w:rPr>
          <w:t>36</w:t>
        </w:r>
        <w:r>
          <w:rPr>
            <w:noProof/>
            <w:webHidden/>
          </w:rPr>
          <w:fldChar w:fldCharType="end"/>
        </w:r>
      </w:hyperlink>
    </w:p>
    <w:p w14:paraId="42E37F8A" w14:textId="345500AF"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7" w:history="1">
        <w:r w:rsidRPr="00735066">
          <w:rPr>
            <w:rStyle w:val="Hyperlink"/>
            <w:noProof/>
          </w:rPr>
          <w:t xml:space="preserve">Gambar 5. 9 </w:t>
        </w:r>
        <w:r w:rsidRPr="00735066">
          <w:rPr>
            <w:rStyle w:val="Hyperlink"/>
            <w:i/>
            <w:iCs/>
            <w:noProof/>
          </w:rPr>
          <w:t>Implementasi</w:t>
        </w:r>
        <w:r w:rsidRPr="00735066">
          <w:rPr>
            <w:rStyle w:val="Hyperlink"/>
            <w:noProof/>
          </w:rPr>
          <w:t xml:space="preserve"> pada halaman </w:t>
        </w:r>
        <w:r w:rsidRPr="00735066">
          <w:rPr>
            <w:rStyle w:val="Hyperlink"/>
            <w:i/>
            <w:iCs/>
            <w:noProof/>
          </w:rPr>
          <w:t>home file</w:t>
        </w:r>
        <w:r>
          <w:rPr>
            <w:noProof/>
            <w:webHidden/>
          </w:rPr>
          <w:tab/>
        </w:r>
        <w:r>
          <w:rPr>
            <w:noProof/>
            <w:webHidden/>
          </w:rPr>
          <w:fldChar w:fldCharType="begin"/>
        </w:r>
        <w:r>
          <w:rPr>
            <w:noProof/>
            <w:webHidden/>
          </w:rPr>
          <w:instrText xml:space="preserve"> PAGEREF _Toc111197437 \h </w:instrText>
        </w:r>
        <w:r>
          <w:rPr>
            <w:noProof/>
            <w:webHidden/>
          </w:rPr>
        </w:r>
        <w:r>
          <w:rPr>
            <w:noProof/>
            <w:webHidden/>
          </w:rPr>
          <w:fldChar w:fldCharType="separate"/>
        </w:r>
        <w:r>
          <w:rPr>
            <w:noProof/>
            <w:webHidden/>
          </w:rPr>
          <w:t>36</w:t>
        </w:r>
        <w:r>
          <w:rPr>
            <w:noProof/>
            <w:webHidden/>
          </w:rPr>
          <w:fldChar w:fldCharType="end"/>
        </w:r>
      </w:hyperlink>
    </w:p>
    <w:p w14:paraId="2CA098C4" w14:textId="3D504EE0"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8" w:history="1">
        <w:r w:rsidRPr="00735066">
          <w:rPr>
            <w:rStyle w:val="Hyperlink"/>
            <w:noProof/>
          </w:rPr>
          <w:t xml:space="preserve">Gambar 5. 10 </w:t>
        </w:r>
        <w:r w:rsidRPr="00735066">
          <w:rPr>
            <w:rStyle w:val="Hyperlink"/>
            <w:i/>
            <w:iCs/>
            <w:noProof/>
          </w:rPr>
          <w:t>Implementasi code state</w:t>
        </w:r>
        <w:r>
          <w:rPr>
            <w:noProof/>
            <w:webHidden/>
          </w:rPr>
          <w:tab/>
        </w:r>
        <w:r>
          <w:rPr>
            <w:noProof/>
            <w:webHidden/>
          </w:rPr>
          <w:fldChar w:fldCharType="begin"/>
        </w:r>
        <w:r>
          <w:rPr>
            <w:noProof/>
            <w:webHidden/>
          </w:rPr>
          <w:instrText xml:space="preserve"> PAGEREF _Toc111197438 \h </w:instrText>
        </w:r>
        <w:r>
          <w:rPr>
            <w:noProof/>
            <w:webHidden/>
          </w:rPr>
        </w:r>
        <w:r>
          <w:rPr>
            <w:noProof/>
            <w:webHidden/>
          </w:rPr>
          <w:fldChar w:fldCharType="separate"/>
        </w:r>
        <w:r>
          <w:rPr>
            <w:noProof/>
            <w:webHidden/>
          </w:rPr>
          <w:t>37</w:t>
        </w:r>
        <w:r>
          <w:rPr>
            <w:noProof/>
            <w:webHidden/>
          </w:rPr>
          <w:fldChar w:fldCharType="end"/>
        </w:r>
      </w:hyperlink>
    </w:p>
    <w:p w14:paraId="2811638F" w14:textId="6AFC662F"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39" w:history="1">
        <w:r w:rsidRPr="00735066">
          <w:rPr>
            <w:rStyle w:val="Hyperlink"/>
            <w:noProof/>
          </w:rPr>
          <w:t xml:space="preserve">Gambar 5. 11 </w:t>
        </w:r>
        <w:r w:rsidRPr="00735066">
          <w:rPr>
            <w:rStyle w:val="Hyperlink"/>
            <w:i/>
            <w:iCs/>
            <w:noProof/>
          </w:rPr>
          <w:t>Implementasi provider</w:t>
        </w:r>
        <w:r w:rsidRPr="00735066">
          <w:rPr>
            <w:rStyle w:val="Hyperlink"/>
            <w:noProof/>
          </w:rPr>
          <w:t xml:space="preserve"> pada </w:t>
        </w:r>
        <w:r w:rsidRPr="00735066">
          <w:rPr>
            <w:rStyle w:val="Hyperlink"/>
            <w:i/>
            <w:iCs/>
            <w:noProof/>
          </w:rPr>
          <w:t>route file</w:t>
        </w:r>
        <w:r>
          <w:rPr>
            <w:noProof/>
            <w:webHidden/>
          </w:rPr>
          <w:tab/>
        </w:r>
        <w:r>
          <w:rPr>
            <w:noProof/>
            <w:webHidden/>
          </w:rPr>
          <w:fldChar w:fldCharType="begin"/>
        </w:r>
        <w:r>
          <w:rPr>
            <w:noProof/>
            <w:webHidden/>
          </w:rPr>
          <w:instrText xml:space="preserve"> PAGEREF _Toc111197439 \h </w:instrText>
        </w:r>
        <w:r>
          <w:rPr>
            <w:noProof/>
            <w:webHidden/>
          </w:rPr>
        </w:r>
        <w:r>
          <w:rPr>
            <w:noProof/>
            <w:webHidden/>
          </w:rPr>
          <w:fldChar w:fldCharType="separate"/>
        </w:r>
        <w:r>
          <w:rPr>
            <w:noProof/>
            <w:webHidden/>
          </w:rPr>
          <w:t>37</w:t>
        </w:r>
        <w:r>
          <w:rPr>
            <w:noProof/>
            <w:webHidden/>
          </w:rPr>
          <w:fldChar w:fldCharType="end"/>
        </w:r>
      </w:hyperlink>
    </w:p>
    <w:p w14:paraId="3E251BF2" w14:textId="1F7E8E05"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40" w:history="1">
        <w:r w:rsidRPr="00735066">
          <w:rPr>
            <w:rStyle w:val="Hyperlink"/>
            <w:noProof/>
          </w:rPr>
          <w:t xml:space="preserve">Gambar 5. 12 </w:t>
        </w:r>
        <w:r w:rsidRPr="00735066">
          <w:rPr>
            <w:rStyle w:val="Hyperlink"/>
            <w:i/>
            <w:iCs/>
            <w:noProof/>
          </w:rPr>
          <w:t xml:space="preserve">Implementasi Routing </w:t>
        </w:r>
        <w:r w:rsidRPr="00735066">
          <w:rPr>
            <w:rStyle w:val="Hyperlink"/>
            <w:noProof/>
          </w:rPr>
          <w:t xml:space="preserve">pada </w:t>
        </w:r>
        <w:r w:rsidRPr="00735066">
          <w:rPr>
            <w:rStyle w:val="Hyperlink"/>
            <w:i/>
            <w:iCs/>
            <w:noProof/>
          </w:rPr>
          <w:t>route file</w:t>
        </w:r>
        <w:r>
          <w:rPr>
            <w:noProof/>
            <w:webHidden/>
          </w:rPr>
          <w:tab/>
        </w:r>
        <w:r>
          <w:rPr>
            <w:noProof/>
            <w:webHidden/>
          </w:rPr>
          <w:fldChar w:fldCharType="begin"/>
        </w:r>
        <w:r>
          <w:rPr>
            <w:noProof/>
            <w:webHidden/>
          </w:rPr>
          <w:instrText xml:space="preserve"> PAGEREF _Toc111197440 \h </w:instrText>
        </w:r>
        <w:r>
          <w:rPr>
            <w:noProof/>
            <w:webHidden/>
          </w:rPr>
        </w:r>
        <w:r>
          <w:rPr>
            <w:noProof/>
            <w:webHidden/>
          </w:rPr>
          <w:fldChar w:fldCharType="separate"/>
        </w:r>
        <w:r>
          <w:rPr>
            <w:noProof/>
            <w:webHidden/>
          </w:rPr>
          <w:t>37</w:t>
        </w:r>
        <w:r>
          <w:rPr>
            <w:noProof/>
            <w:webHidden/>
          </w:rPr>
          <w:fldChar w:fldCharType="end"/>
        </w:r>
      </w:hyperlink>
    </w:p>
    <w:p w14:paraId="30ADF931" w14:textId="2FF3CE1D"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41" w:history="1">
        <w:r w:rsidRPr="00735066">
          <w:rPr>
            <w:rStyle w:val="Hyperlink"/>
            <w:noProof/>
          </w:rPr>
          <w:t>Gambar 5. 13 Gambar pubspec.yml</w:t>
        </w:r>
        <w:r>
          <w:rPr>
            <w:noProof/>
            <w:webHidden/>
          </w:rPr>
          <w:tab/>
        </w:r>
        <w:r>
          <w:rPr>
            <w:noProof/>
            <w:webHidden/>
          </w:rPr>
          <w:fldChar w:fldCharType="begin"/>
        </w:r>
        <w:r>
          <w:rPr>
            <w:noProof/>
            <w:webHidden/>
          </w:rPr>
          <w:instrText xml:space="preserve"> PAGEREF _Toc111197441 \h </w:instrText>
        </w:r>
        <w:r>
          <w:rPr>
            <w:noProof/>
            <w:webHidden/>
          </w:rPr>
        </w:r>
        <w:r>
          <w:rPr>
            <w:noProof/>
            <w:webHidden/>
          </w:rPr>
          <w:fldChar w:fldCharType="separate"/>
        </w:r>
        <w:r>
          <w:rPr>
            <w:noProof/>
            <w:webHidden/>
          </w:rPr>
          <w:t>38</w:t>
        </w:r>
        <w:r>
          <w:rPr>
            <w:noProof/>
            <w:webHidden/>
          </w:rPr>
          <w:fldChar w:fldCharType="end"/>
        </w:r>
      </w:hyperlink>
    </w:p>
    <w:p w14:paraId="1D3DA452" w14:textId="26E41298"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42" w:history="1">
        <w:r w:rsidRPr="00735066">
          <w:rPr>
            <w:rStyle w:val="Hyperlink"/>
            <w:noProof/>
          </w:rPr>
          <w:t>Gambar 5. 14 Gambar1.jpg</w:t>
        </w:r>
        <w:r>
          <w:rPr>
            <w:noProof/>
            <w:webHidden/>
          </w:rPr>
          <w:tab/>
        </w:r>
        <w:r>
          <w:rPr>
            <w:noProof/>
            <w:webHidden/>
          </w:rPr>
          <w:fldChar w:fldCharType="begin"/>
        </w:r>
        <w:r>
          <w:rPr>
            <w:noProof/>
            <w:webHidden/>
          </w:rPr>
          <w:instrText xml:space="preserve"> PAGEREF _Toc111197442 \h </w:instrText>
        </w:r>
        <w:r>
          <w:rPr>
            <w:noProof/>
            <w:webHidden/>
          </w:rPr>
        </w:r>
        <w:r>
          <w:rPr>
            <w:noProof/>
            <w:webHidden/>
          </w:rPr>
          <w:fldChar w:fldCharType="separate"/>
        </w:r>
        <w:r>
          <w:rPr>
            <w:noProof/>
            <w:webHidden/>
          </w:rPr>
          <w:t>38</w:t>
        </w:r>
        <w:r>
          <w:rPr>
            <w:noProof/>
            <w:webHidden/>
          </w:rPr>
          <w:fldChar w:fldCharType="end"/>
        </w:r>
      </w:hyperlink>
    </w:p>
    <w:p w14:paraId="60D59742" w14:textId="09C65196"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43" w:history="1">
        <w:r w:rsidRPr="00735066">
          <w:rPr>
            <w:rStyle w:val="Hyperlink"/>
            <w:noProof/>
          </w:rPr>
          <w:t xml:space="preserve">Gambar 6. 1 Hasil pengerjaan topik </w:t>
        </w:r>
        <w:r w:rsidRPr="00735066">
          <w:rPr>
            <w:rStyle w:val="Hyperlink"/>
            <w:i/>
            <w:iCs/>
            <w:noProof/>
          </w:rPr>
          <w:t>Basic Aplications Flutter</w:t>
        </w:r>
        <w:r>
          <w:rPr>
            <w:noProof/>
            <w:webHidden/>
          </w:rPr>
          <w:tab/>
        </w:r>
        <w:r>
          <w:rPr>
            <w:noProof/>
            <w:webHidden/>
          </w:rPr>
          <w:fldChar w:fldCharType="begin"/>
        </w:r>
        <w:r>
          <w:rPr>
            <w:noProof/>
            <w:webHidden/>
          </w:rPr>
          <w:instrText xml:space="preserve"> PAGEREF _Toc111197443 \h </w:instrText>
        </w:r>
        <w:r>
          <w:rPr>
            <w:noProof/>
            <w:webHidden/>
          </w:rPr>
        </w:r>
        <w:r>
          <w:rPr>
            <w:noProof/>
            <w:webHidden/>
          </w:rPr>
          <w:fldChar w:fldCharType="separate"/>
        </w:r>
        <w:r>
          <w:rPr>
            <w:noProof/>
            <w:webHidden/>
          </w:rPr>
          <w:t>41</w:t>
        </w:r>
        <w:r>
          <w:rPr>
            <w:noProof/>
            <w:webHidden/>
          </w:rPr>
          <w:fldChar w:fldCharType="end"/>
        </w:r>
      </w:hyperlink>
    </w:p>
    <w:p w14:paraId="7D18A507" w14:textId="189146A9"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44" w:history="1">
        <w:r w:rsidRPr="00735066">
          <w:rPr>
            <w:rStyle w:val="Hyperlink"/>
            <w:noProof/>
          </w:rPr>
          <w:t xml:space="preserve">Gambar 6. 2 Contoh Tampilan Aplikasi </w:t>
        </w:r>
        <w:r w:rsidRPr="00735066">
          <w:rPr>
            <w:rStyle w:val="Hyperlink"/>
            <w:i/>
            <w:noProof/>
          </w:rPr>
          <w:t xml:space="preserve">List Followers </w:t>
        </w:r>
        <w:r w:rsidRPr="00735066">
          <w:rPr>
            <w:rStyle w:val="Hyperlink"/>
            <w:noProof/>
          </w:rPr>
          <w:t>Milik Mahasiswa</w:t>
        </w:r>
        <w:r>
          <w:rPr>
            <w:noProof/>
            <w:webHidden/>
          </w:rPr>
          <w:tab/>
        </w:r>
        <w:r>
          <w:rPr>
            <w:noProof/>
            <w:webHidden/>
          </w:rPr>
          <w:fldChar w:fldCharType="begin"/>
        </w:r>
        <w:r>
          <w:rPr>
            <w:noProof/>
            <w:webHidden/>
          </w:rPr>
          <w:instrText xml:space="preserve"> PAGEREF _Toc111197444 \h </w:instrText>
        </w:r>
        <w:r>
          <w:rPr>
            <w:noProof/>
            <w:webHidden/>
          </w:rPr>
        </w:r>
        <w:r>
          <w:rPr>
            <w:noProof/>
            <w:webHidden/>
          </w:rPr>
          <w:fldChar w:fldCharType="separate"/>
        </w:r>
        <w:r>
          <w:rPr>
            <w:noProof/>
            <w:webHidden/>
          </w:rPr>
          <w:t>43</w:t>
        </w:r>
        <w:r>
          <w:rPr>
            <w:noProof/>
            <w:webHidden/>
          </w:rPr>
          <w:fldChar w:fldCharType="end"/>
        </w:r>
      </w:hyperlink>
    </w:p>
    <w:p w14:paraId="47476722" w14:textId="357FE685" w:rsidR="00A740C8" w:rsidRDefault="00D3395F" w:rsidP="00730703">
      <w:pPr>
        <w:rPr>
          <w:highlight w:val="yellow"/>
          <w:lang w:val="es-ES"/>
        </w:rPr>
      </w:pPr>
      <w:r>
        <w:rPr>
          <w:highlight w:val="yellow"/>
          <w:lang w:val="es-ES"/>
        </w:rPr>
        <w:fldChar w:fldCharType="end"/>
      </w:r>
    </w:p>
    <w:p w14:paraId="194C5A6C" w14:textId="77777777" w:rsidR="00A740C8" w:rsidRDefault="00D3395F" w:rsidP="00730703">
      <w:pPr>
        <w:rPr>
          <w:b/>
          <w:caps/>
          <w:sz w:val="28"/>
          <w:szCs w:val="28"/>
          <w:lang w:val="es-ES"/>
        </w:rPr>
      </w:pPr>
      <w:r>
        <w:rPr>
          <w:sz w:val="28"/>
          <w:szCs w:val="28"/>
          <w:lang w:val="es-ES"/>
        </w:rPr>
        <w:br w:type="page"/>
      </w:r>
    </w:p>
    <w:p w14:paraId="21359743" w14:textId="77777777" w:rsidR="00A740C8" w:rsidRDefault="00D3395F" w:rsidP="00730703">
      <w:pPr>
        <w:pStyle w:val="Heading1"/>
        <w:rPr>
          <w:szCs w:val="28"/>
          <w:lang w:val="es-ES"/>
        </w:rPr>
      </w:pPr>
      <w:bookmarkStart w:id="16" w:name="_Toc96512746"/>
      <w:bookmarkStart w:id="17" w:name="_Toc110222789"/>
      <w:r>
        <w:rPr>
          <w:szCs w:val="28"/>
          <w:lang w:val="es-ES"/>
        </w:rPr>
        <w:lastRenderedPageBreak/>
        <w:t>DAFTAR TABEL</w:t>
      </w:r>
      <w:bookmarkEnd w:id="14"/>
      <w:bookmarkEnd w:id="15"/>
      <w:bookmarkEnd w:id="16"/>
      <w:bookmarkEnd w:id="17"/>
    </w:p>
    <w:p w14:paraId="1FF89765" w14:textId="77777777" w:rsidR="00A740C8" w:rsidRDefault="00A740C8" w:rsidP="00730703"/>
    <w:p w14:paraId="7F27AA00" w14:textId="67A80260" w:rsidR="008D2E08" w:rsidRDefault="00D3395F">
      <w:pPr>
        <w:pStyle w:val="TableofFigures"/>
        <w:tabs>
          <w:tab w:val="right" w:leader="dot" w:pos="7928"/>
        </w:tabs>
        <w:rPr>
          <w:rFonts w:asciiTheme="minorHAnsi" w:eastAsiaTheme="minorEastAsia" w:hAnsiTheme="minorHAnsi" w:cstheme="minorBidi"/>
          <w:noProof/>
          <w:sz w:val="22"/>
          <w:szCs w:val="22"/>
          <w:lang w:val="id-ID" w:eastAsia="id-ID"/>
        </w:rPr>
      </w:pPr>
      <w:r>
        <w:fldChar w:fldCharType="begin"/>
      </w:r>
      <w:r>
        <w:instrText xml:space="preserve"> TOC \h \z \t "TABEL" \c </w:instrText>
      </w:r>
      <w:r>
        <w:fldChar w:fldCharType="separate"/>
      </w:r>
      <w:hyperlink w:anchor="_Toc111197445" w:history="1">
        <w:r w:rsidR="008D2E08" w:rsidRPr="005975F4">
          <w:rPr>
            <w:rStyle w:val="Hyperlink"/>
            <w:noProof/>
          </w:rPr>
          <w:t>Tabel 2. 1 Studi Literatur</w:t>
        </w:r>
        <w:r w:rsidR="008D2E08">
          <w:rPr>
            <w:noProof/>
            <w:webHidden/>
          </w:rPr>
          <w:tab/>
        </w:r>
        <w:r w:rsidR="008D2E08">
          <w:rPr>
            <w:noProof/>
            <w:webHidden/>
          </w:rPr>
          <w:fldChar w:fldCharType="begin"/>
        </w:r>
        <w:r w:rsidR="008D2E08">
          <w:rPr>
            <w:noProof/>
            <w:webHidden/>
          </w:rPr>
          <w:instrText xml:space="preserve"> PAGEREF _Toc111197445 \h </w:instrText>
        </w:r>
        <w:r w:rsidR="008D2E08">
          <w:rPr>
            <w:noProof/>
            <w:webHidden/>
          </w:rPr>
        </w:r>
        <w:r w:rsidR="008D2E08">
          <w:rPr>
            <w:noProof/>
            <w:webHidden/>
          </w:rPr>
          <w:fldChar w:fldCharType="separate"/>
        </w:r>
        <w:r w:rsidR="008D2E08">
          <w:rPr>
            <w:noProof/>
            <w:webHidden/>
          </w:rPr>
          <w:t>4</w:t>
        </w:r>
        <w:r w:rsidR="008D2E08">
          <w:rPr>
            <w:noProof/>
            <w:webHidden/>
          </w:rPr>
          <w:fldChar w:fldCharType="end"/>
        </w:r>
      </w:hyperlink>
    </w:p>
    <w:p w14:paraId="2FB1CABF" w14:textId="6C323FB3"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46" w:history="1">
        <w:r w:rsidRPr="005975F4">
          <w:rPr>
            <w:rStyle w:val="Hyperlink"/>
            <w:noProof/>
          </w:rPr>
          <w:t>Tabel 3. 1 Deskripsi Konsep Aplikasi</w:t>
        </w:r>
        <w:r>
          <w:rPr>
            <w:noProof/>
            <w:webHidden/>
          </w:rPr>
          <w:tab/>
        </w:r>
        <w:r>
          <w:rPr>
            <w:noProof/>
            <w:webHidden/>
          </w:rPr>
          <w:fldChar w:fldCharType="begin"/>
        </w:r>
        <w:r>
          <w:rPr>
            <w:noProof/>
            <w:webHidden/>
          </w:rPr>
          <w:instrText xml:space="preserve"> PAGEREF _Toc111197446 \h </w:instrText>
        </w:r>
        <w:r>
          <w:rPr>
            <w:noProof/>
            <w:webHidden/>
          </w:rPr>
        </w:r>
        <w:r>
          <w:rPr>
            <w:noProof/>
            <w:webHidden/>
          </w:rPr>
          <w:fldChar w:fldCharType="separate"/>
        </w:r>
        <w:r>
          <w:rPr>
            <w:noProof/>
            <w:webHidden/>
          </w:rPr>
          <w:t>12</w:t>
        </w:r>
        <w:r>
          <w:rPr>
            <w:noProof/>
            <w:webHidden/>
          </w:rPr>
          <w:fldChar w:fldCharType="end"/>
        </w:r>
      </w:hyperlink>
    </w:p>
    <w:p w14:paraId="52BBC7E5" w14:textId="03FBFBF3"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47" w:history="1">
        <w:r w:rsidRPr="005975F4">
          <w:rPr>
            <w:rStyle w:val="Hyperlink"/>
            <w:noProof/>
          </w:rPr>
          <w:t>Tabel 3. 2 Tabel Use Case</w:t>
        </w:r>
        <w:r>
          <w:rPr>
            <w:noProof/>
            <w:webHidden/>
          </w:rPr>
          <w:tab/>
        </w:r>
        <w:r>
          <w:rPr>
            <w:noProof/>
            <w:webHidden/>
          </w:rPr>
          <w:fldChar w:fldCharType="begin"/>
        </w:r>
        <w:r>
          <w:rPr>
            <w:noProof/>
            <w:webHidden/>
          </w:rPr>
          <w:instrText xml:space="preserve"> PAGEREF _Toc111197447 \h </w:instrText>
        </w:r>
        <w:r>
          <w:rPr>
            <w:noProof/>
            <w:webHidden/>
          </w:rPr>
        </w:r>
        <w:r>
          <w:rPr>
            <w:noProof/>
            <w:webHidden/>
          </w:rPr>
          <w:fldChar w:fldCharType="separate"/>
        </w:r>
        <w:r>
          <w:rPr>
            <w:noProof/>
            <w:webHidden/>
          </w:rPr>
          <w:t>15</w:t>
        </w:r>
        <w:r>
          <w:rPr>
            <w:noProof/>
            <w:webHidden/>
          </w:rPr>
          <w:fldChar w:fldCharType="end"/>
        </w:r>
      </w:hyperlink>
    </w:p>
    <w:p w14:paraId="08F0731D" w14:textId="3016C4CD"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48" w:history="1">
        <w:r w:rsidRPr="005975F4">
          <w:rPr>
            <w:rStyle w:val="Hyperlink"/>
            <w:noProof/>
          </w:rPr>
          <w:t>Tabel 4. 1 Tujuan Pembelajaran Basic Aplication Flutter</w:t>
        </w:r>
        <w:r>
          <w:rPr>
            <w:noProof/>
            <w:webHidden/>
          </w:rPr>
          <w:tab/>
        </w:r>
        <w:r>
          <w:rPr>
            <w:noProof/>
            <w:webHidden/>
          </w:rPr>
          <w:fldChar w:fldCharType="begin"/>
        </w:r>
        <w:r>
          <w:rPr>
            <w:noProof/>
            <w:webHidden/>
          </w:rPr>
          <w:instrText xml:space="preserve"> PAGEREF _Toc111197448 \h </w:instrText>
        </w:r>
        <w:r>
          <w:rPr>
            <w:noProof/>
            <w:webHidden/>
          </w:rPr>
        </w:r>
        <w:r>
          <w:rPr>
            <w:noProof/>
            <w:webHidden/>
          </w:rPr>
          <w:fldChar w:fldCharType="separate"/>
        </w:r>
        <w:r>
          <w:rPr>
            <w:noProof/>
            <w:webHidden/>
          </w:rPr>
          <w:t>25</w:t>
        </w:r>
        <w:r>
          <w:rPr>
            <w:noProof/>
            <w:webHidden/>
          </w:rPr>
          <w:fldChar w:fldCharType="end"/>
        </w:r>
      </w:hyperlink>
    </w:p>
    <w:p w14:paraId="0B7CC7A0" w14:textId="04A1A316" w:rsidR="008D2E08" w:rsidRDefault="008D2E08">
      <w:pPr>
        <w:pStyle w:val="TableofFigures"/>
        <w:tabs>
          <w:tab w:val="right" w:leader="dot" w:pos="7928"/>
        </w:tabs>
        <w:rPr>
          <w:rFonts w:asciiTheme="minorHAnsi" w:eastAsiaTheme="minorEastAsia" w:hAnsiTheme="minorHAnsi" w:cstheme="minorBidi"/>
          <w:noProof/>
          <w:sz w:val="22"/>
          <w:szCs w:val="22"/>
          <w:lang w:val="id-ID" w:eastAsia="id-ID"/>
        </w:rPr>
      </w:pPr>
      <w:hyperlink w:anchor="_Toc111197449" w:history="1">
        <w:r w:rsidRPr="005975F4">
          <w:rPr>
            <w:rStyle w:val="Hyperlink"/>
            <w:noProof/>
          </w:rPr>
          <w:t>Tabel 4. 2 Deskripsi Tugas Topik Basic Aplications Flutter</w:t>
        </w:r>
        <w:r>
          <w:rPr>
            <w:noProof/>
            <w:webHidden/>
          </w:rPr>
          <w:tab/>
        </w:r>
        <w:r>
          <w:rPr>
            <w:noProof/>
            <w:webHidden/>
          </w:rPr>
          <w:fldChar w:fldCharType="begin"/>
        </w:r>
        <w:r>
          <w:rPr>
            <w:noProof/>
            <w:webHidden/>
          </w:rPr>
          <w:instrText xml:space="preserve"> PAGEREF _Toc111197449 \h </w:instrText>
        </w:r>
        <w:r>
          <w:rPr>
            <w:noProof/>
            <w:webHidden/>
          </w:rPr>
        </w:r>
        <w:r>
          <w:rPr>
            <w:noProof/>
            <w:webHidden/>
          </w:rPr>
          <w:fldChar w:fldCharType="separate"/>
        </w:r>
        <w:r>
          <w:rPr>
            <w:noProof/>
            <w:webHidden/>
          </w:rPr>
          <w:t>26</w:t>
        </w:r>
        <w:r>
          <w:rPr>
            <w:noProof/>
            <w:webHidden/>
          </w:rPr>
          <w:fldChar w:fldCharType="end"/>
        </w:r>
      </w:hyperlink>
    </w:p>
    <w:p w14:paraId="1631F346" w14:textId="4D02FF6B" w:rsidR="00A740C8" w:rsidRDefault="00D3395F" w:rsidP="00730703">
      <w:pPr>
        <w:sectPr w:rsidR="00A740C8" w:rsidSect="00730703">
          <w:footerReference w:type="default" r:id="rId10"/>
          <w:pgSz w:w="11907" w:h="16840"/>
          <w:pgMar w:top="1701" w:right="1701" w:bottom="1701" w:left="2268" w:header="720" w:footer="720" w:gutter="0"/>
          <w:pgNumType w:fmt="lowerRoman" w:start="1" w:chapStyle="1" w:chapSep="emDash"/>
          <w:cols w:space="720"/>
          <w:titlePg/>
          <w:docGrid w:linePitch="360"/>
        </w:sectPr>
      </w:pPr>
      <w:r>
        <w:fldChar w:fldCharType="end"/>
      </w:r>
    </w:p>
    <w:p w14:paraId="7FD36002" w14:textId="2C8F521E" w:rsidR="00A740C8" w:rsidRPr="00184CE5" w:rsidRDefault="00D3395F" w:rsidP="00184CE5">
      <w:pPr>
        <w:pStyle w:val="Heading1"/>
        <w:rPr>
          <w:szCs w:val="28"/>
        </w:rPr>
      </w:pPr>
      <w:bookmarkStart w:id="18" w:name="_Toc28262712"/>
      <w:bookmarkStart w:id="19" w:name="_Toc28262188"/>
      <w:bookmarkStart w:id="20" w:name="_Toc96512747"/>
      <w:bookmarkStart w:id="21" w:name="_Toc110222790"/>
      <w:r>
        <w:rPr>
          <w:szCs w:val="28"/>
        </w:rPr>
        <w:lastRenderedPageBreak/>
        <w:t xml:space="preserve">BAB </w:t>
      </w:r>
      <w:r>
        <w:rPr>
          <w:szCs w:val="28"/>
          <w:lang w:val="id-ID"/>
        </w:rPr>
        <w:t>I</w:t>
      </w:r>
      <w:r w:rsidR="00E0039C">
        <w:rPr>
          <w:szCs w:val="28"/>
        </w:rPr>
        <w:t>.</w:t>
      </w:r>
      <w:r w:rsidR="00184CE5">
        <w:rPr>
          <w:szCs w:val="28"/>
          <w:lang w:val="id-ID"/>
        </w:rPr>
        <w:br/>
      </w:r>
      <w:r>
        <w:rPr>
          <w:szCs w:val="28"/>
        </w:rPr>
        <w:t>P</w:t>
      </w:r>
      <w:bookmarkEnd w:id="18"/>
      <w:bookmarkEnd w:id="19"/>
      <w:r>
        <w:rPr>
          <w:szCs w:val="28"/>
        </w:rPr>
        <w:t>ENDAHULUAN</w:t>
      </w:r>
      <w:bookmarkEnd w:id="20"/>
      <w:bookmarkEnd w:id="21"/>
    </w:p>
    <w:p w14:paraId="6B1729B4" w14:textId="77777777" w:rsidR="00A740C8" w:rsidRDefault="00D3395F" w:rsidP="00730703">
      <w:pPr>
        <w:pStyle w:val="Heading2"/>
      </w:pPr>
      <w:bookmarkStart w:id="22" w:name="_Toc28262713"/>
      <w:bookmarkStart w:id="23" w:name="_Toc96512748"/>
      <w:bookmarkStart w:id="24" w:name="_Toc28262189"/>
      <w:bookmarkStart w:id="25" w:name="_Toc110222791"/>
      <w:r>
        <w:t>Latar Belakang</w:t>
      </w:r>
      <w:bookmarkStart w:id="26" w:name="_Toc28262714"/>
      <w:bookmarkStart w:id="27" w:name="_Toc28262190"/>
      <w:bookmarkEnd w:id="22"/>
      <w:bookmarkEnd w:id="23"/>
      <w:bookmarkEnd w:id="24"/>
      <w:bookmarkEnd w:id="25"/>
    </w:p>
    <w:p w14:paraId="72A7DDB1" w14:textId="77777777" w:rsidR="00A740C8" w:rsidRDefault="00D3395F" w:rsidP="00730703">
      <w:pPr>
        <w:pStyle w:val="isi"/>
        <w:rPr>
          <w:color w:val="000000" w:themeColor="text1"/>
          <w:kern w:val="24"/>
          <w:sz w:val="36"/>
          <w:szCs w:val="36"/>
        </w:rPr>
      </w:pPr>
      <w:r>
        <w:t>Ilmu pengetahuan adalah suatu sistem berbagai pengetahuan yang didapatkankan dari hasil kajian yang dilakukan dengan menggunakan suatu metode. Dengan adanya ilmu pengetahuan, teknologi dapat berkembang dengan pesat khususnya di teknologi komunikasi yang saat ini sangat di butuhkan karena sifatnya tidak terbatas yang terhalang jarak dan waktu</w:t>
      </w:r>
      <w:r>
        <w:fldChar w:fldCharType="begin"/>
      </w:r>
      <w:r>
        <w:instrText xml:space="preserve"> ADDIN ZOTERO_ITEM CSL_CITATION {"citationID":"r0Nz0tWL","properties":{"formattedCitation":"(Sapari et al., 2021)","plainCitation":"(Sapari et al., 2021)","noteIndex":0},"citationItems":[{"id":32,"uris":["http://zotero.org/users/local/wWuRyI23/items/M3H5LDJF"],"uri":["http://zotero.org/users/local/wWuRyI23/items/M3H5LDJF"],"itemData":{"id":32,"type":"article-journal","abstract":"Smartphones that are used daily in our lives actually help a lot in the smooth running and searching for the information needed. Smartphones are not only a means of communication but in fact can help with the work carried out such as payment transactions, finding the information we need, buying and selling through online shops, helping to increase knowledge and insight into existing news / information and much more.","container-title":"Network Media","DOI":"10.46576/jnm.v4i1.1153","ISSN":"2722-9319, 2686-6552","issue":"1","journalAbbreviation":"Jurnal Network Media","language":"id","page":"51-58","source":"DOI.org (Crossref)","title":"Pengaruh Penggunaan Smartphone Terhadap Peningkatan Pengetahuan Umum Mahasiswa Prodi Teknik Informatika Universitas Muhammadiyah Cirebon","volume":"4","author":[{"family":"Sapari","given":"Yusuf"},{"family":"Suhara","given":"Rizki Budhi"},{"family":"Nurhidayat","given":"Moh"}],"issued":{"date-parts":[["2021",2,1]]}}}],"schema":"https://github.com/citation-style-language/schema/raw/master/csl-citation.json"} </w:instrText>
      </w:r>
      <w:r>
        <w:fldChar w:fldCharType="separate"/>
      </w:r>
      <w:r>
        <w:t>(Sapari et al., 2021)</w:t>
      </w:r>
      <w:r>
        <w:fldChar w:fldCharType="end"/>
      </w:r>
      <w:r>
        <w:t xml:space="preserve">. Pendidikan akan berkembang dengan berjalanya waktu yang dulu konvensional atau tatap muka akan berubah ke model mobile learning yaitu pembelajaran dengan sistem jarak jauh, tentu saat ini model pendidikan daring menjadi cara untuk pembelajaran di saat pandemi </w:t>
      </w:r>
      <w:r w:rsidRPr="00CC78F7">
        <w:rPr>
          <w:i/>
          <w:iCs/>
        </w:rPr>
        <w:t>COVID-19</w:t>
      </w:r>
      <w:r>
        <w:t xml:space="preserve"> </w:t>
      </w:r>
      <w:r>
        <w:fldChar w:fldCharType="begin"/>
      </w:r>
      <w:r>
        <w:instrText xml:space="preserve"> ADDIN ZOTERO_ITEM CSL_CITATION {"citationID":"gnmUUEMk","properties":{"formattedCitation":"(Nasution &amp; Nasution, 2021)","plainCitation":"(Nasution &amp; Nasution, 2021)","noteIndex":0},"citationItems":[{"id":42,"uris":["http://zotero.org/users/local/wWuRyI23/items/QWP2D36T"],"uri":["http://zotero.org/users/local/wWuRyI23/items/QWP2D36T"],"itemData":{"id":42,"type":"article-journal","abstract":"The increase in the Covid-19 pandemic in Indonesia has led to changes in education policy. In response to that, the government making a policy on the emergency curriculum as a form of the basic concept that can be implemented under certain conditions. The basic conceptualization of education with the 2013 curriculum could not work well, so the government decided for education affected by Covid-19 to apply an emergency curriculum. The government emphasizes that education in Indonesia must continue to prioritize the main objectives contained in the curriculum. Thus, this study looks at the concept of education with M-Learning from the perspective of counseling services. An important program of guidance and counseling in schools becomes the main role to get a good evaluation. The purpose of this research is to evaluate the M-Learning learning system by providing services to students by comparing C-Learning learning. This study using an evaluation method based on qualitative research. The evaluation results show that the M-Learning learning system is inefficient in the concept of education based on curriculum guidelines in Indonesia.","container-title":"Journal of Digital Learning and Education","DOI":"10.52562/jdle.v1i2.238","ISSN":"2776-4060","issue":"2","journalAbbreviation":"J. Dig. Learn. Edu.","language":"id","page":"62-71","source":"DOI.org (Crossref)","title":"Konsep Pendidikan Mobile Learning: Layanan Konseling","title-short":"Konsep Pendidikan Mobile Learning","volume":"1","author":[{"family":"Nasution","given":"M. Rizki"},{"family":"Nasution","given":"Lailan Sari"}],"issued":{"date-parts":[["2021",8,23]]}}}],"schema":"https://github.com/citation-style-language/schema/raw/master/csl-citation.json"} </w:instrText>
      </w:r>
      <w:r>
        <w:fldChar w:fldCharType="separate"/>
      </w:r>
      <w:r>
        <w:t>(Nasution &amp; Nasution, 2021)</w:t>
      </w:r>
      <w:r>
        <w:fldChar w:fldCharType="end"/>
      </w:r>
      <w:r>
        <w:t>.</w:t>
      </w:r>
      <w:r>
        <w:rPr>
          <w:color w:val="000000" w:themeColor="text1"/>
          <w:kern w:val="24"/>
          <w:sz w:val="36"/>
          <w:szCs w:val="36"/>
        </w:rPr>
        <w:t xml:space="preserve"> </w:t>
      </w:r>
    </w:p>
    <w:p w14:paraId="2B16737A" w14:textId="1337FFF8" w:rsidR="00A740C8" w:rsidRDefault="00D3395F" w:rsidP="00184CE5">
      <w:pPr>
        <w:pStyle w:val="isi"/>
      </w:pPr>
      <w:r>
        <w:t xml:space="preserve">Perkembangan Smartphone telah mencapai kemajuan yang sangat besar, jumlah pengguna smartphone seiring berjalan waktu terus meningkat baik dari  anak-anak bahkan sampai orang tua, karena saat menggunakan smartphone  kegiatan yang dilakukan manusia lebih mudah dan cepat, Smartphone mempunyai berbagai macam sistem operasi untuk mengoperasikan  aplikasi ataupun perangkat lunak sehingga aplikasi bisa berjalan dengan lancar,  Menurut data yang didapatkan dari (Stat Counter , 2022) bahwa pengguna smartphone pada tahun 2019 - 2022 lebih dominan menggunakan sistem operasi dari </w:t>
      </w:r>
      <w:r w:rsidRPr="00CC78F7">
        <w:rPr>
          <w:i/>
          <w:iCs/>
        </w:rPr>
        <w:t>android</w:t>
      </w:r>
      <w:r>
        <w:t xml:space="preserve"> dengan </w:t>
      </w:r>
      <w:r w:rsidRPr="00CC78F7">
        <w:rPr>
          <w:i/>
          <w:iCs/>
        </w:rPr>
        <w:t>persentase</w:t>
      </w:r>
      <w:r>
        <w:t xml:space="preserve"> 54.37 %, </w:t>
      </w:r>
      <w:r w:rsidRPr="00CC78F7">
        <w:rPr>
          <w:i/>
          <w:iCs/>
        </w:rPr>
        <w:t xml:space="preserve">Windows </w:t>
      </w:r>
      <w:r>
        <w:t xml:space="preserve">34.84 %, </w:t>
      </w:r>
      <w:r w:rsidRPr="00CC78F7">
        <w:rPr>
          <w:i/>
          <w:iCs/>
        </w:rPr>
        <w:t>iOS</w:t>
      </w:r>
      <w:r>
        <w:t xml:space="preserve"> 4.37 %, OS X 3.14 %, </w:t>
      </w:r>
      <w:r w:rsidRPr="00CC78F7">
        <w:rPr>
          <w:i/>
          <w:iCs/>
        </w:rPr>
        <w:t>Uknow</w:t>
      </w:r>
      <w:r>
        <w:t xml:space="preserve"> 2.51 %, </w:t>
      </w:r>
      <w:r w:rsidRPr="00CC78F7">
        <w:rPr>
          <w:i/>
          <w:iCs/>
        </w:rPr>
        <w:t xml:space="preserve">Linux </w:t>
      </w:r>
      <w:r>
        <w:t xml:space="preserve">0.57 % dan pengguna sistem operasi lainnya 0,2% pada tahun 2021. Data tersebut membuktikan bahwa penggunaan sistem operasi </w:t>
      </w:r>
      <w:r w:rsidRPr="00CC78F7">
        <w:rPr>
          <w:i/>
          <w:iCs/>
        </w:rPr>
        <w:t xml:space="preserve">android </w:t>
      </w:r>
      <w:r>
        <w:t xml:space="preserve">dan </w:t>
      </w:r>
      <w:r w:rsidRPr="00CC78F7">
        <w:rPr>
          <w:i/>
          <w:iCs/>
        </w:rPr>
        <w:t>iOS</w:t>
      </w:r>
      <w:r>
        <w:t xml:space="preserve"> sangat dibutuhkan saat ini dalam pembuatan serta pengembangan aplikasi mobile.</w:t>
      </w:r>
      <w:r>
        <w:fldChar w:fldCharType="begin"/>
      </w:r>
      <w:r>
        <w:instrText xml:space="preserve"> ADDIN ZOTERO_ITEM CSL_CITATION {"citationID":"NROR1AJb","properties":{"formattedCitation":"(Prayugha, 2021)","plainCitation":"(Prayugha, 2021)","noteIndex":0},"citationItems":[{"id":65,"uris":["http://zotero.org/users/local/wWuRyI23/items/CMJS64BE"],"uri":["http://zotero.org/users/local/wWuRyI23/items/CMJS64BE"],"itemData":{"id":65,"type":"article-journal","abstract":"Application Augmented Reality Universitas Satya Negara Indonesia is an app that shows USNI buildings in three-dimension. The application was built on Android operating system, because Android-based smartphone has the biggest user base than others. Android-based smartphone has the biggest percentage amounting to 91.84% of users in Indonesia according to Statcounter's survey on September 2020. The goal of this app is to build an augmented-reality app as USNI's promotion media. The benefits of this research is to hopefully raise USNI's promoting activity. The method's used is marker-based tracking, in which it uses two-dimensional object marker that contains a pattern that will be read by the smartphone through the camera, usually comprises of black-and-white square illustration with thick black border and white background. The result shows that augmented reality can be applied on this app, that can be used to support the promotion.","language":"id","page":"6","source":"Zotero","title":"IMPLEMENTASI AUGMENTED REALITY SEBAGAI MEDIA PROMOSI UNIVERSITAS SATYA NEGARA INDONESIA BERBASIS ANDROID MENGGUNAKAN METODE MARKER BASED TRACKING","author":[{"family":"Prayugha","given":"Alfian Wahyu"}],"issued":{"date-parts":[["2021"]]}}}],"schema":"https://github.com/citation-style-language/schema/raw/master/csl-citation.json"} </w:instrText>
      </w:r>
      <w:r>
        <w:fldChar w:fldCharType="separate"/>
      </w:r>
      <w:r>
        <w:t>(Prayugha, 2021)</w:t>
      </w:r>
      <w:r>
        <w:fldChar w:fldCharType="end"/>
      </w:r>
    </w:p>
    <w:p w14:paraId="46F8D275" w14:textId="1D02B245" w:rsidR="00A740C8" w:rsidRDefault="00D3395F" w:rsidP="00184CE5">
      <w:pPr>
        <w:pStyle w:val="isi"/>
      </w:pPr>
      <w:r>
        <w:t>Teknologi Informasi dan Komunikasi (TIK) telah mengalami perkembangan yang pesat, sehingga dapat menyebabkan terjadinya berbagai perubahan dari segala bidang</w:t>
      </w:r>
      <w:r>
        <w:fldChar w:fldCharType="begin"/>
      </w:r>
      <w:r>
        <w:instrText xml:space="preserve"> ADDIN ZOTERO_ITEM CSL_CITATION {"citationID":"dTm2P3wR","properties":{"formattedCitation":"(Septian\\super l\\nosupersub{}, 2021)","plainCitation":"(Septianl, 2021)","noteIndex":0},"citationItems":[{"id":38,"uris":["http://zotero.org/users/local/wWuRyI23/items/E49YKJYP"],"uri":["http://zotero.org/users/local/wWuRyI23/items/E49YKJYP"],"itemData":{"id":38,"type":"article-journal","abstract":"Student complaints are a process for conveying information or complaints that are felt by students and submitted by students about campus academic services whose performance is unsatisfactory. Student complaints are needed in a university to improve and improve the performance and quality of the university. At XYZ University there is no system for students to submit complaints, every semester students only fill out a questionnaire that has been provided by the campus, but there are still students who are not satisfied with the contents of the questionnaire. The solution to this problem is to create a system using a framework, namely flutter, which later can be used by students to submit complaints easily, and can submit these complaints at any time. The campus can also make complaints that have been submitted as evaluation materials to make it even better.","language":"id","page":"16","source":"Zotero","title":"IMPLEMENTASI FRAMEWORK FLUTTER UNTUK PENGADUAN MAHASISWA UNIVERSITAS XYZ","author":[{"family":"Septianˡ","given":"Angghy Nur"}],"issued":{"date-parts":[["2021"]]}}}],"schema":"https://github.com/citation-style-language/schema/raw/master/csl-citation.json"} </w:instrText>
      </w:r>
      <w:r>
        <w:fldChar w:fldCharType="separate"/>
      </w:r>
      <w:r>
        <w:t>(Septian</w:t>
      </w:r>
      <w:r>
        <w:rPr>
          <w:vertAlign w:val="superscript"/>
        </w:rPr>
        <w:t>l</w:t>
      </w:r>
      <w:r>
        <w:t>, 2021)</w:t>
      </w:r>
      <w:r>
        <w:fldChar w:fldCharType="end"/>
      </w:r>
      <w:r>
        <w:t xml:space="preserve">. Teknologi Informasi dan Komunikasi sangat berperan penting dalam mendukung dan meningkatkan efisiensi </w:t>
      </w:r>
      <w:r>
        <w:lastRenderedPageBreak/>
        <w:t>dalam mengelola kegiatan sehari-hari, serta dapat memungkinkan pekerjaan yang dilakukan darimana saja</w:t>
      </w:r>
      <w:r>
        <w:fldChar w:fldCharType="begin"/>
      </w:r>
      <w:r>
        <w:instrText xml:space="preserve"> ADDIN ZOTERO_ITEM CSL_CITATION {"citationID":"uokbVXYn","properties":{"formattedCitation":"(Sirajuddin &amp; Dahar, 2021)","plainCitation":"(Sirajuddin &amp; Dahar, 2021)","noteIndex":0},"citationItems":[{"id":30,"uris":["http://zotero.org/users/local/wWuRyI23/items/QZTNH6ZC"],"uri":["http://zotero.org/users/local/wWuRyI23/items/QZTNH6ZC"],"itemData":{"id":30,"type":"article-journal","abstract":"The use of Information and Communication Technology (ICT) equipment and media such as smartphones by utilizing Internet technology has been carried out in many higher education institutions. The purpose of this study was to identify students' perceptions of smartphone use. The method used in this research is descriptive quantitative on 105 respondents who are students of the Faculty of Agriculture, University of Ichsan Gorontalo. Interviews were conducted online with the help of Google Form with the use of the Technology Acceptance Model (TAM) lens, namely perceived usefulness (PU) and perceived ease of use (PEU). The results of this study indicate that among students, smartphones are much more popular than computers or laptops. Students are quite positive about smartphones, which is indicated by positive perceptions of smartphone usability and ease of use. It can be concluded that smartphones have the potential to be used as ICT-based learning media..","language":"id","page":"8","source":"Zotero","title":"PENGGUNAAN SMARTPHONE SEBAGAI IMPLEMENTASI TEKNOLOGI INFORMASI DAN KOMUNIKASI DALAM PROSES BELAJAR MENGAJAR MAHASISWA PERTANIAN DI GORONTALO","author":[{"family":"Sirajuddin","given":"Zulham"},{"family":"Dahar","given":"Darmiati"}],"issued":{"date-parts":[["2021"]]}}}],"schema":"https://github.com/citation-style-language/schema/raw/master/csl-citation.json"} </w:instrText>
      </w:r>
      <w:r>
        <w:fldChar w:fldCharType="separate"/>
      </w:r>
      <w:r>
        <w:t>(Sirajuddin &amp; Dahar, 2021)</w:t>
      </w:r>
      <w:r>
        <w:fldChar w:fldCharType="end"/>
      </w:r>
    </w:p>
    <w:p w14:paraId="52AEAC6B" w14:textId="77777777" w:rsidR="00A740C8" w:rsidRDefault="00D3395F" w:rsidP="00730703">
      <w:pPr>
        <w:pStyle w:val="isi"/>
      </w:pPr>
      <w:r w:rsidRPr="00CC78F7">
        <w:rPr>
          <w:i/>
          <w:iCs/>
        </w:rPr>
        <w:t>iCLOP</w:t>
      </w:r>
      <w:r>
        <w:t xml:space="preserve"> adalah platform pembelajaran yang dikembangkan untuk menyediakan sistem cerdas dengan assistensi secara otomatis dengan menggunakan metode</w:t>
      </w:r>
      <w:r w:rsidRPr="00CC78F7">
        <w:rPr>
          <w:i/>
          <w:iCs/>
        </w:rPr>
        <w:t xml:space="preserve"> TDD</w:t>
      </w:r>
      <w:r>
        <w:t xml:space="preserve"> yang digunakan sebagai pendukung pembelajaran </w:t>
      </w:r>
      <w:r w:rsidRPr="00CC78F7">
        <w:rPr>
          <w:i/>
          <w:iCs/>
        </w:rPr>
        <w:t>Android Flutter</w:t>
      </w:r>
      <w:r>
        <w:t xml:space="preserve"> dengan menggunakan bahasa </w:t>
      </w:r>
      <w:r w:rsidRPr="00CC78F7">
        <w:rPr>
          <w:i/>
          <w:iCs/>
        </w:rPr>
        <w:t>Dart</w:t>
      </w:r>
      <w:r>
        <w:t xml:space="preserve"> secara sistematis sesuai topik yang akan di ajarkan, Pembelajaran Basic aplikasi </w:t>
      </w:r>
      <w:r w:rsidRPr="00FA61EB">
        <w:rPr>
          <w:i/>
          <w:iCs/>
        </w:rPr>
        <w:t>UI</w:t>
      </w:r>
      <w:r>
        <w:t xml:space="preserve"> dan </w:t>
      </w:r>
      <w:r w:rsidRPr="00FA61EB">
        <w:rPr>
          <w:i/>
          <w:iCs/>
        </w:rPr>
        <w:t>Widget</w:t>
      </w:r>
      <w:r>
        <w:t xml:space="preserve"> merupakan bagian dasar dari pembelajaran </w:t>
      </w:r>
      <w:r w:rsidRPr="00FA61EB">
        <w:rPr>
          <w:i/>
          <w:iCs/>
        </w:rPr>
        <w:t>Flutter</w:t>
      </w:r>
      <w:r>
        <w:t xml:space="preserve"> yang menjadi salah satu topik yang akan di ajarkan dalam pengembangan aplikasi </w:t>
      </w:r>
      <w:r w:rsidRPr="00FA61EB">
        <w:rPr>
          <w:i/>
          <w:iCs/>
        </w:rPr>
        <w:t>iCLOP</w:t>
      </w:r>
      <w:r>
        <w:t>.</w:t>
      </w:r>
      <w:r>
        <w:fldChar w:fldCharType="begin"/>
      </w:r>
      <w:r>
        <w:instrText xml:space="preserve"> ADDIN ZOTERO_ITEM CSL_CITATION {"citationID":"jV6FDKNX","properties":{"formattedCitation":"(Syaifudin, Funabiki, &amp; Kuribayashi, 2021)","plainCitation":"(Syaifudin, Funabiki, &amp; Kuribayashi, 2021)","noteIndex":0},"citationItems":[{"id":50,"uris":["http://zotero.org/users/local/wWuRyI23/items/CW6695RX"],"uri":["http://zotero.org/users/local/wWuRyI23/items/CW6695RX"],"itemData":{"id":50,"type":"article-journal","abstract":"Due to the growing popularity of smartphone devices, Android applications have played important roles in software productions. To help self-studies of Android programming, we have developed Android Programming Learning Assistance System (APLAS). In the software lifecycle, unit testing has been essential to conﬁrm the validity of a source code in satisfying the required speciﬁcations. Therefore, APLAS adopts JUnit and Robolectric as the coupled unit testing tools for Android applications, to conﬁrm the validity of answer source codes. However, the validation of a lot of codes by running test codes on them often takes long time, because of the complex procedure to allow the unit testing of codes for human-interactive applications. In this paper, we present the details of the implemented validator in APLAS and the performance investigation under various PC hardware and test case speciﬁcations. The results show that the hardware speciﬁcations, the initialization process by Gradle, and the number of test cases have signiﬁcant impacts on the validation time.","language":"en","page":"7","source":"Zotero","title":"Implementation and Performance Evaluation of Unit Testing for Student’s Answer Validation in Android Programming Learning Assistant System","author":[{"family":"Syaifudin","given":"Yan WATEQULIS"},{"family":"Funabiki","given":"Nobuo"},{"family":"Kuribayashi","given":"Minoru"}],"issued":{"date-parts":[["2021"]]}}}],"schema":"https://github.com/citation-style-language/schema/raw/master/csl-citation.json"} </w:instrText>
      </w:r>
      <w:r>
        <w:fldChar w:fldCharType="separate"/>
      </w:r>
      <w:r>
        <w:t>(Syaifudin, Funabiki, &amp; Kuribayashi, 2021)</w:t>
      </w:r>
      <w:r>
        <w:fldChar w:fldCharType="end"/>
      </w:r>
    </w:p>
    <w:p w14:paraId="12195D84" w14:textId="77777777" w:rsidR="00A740C8" w:rsidRDefault="00D3395F" w:rsidP="00730703">
      <w:pPr>
        <w:pStyle w:val="isi"/>
      </w:pPr>
      <w:r w:rsidRPr="00FA61EB">
        <w:rPr>
          <w:i/>
          <w:iCs/>
        </w:rPr>
        <w:t>Flutter</w:t>
      </w:r>
      <w:r>
        <w:t xml:space="preserve"> dikembangkan oleh </w:t>
      </w:r>
      <w:r w:rsidRPr="00FA61EB">
        <w:rPr>
          <w:i/>
          <w:iCs/>
        </w:rPr>
        <w:t>Google</w:t>
      </w:r>
      <w:r>
        <w:t xml:space="preserve"> yang merupakan </w:t>
      </w:r>
      <w:r w:rsidRPr="00FA61EB">
        <w:rPr>
          <w:i/>
          <w:iCs/>
        </w:rPr>
        <w:t>framework</w:t>
      </w:r>
      <w:r>
        <w:t xml:space="preserve"> open </w:t>
      </w:r>
      <w:r w:rsidRPr="00FA61EB">
        <w:rPr>
          <w:i/>
          <w:iCs/>
        </w:rPr>
        <w:t>source multiplatform</w:t>
      </w:r>
      <w:r>
        <w:t xml:space="preserve"> dengan satu basis code pemrograman yaitu bahasa </w:t>
      </w:r>
      <w:r w:rsidRPr="00FA61EB">
        <w:rPr>
          <w:i/>
          <w:iCs/>
        </w:rPr>
        <w:t>Dart</w:t>
      </w:r>
      <w:r>
        <w:t xml:space="preserve">. </w:t>
      </w:r>
      <w:r w:rsidRPr="00FA61EB">
        <w:rPr>
          <w:i/>
          <w:iCs/>
        </w:rPr>
        <w:t xml:space="preserve">Flutter </w:t>
      </w:r>
      <w:r>
        <w:t xml:space="preserve">menyediakan </w:t>
      </w:r>
      <w:r w:rsidRPr="00FA61EB">
        <w:rPr>
          <w:i/>
          <w:iCs/>
        </w:rPr>
        <w:t>UI</w:t>
      </w:r>
      <w:r>
        <w:t xml:space="preserve"> dan </w:t>
      </w:r>
      <w:r w:rsidRPr="00FA61EB">
        <w:rPr>
          <w:i/>
          <w:iCs/>
        </w:rPr>
        <w:t>Widge</w:t>
      </w:r>
      <w:r>
        <w:t xml:space="preserve">t yang mudah untuk digunakan dalam membangun aplikasi multiplatform secara efisien karena dapat dipakai di berbagai platform seperti </w:t>
      </w:r>
      <w:r w:rsidRPr="00FA61EB">
        <w:rPr>
          <w:i/>
          <w:iCs/>
        </w:rPr>
        <w:t xml:space="preserve">IOS,Android,Desktop </w:t>
      </w:r>
      <w:r>
        <w:t xml:space="preserve">dan </w:t>
      </w:r>
      <w:r w:rsidRPr="00FA61EB">
        <w:rPr>
          <w:i/>
          <w:iCs/>
        </w:rPr>
        <w:t>Web</w:t>
      </w:r>
      <w:r>
        <w:t>.</w:t>
      </w:r>
      <w:r>
        <w:fldChar w:fldCharType="begin"/>
      </w:r>
      <w:r>
        <w:instrText xml:space="preserve"> ADDIN ZOTERO_ITEM CSL_CITATION {"citationID":"11USHUY7","properties":{"formattedCitation":"(Haryanto &amp; Setiawan, 2021)","plainCitation":"(Haryanto &amp; Setiawan, 2021)","noteIndex":0},"citationItems":[{"id":62,"uris":["http://zotero.org/users/local/wWuRyI23/items/C3TE726W"],"uri":["http://zotero.org/users/local/wWuRyI23/items/C3TE726W"],"itemData":{"id":62,"type":"article-journal","abstract":"In the field of education, the use of internet media is currently very important for the community. Starting from the lowest level, namely kindergarten to university level. The existence of a global pandemic forces educational institutions to move forward to make innovations in learning media. boldly becomes an option when it is not possible to hold engaging learning. Of course, online learning media must be in the form of an information system that can be accessed by practicum and practicum teachers. Based on previous research, it has not been found about the development of multi-platform online practicum applications. In this research, the design of an online practicum learning information system based on a framework that allows the application to be run multiplatform with various types of devices. The results of the system trials that have been carried out have resulted in an online practicum learning application that is in accordance with the design.","language":"id","page":"8","source":"Zotero","title":"Perancangan Sistem Informasi Pembelajaran Praktikum Online Multiplatform Berbasis Framework Flutter","author":[{"family":"Haryanto","given":"Eri"},{"family":"Setiawan","given":"Moh Arif Maruf"}],"issued":{"date-parts":[["2021"]]}}}],"schema":"https://github.com/citation-style-language/schema/raw/master/csl-citation.json"} </w:instrText>
      </w:r>
      <w:r>
        <w:fldChar w:fldCharType="separate"/>
      </w:r>
      <w:r>
        <w:t>(Haryanto &amp; Setiawan, 2021)</w:t>
      </w:r>
      <w:r>
        <w:fldChar w:fldCharType="end"/>
      </w:r>
    </w:p>
    <w:p w14:paraId="72253FDB" w14:textId="77777777" w:rsidR="00A740C8" w:rsidRDefault="00D3395F" w:rsidP="00730703">
      <w:pPr>
        <w:pStyle w:val="isi"/>
      </w:pPr>
      <w:r>
        <w:t xml:space="preserve">Pada Skripsi ini akan di kembangkan topik pembelajaran basic aplikasi mobile berbasis Flutter yang akan di terapkan pada </w:t>
      </w:r>
      <w:r w:rsidRPr="00FA61EB">
        <w:rPr>
          <w:i/>
          <w:iCs/>
        </w:rPr>
        <w:t>iCLOP  . iCLOP</w:t>
      </w:r>
      <w:r>
        <w:t xml:space="preserve"> menggunakan metode </w:t>
      </w:r>
      <w:r w:rsidRPr="00FA61EB">
        <w:rPr>
          <w:i/>
          <w:iCs/>
        </w:rPr>
        <w:t>TDD</w:t>
      </w:r>
      <w:r>
        <w:t xml:space="preserve"> (</w:t>
      </w:r>
      <w:r>
        <w:rPr>
          <w:i/>
          <w:iCs/>
        </w:rPr>
        <w:t>Test Driven Development</w:t>
      </w:r>
      <w:r>
        <w:t xml:space="preserve">) yang menyediakan </w:t>
      </w:r>
      <w:r>
        <w:rPr>
          <w:i/>
          <w:iCs/>
        </w:rPr>
        <w:t xml:space="preserve">Automatic Assistance </w:t>
      </w:r>
      <w:r>
        <w:t xml:space="preserve">pada platform </w:t>
      </w:r>
      <w:r>
        <w:rPr>
          <w:i/>
          <w:iCs/>
        </w:rPr>
        <w:t xml:space="preserve">Self Learning </w:t>
      </w:r>
      <w:r>
        <w:t xml:space="preserve">yang dapat digunakan oleh mahasiswa untuk mempermudah pembelajaran mobile aplikasi berbasis </w:t>
      </w:r>
      <w:r w:rsidRPr="00FA61EB">
        <w:rPr>
          <w:i/>
          <w:iCs/>
        </w:rPr>
        <w:t>flutter . iCLOP</w:t>
      </w:r>
      <w:r>
        <w:t xml:space="preserve">  juga akan sangat membantu dosen dalam proses pembelajaran karena akan secara mandiri, </w:t>
      </w:r>
      <w:r w:rsidRPr="00FA61EB">
        <w:rPr>
          <w:i/>
          <w:iCs/>
        </w:rPr>
        <w:t>iCLOP</w:t>
      </w:r>
      <w:r>
        <w:t xml:space="preserve">  akan melakukan pengecekan tugas mahasiswa dan juga memberikan nilai sesuai test case yang sudah di tentukan oleh pengajar.</w:t>
      </w:r>
    </w:p>
    <w:p w14:paraId="65E741FC" w14:textId="77777777" w:rsidR="00A740C8" w:rsidRDefault="00D3395F" w:rsidP="00730703">
      <w:pPr>
        <w:pStyle w:val="Heading2"/>
      </w:pPr>
      <w:bookmarkStart w:id="28" w:name="_Toc96512749"/>
      <w:bookmarkStart w:id="29" w:name="_Toc110222792"/>
      <w:r>
        <w:rPr>
          <w:lang w:val="id-ID"/>
        </w:rPr>
        <w:t>Rumusan Masalah</w:t>
      </w:r>
      <w:bookmarkEnd w:id="26"/>
      <w:bookmarkEnd w:id="27"/>
      <w:bookmarkEnd w:id="28"/>
      <w:bookmarkEnd w:id="29"/>
    </w:p>
    <w:p w14:paraId="73DB453F" w14:textId="0C5E675D" w:rsidR="00A740C8" w:rsidRDefault="00D3395F" w:rsidP="00730703">
      <w:pPr>
        <w:pStyle w:val="isi"/>
      </w:pPr>
      <w:r>
        <w:t>Berdasarkan latar belakang di atas, maka rumusan masalah yang dapat diambil adalah sebagai berikut:</w:t>
      </w:r>
    </w:p>
    <w:p w14:paraId="1CB01CB9" w14:textId="77777777" w:rsidR="00184CE5" w:rsidRDefault="00184CE5" w:rsidP="00730703">
      <w:pPr>
        <w:pStyle w:val="isi"/>
      </w:pPr>
    </w:p>
    <w:p w14:paraId="3DFC86E3" w14:textId="3B4B71D5" w:rsidR="00A740C8" w:rsidRDefault="00D3395F" w:rsidP="00730703">
      <w:pPr>
        <w:pStyle w:val="isi"/>
        <w:numPr>
          <w:ilvl w:val="0"/>
          <w:numId w:val="3"/>
        </w:numPr>
      </w:pPr>
      <w:r>
        <w:t>Bagaimana menyediakan sebuah sistem untuk pembelajaran pemrograman aplikasi mobile berbasis</w:t>
      </w:r>
      <w:r w:rsidR="00FA61EB">
        <w:t xml:space="preserve"> </w:t>
      </w:r>
      <w:r w:rsidRPr="00FA61EB">
        <w:rPr>
          <w:i/>
          <w:iCs/>
        </w:rPr>
        <w:t xml:space="preserve"> Flutter</w:t>
      </w:r>
      <w:r>
        <w:t xml:space="preserve"> ?</w:t>
      </w:r>
    </w:p>
    <w:p w14:paraId="1BCF75D4" w14:textId="582B806D" w:rsidR="00A740C8" w:rsidRDefault="00D3395F" w:rsidP="00730703">
      <w:pPr>
        <w:pStyle w:val="isi"/>
        <w:numPr>
          <w:ilvl w:val="0"/>
          <w:numId w:val="3"/>
        </w:numPr>
      </w:pPr>
      <w:r>
        <w:t xml:space="preserve">Bagaimana  memudahkan mahasiswa untuk belajar pemrograman </w:t>
      </w:r>
      <w:r w:rsidRPr="00FA61EB">
        <w:rPr>
          <w:i/>
          <w:iCs/>
        </w:rPr>
        <w:t>flutter</w:t>
      </w:r>
      <w:r>
        <w:t xml:space="preserve"> secara mandiri dengan fungsi </w:t>
      </w:r>
      <w:r w:rsidRPr="00FA61EB">
        <w:rPr>
          <w:i/>
          <w:iCs/>
        </w:rPr>
        <w:t>automated assistance</w:t>
      </w:r>
      <w:r>
        <w:t xml:space="preserve"> ?</w:t>
      </w:r>
    </w:p>
    <w:p w14:paraId="17EABC54" w14:textId="77777777" w:rsidR="00184CE5" w:rsidRDefault="00184CE5" w:rsidP="00184CE5">
      <w:pPr>
        <w:pStyle w:val="isi"/>
        <w:ind w:left="1080" w:firstLine="0"/>
      </w:pPr>
    </w:p>
    <w:p w14:paraId="00E804CF" w14:textId="77777777" w:rsidR="00A740C8" w:rsidRDefault="00D3395F" w:rsidP="00730703">
      <w:pPr>
        <w:pStyle w:val="Heading2"/>
      </w:pPr>
      <w:bookmarkStart w:id="30" w:name="_Toc28262191"/>
      <w:bookmarkStart w:id="31" w:name="_Toc28262715"/>
      <w:bookmarkStart w:id="32" w:name="_Toc96512750"/>
      <w:bookmarkStart w:id="33" w:name="_Toc110222793"/>
      <w:r>
        <w:lastRenderedPageBreak/>
        <w:t>Batasan Masalah</w:t>
      </w:r>
      <w:bookmarkEnd w:id="30"/>
      <w:bookmarkEnd w:id="31"/>
      <w:bookmarkEnd w:id="32"/>
      <w:bookmarkEnd w:id="33"/>
    </w:p>
    <w:p w14:paraId="6CAA0B60" w14:textId="1DA066D2" w:rsidR="00184CE5" w:rsidRPr="00184CE5" w:rsidRDefault="00D3395F" w:rsidP="00184CE5">
      <w:pPr>
        <w:pStyle w:val="isi"/>
      </w:pPr>
      <w:r>
        <w:t xml:space="preserve">Agar skripsi yang berjudul Pengembangan Topik Basic Application Untuk Pembelajaran Aplikasi </w:t>
      </w:r>
      <w:r w:rsidRPr="00FA61EB">
        <w:rPr>
          <w:i/>
          <w:iCs/>
        </w:rPr>
        <w:t>Mobile</w:t>
      </w:r>
      <w:r>
        <w:t xml:space="preserve"> Berbasis </w:t>
      </w:r>
      <w:r w:rsidRPr="00FA61EB">
        <w:rPr>
          <w:i/>
          <w:iCs/>
        </w:rPr>
        <w:t>Flutter</w:t>
      </w:r>
      <w:r>
        <w:t xml:space="preserve"> Pada </w:t>
      </w:r>
      <w:r w:rsidRPr="00FA61EB">
        <w:rPr>
          <w:i/>
          <w:iCs/>
        </w:rPr>
        <w:t xml:space="preserve">Platform iCLOP </w:t>
      </w:r>
      <w:r>
        <w:t>dapat berjalan sesuai rencana dan tujuan awal, maka penulis menetapkan batasan-batasan masalah yaitu:</w:t>
      </w:r>
    </w:p>
    <w:p w14:paraId="75B3EC4B" w14:textId="004A0A2A" w:rsidR="00A740C8" w:rsidRDefault="00D3395F" w:rsidP="00730703">
      <w:pPr>
        <w:pStyle w:val="isi"/>
        <w:numPr>
          <w:ilvl w:val="0"/>
          <w:numId w:val="4"/>
        </w:numPr>
        <w:rPr>
          <w:lang w:val="id-ID"/>
        </w:rPr>
      </w:pPr>
      <w:r>
        <w:t>Topic pembelajaran fo</w:t>
      </w:r>
      <w:r w:rsidR="00FA61EB">
        <w:t>k</w:t>
      </w:r>
      <w:r>
        <w:t xml:space="preserve">us pada </w:t>
      </w:r>
      <w:r w:rsidRPr="00FA61EB">
        <w:rPr>
          <w:i/>
          <w:iCs/>
        </w:rPr>
        <w:t xml:space="preserve">basic application : UI  </w:t>
      </w:r>
      <w:r w:rsidR="00FA61EB">
        <w:rPr>
          <w:i/>
          <w:iCs/>
        </w:rPr>
        <w:t>&amp;</w:t>
      </w:r>
      <w:r w:rsidRPr="00FA61EB">
        <w:rPr>
          <w:i/>
          <w:iCs/>
        </w:rPr>
        <w:t xml:space="preserve"> Widgets</w:t>
      </w:r>
    </w:p>
    <w:p w14:paraId="127CE525" w14:textId="77777777" w:rsidR="00A740C8" w:rsidRDefault="00D3395F" w:rsidP="00730703">
      <w:pPr>
        <w:pStyle w:val="isi"/>
        <w:numPr>
          <w:ilvl w:val="0"/>
          <w:numId w:val="4"/>
        </w:numPr>
        <w:rPr>
          <w:lang w:val="id-ID"/>
        </w:rPr>
      </w:pPr>
      <w:r>
        <w:t xml:space="preserve">Sistem akan diujikan pada mahasiwa perguruan tinggi. </w:t>
      </w:r>
    </w:p>
    <w:p w14:paraId="5C6F857F" w14:textId="77777777" w:rsidR="00A740C8" w:rsidRDefault="00D3395F" w:rsidP="00730703">
      <w:pPr>
        <w:pStyle w:val="isi"/>
        <w:numPr>
          <w:ilvl w:val="0"/>
          <w:numId w:val="4"/>
        </w:numPr>
        <w:rPr>
          <w:lang w:val="id-ID"/>
        </w:rPr>
      </w:pPr>
      <w:r>
        <w:t xml:space="preserve">Menggunakan  </w:t>
      </w:r>
      <w:r w:rsidRPr="00FA61EB">
        <w:rPr>
          <w:i/>
          <w:iCs/>
        </w:rPr>
        <w:t>Android Studio</w:t>
      </w:r>
      <w:r>
        <w:t xml:space="preserve"> sebagai media pengerjaan.</w:t>
      </w:r>
    </w:p>
    <w:p w14:paraId="252E77D7" w14:textId="2D73D0B5" w:rsidR="00184CE5" w:rsidRPr="00184CE5" w:rsidRDefault="00D3395F" w:rsidP="00184CE5">
      <w:pPr>
        <w:pStyle w:val="isi"/>
        <w:numPr>
          <w:ilvl w:val="0"/>
          <w:numId w:val="4"/>
        </w:numPr>
        <w:rPr>
          <w:lang w:val="id-ID"/>
        </w:rPr>
      </w:pPr>
      <w:r>
        <w:t xml:space="preserve">Konten pembelajaran diadopsi dari situs </w:t>
      </w:r>
      <w:r w:rsidRPr="00FA61EB">
        <w:rPr>
          <w:i/>
          <w:iCs/>
        </w:rPr>
        <w:t>Udemy</w:t>
      </w:r>
      <w:r>
        <w:t xml:space="preserve"> atau </w:t>
      </w:r>
      <w:r w:rsidRPr="00FA61EB">
        <w:rPr>
          <w:i/>
          <w:iCs/>
        </w:rPr>
        <w:t>Udacity.</w:t>
      </w:r>
    </w:p>
    <w:p w14:paraId="55800BE5" w14:textId="77777777" w:rsidR="00A740C8" w:rsidRDefault="00D3395F" w:rsidP="00730703">
      <w:pPr>
        <w:pStyle w:val="Heading2"/>
      </w:pPr>
      <w:bookmarkStart w:id="34" w:name="_Toc96512751"/>
      <w:bookmarkStart w:id="35" w:name="_Toc110222794"/>
      <w:bookmarkStart w:id="36" w:name="_Toc28262192"/>
      <w:bookmarkStart w:id="37" w:name="_Toc28262716"/>
      <w:r>
        <w:t>Tujuan</w:t>
      </w:r>
      <w:bookmarkEnd w:id="34"/>
      <w:bookmarkEnd w:id="35"/>
      <w:r>
        <w:t xml:space="preserve"> </w:t>
      </w:r>
      <w:bookmarkEnd w:id="36"/>
      <w:bookmarkEnd w:id="37"/>
    </w:p>
    <w:p w14:paraId="2C553D97" w14:textId="77777777" w:rsidR="00A740C8" w:rsidRDefault="00D3395F" w:rsidP="00730703">
      <w:pPr>
        <w:ind w:firstLine="360"/>
        <w:rPr>
          <w:lang w:val="id-ID"/>
        </w:rPr>
      </w:pPr>
      <w:r>
        <w:t>Tujuan dari pembuatan sistem  ini adalah sebagai berikut :</w:t>
      </w:r>
    </w:p>
    <w:p w14:paraId="5D2884D3" w14:textId="77777777" w:rsidR="00A740C8" w:rsidRDefault="00D3395F" w:rsidP="00730703">
      <w:pPr>
        <w:pStyle w:val="ListParagraph"/>
        <w:numPr>
          <w:ilvl w:val="0"/>
          <w:numId w:val="5"/>
        </w:numPr>
        <w:contextualSpacing w:val="0"/>
        <w:jc w:val="both"/>
        <w:rPr>
          <w:lang w:val="id-ID"/>
        </w:rPr>
      </w:pPr>
      <w:r>
        <w:t xml:space="preserve">Menyediakan mahasiswa sebuah sistem yang dapat membantu belajar pemrograman Mobile secara mandiri khususnya pada topik </w:t>
      </w:r>
      <w:r w:rsidRPr="00FA61EB">
        <w:rPr>
          <w:i/>
          <w:iCs/>
        </w:rPr>
        <w:t>UI</w:t>
      </w:r>
      <w:r>
        <w:t xml:space="preserve"> dan </w:t>
      </w:r>
      <w:r w:rsidRPr="00FA61EB">
        <w:rPr>
          <w:i/>
          <w:iCs/>
        </w:rPr>
        <w:t xml:space="preserve">Widgets </w:t>
      </w:r>
      <w:r>
        <w:t xml:space="preserve">pada </w:t>
      </w:r>
      <w:r w:rsidRPr="00FA61EB">
        <w:rPr>
          <w:i/>
          <w:iCs/>
        </w:rPr>
        <w:t>Flutter..</w:t>
      </w:r>
    </w:p>
    <w:p w14:paraId="12EF46B1" w14:textId="720192F5" w:rsidR="00184CE5" w:rsidRPr="00184CE5" w:rsidRDefault="00D3395F" w:rsidP="00184CE5">
      <w:pPr>
        <w:pStyle w:val="ListParagraph"/>
        <w:numPr>
          <w:ilvl w:val="0"/>
          <w:numId w:val="5"/>
        </w:numPr>
        <w:contextualSpacing w:val="0"/>
        <w:jc w:val="both"/>
        <w:rPr>
          <w:lang w:val="id-ID"/>
        </w:rPr>
      </w:pPr>
      <w:r>
        <w:t xml:space="preserve">Mengintegrasikan topik pembelajaran Flutter pada platform </w:t>
      </w:r>
      <w:r w:rsidRPr="00FA61EB">
        <w:rPr>
          <w:i/>
          <w:iCs/>
        </w:rPr>
        <w:t xml:space="preserve">iCLOP </w:t>
      </w:r>
      <w:r>
        <w:t xml:space="preserve">sehingga dapat diakses oleh mahasiswa dan dosen untuk mendukung proses PBM khususnya pada mata kuliah Pemrograman </w:t>
      </w:r>
      <w:r w:rsidRPr="00FA61EB">
        <w:rPr>
          <w:i/>
          <w:iCs/>
        </w:rPr>
        <w:t>Mobile.</w:t>
      </w:r>
      <w:bookmarkStart w:id="38" w:name="_Toc96512752"/>
    </w:p>
    <w:p w14:paraId="5CC06A9C" w14:textId="5283520B" w:rsidR="00A740C8" w:rsidRDefault="00D3395F" w:rsidP="00730703">
      <w:pPr>
        <w:pStyle w:val="Heading2"/>
        <w:rPr>
          <w:lang w:val="id-ID"/>
        </w:rPr>
      </w:pPr>
      <w:bookmarkStart w:id="39" w:name="_Toc110222795"/>
      <w:r>
        <w:rPr>
          <w:lang w:val="id-ID"/>
        </w:rPr>
        <w:t>Manfaat</w:t>
      </w:r>
      <w:bookmarkEnd w:id="38"/>
      <w:bookmarkEnd w:id="39"/>
    </w:p>
    <w:p w14:paraId="5CC6D4DC" w14:textId="77777777" w:rsidR="00A740C8" w:rsidRDefault="00D3395F" w:rsidP="00730703">
      <w:pPr>
        <w:ind w:firstLine="360"/>
        <w:rPr>
          <w:lang w:val="id-ID"/>
        </w:rPr>
      </w:pPr>
      <w:r>
        <w:t>Manfaat dari  pengembangan sistem pembelejaran ini antara lain :</w:t>
      </w:r>
    </w:p>
    <w:p w14:paraId="52E0F53B" w14:textId="77777777" w:rsidR="00A740C8" w:rsidRDefault="00D3395F" w:rsidP="00730703">
      <w:pPr>
        <w:pStyle w:val="ListParagraph"/>
        <w:numPr>
          <w:ilvl w:val="0"/>
          <w:numId w:val="6"/>
        </w:numPr>
        <w:rPr>
          <w:lang w:val="id-ID"/>
        </w:rPr>
      </w:pPr>
      <w:r>
        <w:t xml:space="preserve">Membantu mahasiswa dalam belajar </w:t>
      </w:r>
      <w:r w:rsidRPr="00FA61EB">
        <w:rPr>
          <w:i/>
          <w:iCs/>
        </w:rPr>
        <w:t>Mobile Aplication</w:t>
      </w:r>
      <w:r>
        <w:t xml:space="preserve"> berbasis</w:t>
      </w:r>
      <w:r w:rsidRPr="00FA61EB">
        <w:rPr>
          <w:i/>
          <w:iCs/>
        </w:rPr>
        <w:t xml:space="preserve"> flutter</w:t>
      </w:r>
      <w:r>
        <w:t xml:space="preserve"> secara mandiri</w:t>
      </w:r>
    </w:p>
    <w:p w14:paraId="1B2CB533" w14:textId="77777777" w:rsidR="00A740C8" w:rsidRDefault="00D3395F" w:rsidP="00730703">
      <w:pPr>
        <w:pStyle w:val="ListParagraph"/>
        <w:numPr>
          <w:ilvl w:val="0"/>
          <w:numId w:val="6"/>
        </w:numPr>
        <w:rPr>
          <w:lang w:val="id-ID"/>
        </w:rPr>
      </w:pPr>
      <w:r>
        <w:t xml:space="preserve">Membantu dosen dalam proses pembelajaran pemrograman </w:t>
      </w:r>
      <w:r w:rsidRPr="00FA61EB">
        <w:rPr>
          <w:i/>
          <w:iCs/>
        </w:rPr>
        <w:t>mobile</w:t>
      </w:r>
    </w:p>
    <w:p w14:paraId="1D30140F" w14:textId="77777777" w:rsidR="00A740C8" w:rsidRDefault="00A740C8" w:rsidP="00730703">
      <w:pPr>
        <w:ind w:left="360"/>
      </w:pPr>
    </w:p>
    <w:p w14:paraId="587E5592" w14:textId="77777777" w:rsidR="00A740C8" w:rsidRDefault="00D3395F" w:rsidP="00730703">
      <w:pPr>
        <w:rPr>
          <w:b/>
          <w:caps/>
          <w:sz w:val="28"/>
          <w:szCs w:val="28"/>
        </w:rPr>
      </w:pPr>
      <w:bookmarkStart w:id="40" w:name="_Toc28262718"/>
      <w:bookmarkStart w:id="41" w:name="_Toc28262194"/>
      <w:r>
        <w:rPr>
          <w:sz w:val="28"/>
          <w:szCs w:val="28"/>
        </w:rPr>
        <w:br w:type="page"/>
      </w:r>
    </w:p>
    <w:p w14:paraId="49CCD33D" w14:textId="5BCB0DCD" w:rsidR="00A740C8" w:rsidRPr="00184CE5" w:rsidRDefault="00D3395F" w:rsidP="00184CE5">
      <w:pPr>
        <w:pStyle w:val="Heading1"/>
        <w:rPr>
          <w:szCs w:val="28"/>
          <w:lang w:val="id-ID"/>
        </w:rPr>
      </w:pPr>
      <w:bookmarkStart w:id="42" w:name="_Toc96512753"/>
      <w:bookmarkStart w:id="43" w:name="_Toc110222796"/>
      <w:r>
        <w:rPr>
          <w:szCs w:val="28"/>
        </w:rPr>
        <w:lastRenderedPageBreak/>
        <w:t xml:space="preserve">BAB </w:t>
      </w:r>
      <w:bookmarkEnd w:id="40"/>
      <w:bookmarkEnd w:id="41"/>
      <w:r>
        <w:rPr>
          <w:szCs w:val="28"/>
          <w:lang w:val="id-ID"/>
        </w:rPr>
        <w:t xml:space="preserve">II. </w:t>
      </w:r>
      <w:r>
        <w:rPr>
          <w:szCs w:val="28"/>
          <w:lang w:val="id-ID"/>
        </w:rPr>
        <w:br/>
        <w:t>LANDASAN TEORI</w:t>
      </w:r>
      <w:bookmarkEnd w:id="42"/>
      <w:bookmarkEnd w:id="43"/>
    </w:p>
    <w:p w14:paraId="51D09929" w14:textId="77777777" w:rsidR="00A740C8" w:rsidRDefault="00D3395F" w:rsidP="00730703">
      <w:pPr>
        <w:pStyle w:val="Heading2"/>
        <w:numPr>
          <w:ilvl w:val="0"/>
          <w:numId w:val="7"/>
        </w:numPr>
        <w:ind w:left="426" w:hanging="426"/>
      </w:pPr>
      <w:bookmarkStart w:id="44" w:name="_Toc96512754"/>
      <w:bookmarkStart w:id="45" w:name="_Toc110222797"/>
      <w:bookmarkStart w:id="46" w:name="_Toc504076952"/>
      <w:r>
        <w:t>Studi Literatur</w:t>
      </w:r>
      <w:bookmarkEnd w:id="44"/>
      <w:bookmarkEnd w:id="45"/>
    </w:p>
    <w:p w14:paraId="29B98B5D" w14:textId="2053A77C" w:rsidR="00A740C8" w:rsidRDefault="00D3395F" w:rsidP="00184CE5">
      <w:pPr>
        <w:pStyle w:val="isi"/>
      </w:pPr>
      <w:r>
        <w:t>Studi Litelatur menjadi sebuah acuan dalam melakukan penelitian baru, dari studi literature penulis tidak akan menemukan judul yang identik sama dengan judul lainya, serta dapat memperkaya wawasan dan refrensi dalam memperkaya kajian peda penenelitian yang akan dilakukan, Berikut merupakan Studi Literature terdahulu yang berkaitan dengan beberapa jurnal yang terkait yang akan dilakukan.</w:t>
      </w:r>
    </w:p>
    <w:p w14:paraId="4E243DD5" w14:textId="3ADA9169" w:rsidR="00A740C8" w:rsidRDefault="00D3395F" w:rsidP="00730703">
      <w:pPr>
        <w:pStyle w:val="TABEL"/>
      </w:pPr>
      <w:bookmarkStart w:id="47" w:name="_Toc92307426"/>
      <w:bookmarkStart w:id="48" w:name="_Toc94131977"/>
      <w:bookmarkStart w:id="49" w:name="_Toc92307504"/>
      <w:bookmarkStart w:id="50" w:name="_Toc111197445"/>
      <w:r>
        <w:t xml:space="preserve">Tabel 2. </w:t>
      </w:r>
      <w:r>
        <w:fldChar w:fldCharType="begin"/>
      </w:r>
      <w:r>
        <w:instrText xml:space="preserve"> SEQ Tabel_2. \* ARABIC </w:instrText>
      </w:r>
      <w:r>
        <w:fldChar w:fldCharType="separate"/>
      </w:r>
      <w:r w:rsidR="00CD0C36">
        <w:rPr>
          <w:noProof/>
        </w:rPr>
        <w:t>1</w:t>
      </w:r>
      <w:r>
        <w:fldChar w:fldCharType="end"/>
      </w:r>
      <w:r>
        <w:t xml:space="preserve"> </w:t>
      </w:r>
      <w:bookmarkEnd w:id="47"/>
      <w:bookmarkEnd w:id="48"/>
      <w:bookmarkEnd w:id="49"/>
      <w:r>
        <w:t>Studi Literatur</w:t>
      </w:r>
      <w:bookmarkEnd w:id="50"/>
    </w:p>
    <w:tbl>
      <w:tblPr>
        <w:tblStyle w:val="TableGrid"/>
        <w:tblW w:w="0" w:type="auto"/>
        <w:tblInd w:w="-5" w:type="dxa"/>
        <w:tblLook w:val="04A0" w:firstRow="1" w:lastRow="0" w:firstColumn="1" w:lastColumn="0" w:noHBand="0" w:noVBand="1"/>
      </w:tblPr>
      <w:tblGrid>
        <w:gridCol w:w="1701"/>
        <w:gridCol w:w="3261"/>
        <w:gridCol w:w="2965"/>
      </w:tblGrid>
      <w:tr w:rsidR="00A740C8" w14:paraId="2EB2D430" w14:textId="77777777" w:rsidTr="00E0039C">
        <w:trPr>
          <w:trHeight w:val="339"/>
        </w:trPr>
        <w:tc>
          <w:tcPr>
            <w:tcW w:w="1701" w:type="dxa"/>
          </w:tcPr>
          <w:p w14:paraId="5F65066B" w14:textId="77777777" w:rsidR="00A740C8" w:rsidRDefault="00D3395F" w:rsidP="00730703">
            <w:pPr>
              <w:pStyle w:val="ListParagraph"/>
              <w:ind w:left="0"/>
              <w:contextualSpacing w:val="0"/>
              <w:jc w:val="center"/>
              <w:rPr>
                <w:b/>
                <w:szCs w:val="24"/>
              </w:rPr>
            </w:pPr>
            <w:r>
              <w:rPr>
                <w:b/>
                <w:szCs w:val="24"/>
              </w:rPr>
              <w:t>Nama Peneliti</w:t>
            </w:r>
          </w:p>
        </w:tc>
        <w:tc>
          <w:tcPr>
            <w:tcW w:w="3261" w:type="dxa"/>
          </w:tcPr>
          <w:p w14:paraId="41B4223E" w14:textId="77777777" w:rsidR="00A740C8" w:rsidRDefault="00D3395F" w:rsidP="00730703">
            <w:pPr>
              <w:pStyle w:val="ListParagraph"/>
              <w:ind w:left="0"/>
              <w:contextualSpacing w:val="0"/>
              <w:jc w:val="center"/>
              <w:rPr>
                <w:b/>
                <w:szCs w:val="24"/>
              </w:rPr>
            </w:pPr>
            <w:r>
              <w:rPr>
                <w:b/>
                <w:szCs w:val="24"/>
              </w:rPr>
              <w:t>Judul Penelitian</w:t>
            </w:r>
          </w:p>
        </w:tc>
        <w:tc>
          <w:tcPr>
            <w:tcW w:w="2965" w:type="dxa"/>
          </w:tcPr>
          <w:p w14:paraId="36928987" w14:textId="77777777" w:rsidR="00A740C8" w:rsidRDefault="00D3395F" w:rsidP="00730703">
            <w:pPr>
              <w:pStyle w:val="ListParagraph"/>
              <w:ind w:left="0"/>
              <w:contextualSpacing w:val="0"/>
              <w:jc w:val="center"/>
              <w:rPr>
                <w:b/>
                <w:szCs w:val="24"/>
              </w:rPr>
            </w:pPr>
            <w:r>
              <w:rPr>
                <w:b/>
                <w:szCs w:val="24"/>
              </w:rPr>
              <w:t>Hasil Penelitian</w:t>
            </w:r>
          </w:p>
        </w:tc>
      </w:tr>
      <w:tr w:rsidR="00A740C8" w14:paraId="1B822E2A" w14:textId="77777777" w:rsidTr="00E0039C">
        <w:tc>
          <w:tcPr>
            <w:tcW w:w="1701" w:type="dxa"/>
          </w:tcPr>
          <w:p w14:paraId="1D830E9B" w14:textId="77777777" w:rsidR="00A740C8" w:rsidRDefault="00D3395F" w:rsidP="00730703">
            <w:pPr>
              <w:pStyle w:val="ListParagraph"/>
              <w:spacing w:after="120"/>
              <w:ind w:left="0"/>
              <w:contextualSpacing w:val="0"/>
              <w:rPr>
                <w:szCs w:val="24"/>
              </w:rPr>
            </w:pPr>
            <w:r>
              <w:rPr>
                <w:szCs w:val="24"/>
              </w:rPr>
              <w:fldChar w:fldCharType="begin"/>
            </w:r>
            <w:r>
              <w:rPr>
                <w:szCs w:val="24"/>
              </w:rPr>
              <w:instrText xml:space="preserve"> ADDIN ZOTERO_ITEM CSL_CITATION {"citationID":"OY6SNBZd","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rPr>
                <w:szCs w:val="24"/>
              </w:rPr>
              <w:fldChar w:fldCharType="separate"/>
            </w:r>
            <w:r>
              <w:t>(Syaifudin et al., 2019)</w:t>
            </w:r>
            <w:r>
              <w:rPr>
                <w:szCs w:val="24"/>
              </w:rPr>
              <w:fldChar w:fldCharType="end"/>
            </w:r>
          </w:p>
        </w:tc>
        <w:tc>
          <w:tcPr>
            <w:tcW w:w="3261" w:type="dxa"/>
          </w:tcPr>
          <w:p w14:paraId="47D409A1" w14:textId="77777777" w:rsidR="00A740C8" w:rsidRDefault="00D3395F" w:rsidP="00730703">
            <w:pPr>
              <w:pStyle w:val="ListParagraph"/>
              <w:spacing w:after="120"/>
              <w:ind w:left="0"/>
              <w:contextualSpacing w:val="0"/>
              <w:rPr>
                <w:szCs w:val="24"/>
              </w:rPr>
            </w:pPr>
            <w:r>
              <w:rPr>
                <w:szCs w:val="24"/>
              </w:rPr>
              <w:t>A Proposal of Android Programming Learning Assistant System with Implementation of Basic Application Learning</w:t>
            </w:r>
          </w:p>
        </w:tc>
        <w:tc>
          <w:tcPr>
            <w:tcW w:w="2965" w:type="dxa"/>
          </w:tcPr>
          <w:p w14:paraId="2C823D9B" w14:textId="77777777" w:rsidR="00A740C8" w:rsidRDefault="00D3395F" w:rsidP="00730703">
            <w:pPr>
              <w:pStyle w:val="ListParagraph"/>
              <w:spacing w:after="120"/>
              <w:ind w:left="0"/>
              <w:contextualSpacing w:val="0"/>
              <w:rPr>
                <w:szCs w:val="24"/>
              </w:rPr>
            </w:pPr>
            <w:r>
              <w:rPr>
                <w:szCs w:val="24"/>
              </w:rPr>
              <w:t>Tujuan dari dibuatnya APLAS untuk membantu mahasiswa belajar Android dasar dengan mudah dan membantu dosen memeriksa tugas mahasiswa</w:t>
            </w:r>
          </w:p>
        </w:tc>
      </w:tr>
      <w:tr w:rsidR="00A740C8" w14:paraId="165D22CC" w14:textId="77777777" w:rsidTr="00E0039C">
        <w:tc>
          <w:tcPr>
            <w:tcW w:w="1701" w:type="dxa"/>
          </w:tcPr>
          <w:p w14:paraId="6C31C657" w14:textId="77777777" w:rsidR="00A740C8" w:rsidRDefault="00D3395F" w:rsidP="00730703">
            <w:pPr>
              <w:pStyle w:val="ListParagraph"/>
              <w:spacing w:after="120"/>
              <w:ind w:left="0"/>
              <w:contextualSpacing w:val="0"/>
              <w:rPr>
                <w:szCs w:val="24"/>
              </w:rPr>
            </w:pPr>
            <w:r>
              <w:rPr>
                <w:szCs w:val="24"/>
              </w:rPr>
              <w:fldChar w:fldCharType="begin"/>
            </w:r>
            <w:r>
              <w:rPr>
                <w:szCs w:val="24"/>
              </w:rPr>
              <w:instrText xml:space="preserve"> ADDIN ZOTERO_ITEM CSL_CITATION {"citationID":"J3MGfmHL","properties":{"formattedCitation":"(Syaifudin, Funabiki, &amp; Kuribayashi, 2021)","plainCitation":"(Syaifudin, Funabiki, &amp; Kuribayashi, 2021)","noteIndex":0},"citationItems":[{"id":50,"uris":["http://zotero.org/users/local/wWuRyI23/items/CW6695RX"],"uri":["http://zotero.org/users/local/wWuRyI23/items/CW6695RX"],"itemData":{"id":50,"type":"article-journal","abstract":"Due to the growing popularity of smartphone devices, Android applications have played important roles in software productions. To help self-studies of Android programming, we have developed Android Programming Learning Assistance System (APLAS). In the software lifecycle, unit testing has been essential to conﬁrm the validity of a source code in satisfying the required speciﬁcations. Therefore, APLAS adopts JUnit and Robolectric as the coupled unit testing tools for Android applications, to conﬁrm the validity of answer source codes. However, the validation of a lot of codes by running test codes on them often takes long time, because of the complex procedure to allow the unit testing of codes for human-interactive applications. In this paper, we present the details of the implemented validator in APLAS and the performance investigation under various PC hardware and test case speciﬁcations. The results show that the hardware speciﬁcations, the initialization process by Gradle, and the number of test cases have signiﬁcant impacts on the validation time.","language":"en","page":"7","source":"Zotero","title":"Implementation and Performance Evaluation of Unit Testing for Student’s Answer Validation in Android Programming Learning Assistant System","author":[{"family":"Syaifudin","given":"Yan WATEQULIS"},{"family":"Funabiki","given":"Nobuo"},{"family":"Kuribayashi","given":"Minoru"}],"issued":{"date-parts":[["2021"]]}}}],"schema":"https://github.com/citation-style-language/schema/raw/master/csl-citation.json"} </w:instrText>
            </w:r>
            <w:r>
              <w:rPr>
                <w:szCs w:val="24"/>
              </w:rPr>
              <w:fldChar w:fldCharType="separate"/>
            </w:r>
            <w:r>
              <w:t>(Syaifudin, Funabiki, &amp; Kuribayashi, 2021)</w:t>
            </w:r>
            <w:r>
              <w:rPr>
                <w:szCs w:val="24"/>
              </w:rPr>
              <w:fldChar w:fldCharType="end"/>
            </w:r>
          </w:p>
        </w:tc>
        <w:tc>
          <w:tcPr>
            <w:tcW w:w="3261" w:type="dxa"/>
          </w:tcPr>
          <w:p w14:paraId="4C92E394" w14:textId="77777777" w:rsidR="00A740C8" w:rsidRDefault="00D3395F" w:rsidP="00730703">
            <w:pPr>
              <w:pStyle w:val="ListParagraph"/>
              <w:spacing w:after="120"/>
              <w:ind w:left="0"/>
              <w:contextualSpacing w:val="0"/>
              <w:rPr>
                <w:szCs w:val="24"/>
              </w:rPr>
            </w:pPr>
            <w:r>
              <w:rPr>
                <w:szCs w:val="24"/>
              </w:rPr>
              <w:t>Implementation and Performance Evaluation of Unit Testing for Student’s Answer Validation in Android Programming Learning Assistance System</w:t>
            </w:r>
          </w:p>
        </w:tc>
        <w:tc>
          <w:tcPr>
            <w:tcW w:w="2965" w:type="dxa"/>
          </w:tcPr>
          <w:p w14:paraId="3A3174DD" w14:textId="77777777" w:rsidR="00A740C8" w:rsidRDefault="00D3395F" w:rsidP="00730703">
            <w:pPr>
              <w:pStyle w:val="ListParagraph"/>
              <w:spacing w:after="120"/>
              <w:ind w:left="0"/>
              <w:contextualSpacing w:val="0"/>
              <w:rPr>
                <w:szCs w:val="24"/>
              </w:rPr>
            </w:pPr>
            <w:r>
              <w:rPr>
                <w:szCs w:val="24"/>
              </w:rPr>
              <w:t>Menunjukkan bahawa spesifikasi perangkat keras dan proses inisialisasi oleh Gradle memiliki dampak besar pada waktu eksekusi.</w:t>
            </w:r>
          </w:p>
        </w:tc>
      </w:tr>
      <w:tr w:rsidR="00A740C8" w14:paraId="3A9404AA" w14:textId="77777777" w:rsidTr="00E0039C">
        <w:tc>
          <w:tcPr>
            <w:tcW w:w="1701" w:type="dxa"/>
          </w:tcPr>
          <w:p w14:paraId="0E0C9DCA" w14:textId="77777777" w:rsidR="00A740C8" w:rsidRDefault="00D3395F" w:rsidP="00730703">
            <w:pPr>
              <w:pStyle w:val="ListParagraph"/>
              <w:spacing w:after="120"/>
              <w:ind w:left="0"/>
              <w:contextualSpacing w:val="0"/>
              <w:rPr>
                <w:szCs w:val="24"/>
              </w:rPr>
            </w:pPr>
            <w:r>
              <w:rPr>
                <w:szCs w:val="24"/>
              </w:rPr>
              <w:fldChar w:fldCharType="begin"/>
            </w:r>
            <w:r>
              <w:rPr>
                <w:szCs w:val="24"/>
              </w:rPr>
              <w:instrText xml:space="preserve"> ADDIN ZOTERO_ITEM CSL_CITATION {"citationID":"RRDG0rcU","properties":{"formattedCitation":"(Syaifudin, Funabiki, Kuribayashi, et al., 2021)","plainCitation":"(Syaifudin, Funabiki, Kuribayashi, et al., 2021)","noteIndex":0},"citationItems":[{"id":48,"uris":["http://zotero.org/users/local/wWuRyI23/items/QYAR4WUH"],"uri":["http://zotero.org/users/local/wWuRyI23/items/QYAR4WUH"],"itemData":{"id":48,"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rPr>
                <w:szCs w:val="24"/>
              </w:rPr>
              <w:fldChar w:fldCharType="separate"/>
            </w:r>
            <w:r>
              <w:t>(Syaifudin, Funabiki, Kuribayashi, et al., 2021)</w:t>
            </w:r>
            <w:r>
              <w:rPr>
                <w:szCs w:val="24"/>
              </w:rPr>
              <w:fldChar w:fldCharType="end"/>
            </w:r>
          </w:p>
        </w:tc>
        <w:tc>
          <w:tcPr>
            <w:tcW w:w="3261" w:type="dxa"/>
          </w:tcPr>
          <w:p w14:paraId="150E1245" w14:textId="77777777" w:rsidR="00A740C8" w:rsidRDefault="00D3395F" w:rsidP="00730703">
            <w:pPr>
              <w:pStyle w:val="ListParagraph"/>
              <w:spacing w:after="120"/>
              <w:ind w:left="0"/>
              <w:contextualSpacing w:val="0"/>
              <w:rPr>
                <w:szCs w:val="24"/>
              </w:rPr>
            </w:pPr>
            <w:r>
              <w:rPr>
                <w:color w:val="111111"/>
                <w:szCs w:val="24"/>
                <w:shd w:val="clear" w:color="auto" w:fill="FFFFFF"/>
              </w:rPr>
              <w:t>Web application implementation of Android programming learning assistance system and its evaluations</w:t>
            </w:r>
          </w:p>
        </w:tc>
        <w:tc>
          <w:tcPr>
            <w:tcW w:w="2965" w:type="dxa"/>
          </w:tcPr>
          <w:p w14:paraId="57DFAA45" w14:textId="77777777" w:rsidR="00A740C8" w:rsidRDefault="00D3395F" w:rsidP="00730703">
            <w:pPr>
              <w:pStyle w:val="ListParagraph"/>
              <w:spacing w:after="120"/>
              <w:ind w:left="0"/>
              <w:contextualSpacing w:val="0"/>
              <w:rPr>
                <w:szCs w:val="24"/>
              </w:rPr>
            </w:pPr>
            <w:r>
              <w:rPr>
                <w:color w:val="111111"/>
                <w:szCs w:val="24"/>
                <w:shd w:val="clear" w:color="auto" w:fill="FFFFFF"/>
              </w:rPr>
              <w:t xml:space="preserve">Implementasi web platform  untuk mengakomodasi siswa yang belajar pemrograman Android secara mandiri. </w:t>
            </w:r>
          </w:p>
        </w:tc>
      </w:tr>
    </w:tbl>
    <w:p w14:paraId="5B83C14D" w14:textId="77777777" w:rsidR="00A740C8" w:rsidRDefault="00A740C8" w:rsidP="00730703">
      <w:pPr>
        <w:rPr>
          <w:b/>
        </w:rPr>
      </w:pPr>
    </w:p>
    <w:p w14:paraId="689B951D" w14:textId="77777777" w:rsidR="00A740C8" w:rsidRDefault="00D3395F" w:rsidP="00730703">
      <w:pPr>
        <w:pStyle w:val="Heading2"/>
        <w:numPr>
          <w:ilvl w:val="0"/>
          <w:numId w:val="7"/>
        </w:numPr>
        <w:ind w:left="426" w:hanging="426"/>
      </w:pPr>
      <w:bookmarkStart w:id="51" w:name="_Toc96512755"/>
      <w:bookmarkStart w:id="52" w:name="_Toc110222798"/>
      <w:r>
        <w:lastRenderedPageBreak/>
        <w:t xml:space="preserve">iCLOP </w:t>
      </w:r>
      <w:r>
        <w:rPr>
          <w:i/>
          <w:iCs/>
        </w:rPr>
        <w:t xml:space="preserve"> </w:t>
      </w:r>
      <w:bookmarkEnd w:id="51"/>
      <w:r>
        <w:rPr>
          <w:i/>
          <w:iCs/>
        </w:rPr>
        <w:t>(Intelligent Computer-Assisted Programming Learning Platform)</w:t>
      </w:r>
      <w:bookmarkEnd w:id="52"/>
    </w:p>
    <w:p w14:paraId="33B47A30" w14:textId="77777777" w:rsidR="00A740C8" w:rsidRDefault="00D3395F" w:rsidP="00730703">
      <w:pPr>
        <w:pStyle w:val="isi"/>
      </w:pPr>
      <w:r>
        <w:t>iCLOP adalah suatu aplikasi yg dapat digunakan dalam proses pembelajaran antara dosen dan mahasiswa untuk mempermudah dosen dalam pemberian dan pengecekan tugas serta mempermudah mahasiswa untuk mengakses pembelajaran mandiri dan pengumpulan tugas yang telah diberikan oleh dosen. iCLOP juga membantu pembelajaran Android sederhana dan dasar sehingga mudah dipahami oleh pengajar dan mahasiswa, iCLOP  di kembangkan dengan mengadopsi sitem dari APLAS (</w:t>
      </w:r>
      <w:r>
        <w:rPr>
          <w:i/>
          <w:iCs/>
        </w:rPr>
        <w:t>Android Programming Learning Assistant System</w:t>
      </w:r>
      <w:r>
        <w:t>).</w:t>
      </w:r>
      <w:r>
        <w:fldChar w:fldCharType="begin"/>
      </w:r>
      <w:r>
        <w:instrText xml:space="preserve"> ADDIN ZOTERO_ITEM CSL_CITATION {"citationID":"cJD5zvEz","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fldChar w:fldCharType="separate"/>
      </w:r>
      <w:r>
        <w:t>(Syaifudin et al., 2019)</w:t>
      </w:r>
      <w:r>
        <w:fldChar w:fldCharType="end"/>
      </w:r>
      <w:r>
        <w:t xml:space="preserve"> </w:t>
      </w:r>
    </w:p>
    <w:p w14:paraId="2DC0588F" w14:textId="77777777" w:rsidR="00A740C8" w:rsidRPr="00E0039C" w:rsidRDefault="00D3395F" w:rsidP="00730703">
      <w:pPr>
        <w:pStyle w:val="isi"/>
      </w:pPr>
      <w:r>
        <w:t>iCLOP adalah platform pembelajaran yang dikembangkan untuk menyediakan sistem cerdas dengan assistensi secara otomatis (</w:t>
      </w:r>
      <w:r w:rsidRPr="00FA61EB">
        <w:rPr>
          <w:i/>
          <w:iCs/>
        </w:rPr>
        <w:t>Automatic Assistance</w:t>
      </w:r>
      <w:r>
        <w:t xml:space="preserve">) yang mana system ini akan mempermudah dalam proses pembelajaran secara mandiri, iCLOP mempunyai beberapa topik di antaranya </w:t>
      </w:r>
      <w:r w:rsidRPr="00FA61EB">
        <w:rPr>
          <w:i/>
          <w:iCs/>
        </w:rPr>
        <w:t>User Interface, Interactive Application, Content Provider dan Service Interactive</w:t>
      </w:r>
      <w:r>
        <w:t xml:space="preserve"> yang masing </w:t>
      </w:r>
      <w:r w:rsidRPr="00E0039C">
        <w:t>masing topik mempunya sub topik yang meliputi :</w:t>
      </w:r>
    </w:p>
    <w:p w14:paraId="4712269D" w14:textId="77777777" w:rsidR="00A740C8" w:rsidRPr="00E0039C" w:rsidRDefault="00D3395F" w:rsidP="00730703">
      <w:pPr>
        <w:pStyle w:val="isi"/>
        <w:numPr>
          <w:ilvl w:val="0"/>
          <w:numId w:val="8"/>
        </w:numPr>
        <w:rPr>
          <w:b/>
        </w:rPr>
      </w:pPr>
      <w:r w:rsidRPr="00FA61EB">
        <w:rPr>
          <w:bCs/>
          <w:i/>
          <w:iCs/>
        </w:rPr>
        <w:t>User Interface</w:t>
      </w:r>
      <w:r w:rsidRPr="00E0039C">
        <w:rPr>
          <w:bCs/>
        </w:rPr>
        <w:t xml:space="preserve"> memiliki sub topic </w:t>
      </w:r>
      <w:r w:rsidRPr="00FA61EB">
        <w:rPr>
          <w:bCs/>
          <w:i/>
          <w:iCs/>
        </w:rPr>
        <w:t>UI</w:t>
      </w:r>
      <w:r w:rsidRPr="00E0039C">
        <w:rPr>
          <w:bCs/>
        </w:rPr>
        <w:t xml:space="preserve"> dan </w:t>
      </w:r>
      <w:r w:rsidRPr="00FA61EB">
        <w:rPr>
          <w:bCs/>
          <w:i/>
          <w:iCs/>
        </w:rPr>
        <w:t>Widgets</w:t>
      </w:r>
    </w:p>
    <w:p w14:paraId="1E602583" w14:textId="77777777" w:rsidR="00A740C8" w:rsidRDefault="00D3395F" w:rsidP="00730703">
      <w:pPr>
        <w:pStyle w:val="isi"/>
        <w:numPr>
          <w:ilvl w:val="0"/>
          <w:numId w:val="8"/>
        </w:numPr>
        <w:rPr>
          <w:bCs/>
          <w:color w:val="000000" w:themeColor="text1"/>
        </w:rPr>
      </w:pPr>
      <w:r w:rsidRPr="00FA61EB">
        <w:rPr>
          <w:bCs/>
          <w:i/>
          <w:iCs/>
        </w:rPr>
        <w:t>Interactive Aplication</w:t>
      </w:r>
      <w:r w:rsidRPr="00E0039C">
        <w:rPr>
          <w:bCs/>
        </w:rPr>
        <w:t xml:space="preserve"> </w:t>
      </w:r>
      <w:r>
        <w:rPr>
          <w:bCs/>
          <w:color w:val="000000" w:themeColor="text1"/>
        </w:rPr>
        <w:t xml:space="preserve">memiliki beberapa sub topik meliputi Basic </w:t>
      </w:r>
      <w:r w:rsidRPr="00FA61EB">
        <w:rPr>
          <w:bCs/>
          <w:i/>
          <w:iCs/>
          <w:color w:val="000000" w:themeColor="text1"/>
        </w:rPr>
        <w:t>Activity,Advance Widgets</w:t>
      </w:r>
      <w:r>
        <w:rPr>
          <w:bCs/>
          <w:color w:val="000000" w:themeColor="text1"/>
        </w:rPr>
        <w:t xml:space="preserve"> dan </w:t>
      </w:r>
      <w:r w:rsidRPr="00FA61EB">
        <w:rPr>
          <w:bCs/>
          <w:i/>
          <w:iCs/>
          <w:color w:val="000000" w:themeColor="text1"/>
        </w:rPr>
        <w:t>Multiple Activities.</w:t>
      </w:r>
    </w:p>
    <w:p w14:paraId="698BC936" w14:textId="77777777" w:rsidR="00A740C8" w:rsidRDefault="00D3395F" w:rsidP="00730703">
      <w:pPr>
        <w:pStyle w:val="isi"/>
        <w:numPr>
          <w:ilvl w:val="0"/>
          <w:numId w:val="8"/>
        </w:numPr>
        <w:rPr>
          <w:bCs/>
          <w:color w:val="000000" w:themeColor="text1"/>
        </w:rPr>
      </w:pPr>
      <w:r w:rsidRPr="00FA61EB">
        <w:rPr>
          <w:bCs/>
          <w:i/>
          <w:iCs/>
          <w:color w:val="000000" w:themeColor="text1"/>
        </w:rPr>
        <w:t>Content provider</w:t>
      </w:r>
      <w:r>
        <w:rPr>
          <w:bCs/>
          <w:color w:val="000000" w:themeColor="text1"/>
        </w:rPr>
        <w:t xml:space="preserve"> yang mempunyai beberapa sub topik di antaranya Data Storage, SQLite, Network Connection, Data Service</w:t>
      </w:r>
    </w:p>
    <w:p w14:paraId="32B3066B" w14:textId="77777777" w:rsidR="00A740C8" w:rsidRPr="00FA61EB" w:rsidRDefault="00D3395F" w:rsidP="00730703">
      <w:pPr>
        <w:pStyle w:val="isi"/>
        <w:numPr>
          <w:ilvl w:val="0"/>
          <w:numId w:val="8"/>
        </w:numPr>
        <w:rPr>
          <w:bCs/>
          <w:i/>
          <w:iCs/>
          <w:color w:val="000000" w:themeColor="text1"/>
        </w:rPr>
      </w:pPr>
      <w:r w:rsidRPr="00FA61EB">
        <w:rPr>
          <w:bCs/>
          <w:i/>
          <w:iCs/>
          <w:color w:val="000000" w:themeColor="text1"/>
        </w:rPr>
        <w:t>Service Interaction</w:t>
      </w:r>
      <w:r>
        <w:rPr>
          <w:bCs/>
          <w:color w:val="000000" w:themeColor="text1"/>
        </w:rPr>
        <w:t xml:space="preserve"> memiliki beberapa sub bab di antaranya basic aplication </w:t>
      </w:r>
      <w:r w:rsidRPr="00FA61EB">
        <w:rPr>
          <w:bCs/>
          <w:i/>
          <w:iCs/>
          <w:color w:val="000000" w:themeColor="text1"/>
        </w:rPr>
        <w:t>flutter, Web Contents, Service Application, Notification.</w:t>
      </w:r>
    </w:p>
    <w:p w14:paraId="1909FCA2" w14:textId="77777777" w:rsidR="00A740C8" w:rsidRDefault="00D3395F" w:rsidP="00730703">
      <w:pPr>
        <w:rPr>
          <w:color w:val="000000"/>
        </w:rPr>
      </w:pPr>
      <w:r w:rsidRPr="00FA61EB">
        <w:rPr>
          <w:i/>
          <w:iCs/>
        </w:rPr>
        <w:t xml:space="preserve">iCLOP </w:t>
      </w:r>
      <w:r>
        <w:t xml:space="preserve"> </w:t>
      </w:r>
      <w:r>
        <w:rPr>
          <w:color w:val="000000"/>
        </w:rPr>
        <w:t xml:space="preserve">  mempunyai spesifikasi (</w:t>
      </w:r>
      <w:r>
        <w:rPr>
          <w:i/>
          <w:iCs/>
          <w:color w:val="000000"/>
        </w:rPr>
        <w:t>Guide file</w:t>
      </w:r>
      <w:r>
        <w:rPr>
          <w:color w:val="000000"/>
        </w:rPr>
        <w:t>) yang menjadi sayarat minimum dalam pengerjaan materi, berikut langkah langkah pembuatanya :</w:t>
      </w:r>
    </w:p>
    <w:p w14:paraId="2F2D8A73" w14:textId="77777777" w:rsidR="00A740C8" w:rsidRDefault="00D3395F" w:rsidP="00730703">
      <w:pPr>
        <w:jc w:val="center"/>
      </w:pPr>
      <w:r>
        <w:rPr>
          <w:noProof/>
        </w:rPr>
        <w:lastRenderedPageBreak/>
        <w:drawing>
          <wp:inline distT="0" distB="0" distL="0" distR="0" wp14:anchorId="0CFAAC21" wp14:editId="07AA134E">
            <wp:extent cx="3992880" cy="45415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stretch>
                      <a:fillRect/>
                    </a:stretch>
                  </pic:blipFill>
                  <pic:spPr>
                    <a:xfrm>
                      <a:off x="0" y="0"/>
                      <a:ext cx="3993226" cy="4541914"/>
                    </a:xfrm>
                    <a:prstGeom prst="rect">
                      <a:avLst/>
                    </a:prstGeom>
                  </pic:spPr>
                </pic:pic>
              </a:graphicData>
            </a:graphic>
          </wp:inline>
        </w:drawing>
      </w:r>
    </w:p>
    <w:p w14:paraId="01252F14" w14:textId="5D508BE9" w:rsidR="00A740C8" w:rsidRDefault="00D3395F" w:rsidP="00730703">
      <w:pPr>
        <w:pStyle w:val="GAMBAR"/>
        <w:spacing w:line="360" w:lineRule="auto"/>
      </w:pPr>
      <w:bookmarkStart w:id="53" w:name="_Toc111197414"/>
      <w:r>
        <w:t xml:space="preserve">Gambar 2. </w:t>
      </w:r>
      <w:r>
        <w:fldChar w:fldCharType="begin"/>
      </w:r>
      <w:r>
        <w:instrText xml:space="preserve"> SEQ Gambar_2. \* ARABIC </w:instrText>
      </w:r>
      <w:r>
        <w:fldChar w:fldCharType="separate"/>
      </w:r>
      <w:r w:rsidR="00CD0C36">
        <w:rPr>
          <w:noProof/>
        </w:rPr>
        <w:t>1</w:t>
      </w:r>
      <w:r>
        <w:fldChar w:fldCharType="end"/>
      </w:r>
      <w:r>
        <w:t xml:space="preserve"> Contoh materi dan soal</w:t>
      </w:r>
      <w:bookmarkEnd w:id="53"/>
    </w:p>
    <w:p w14:paraId="0A8BC8D1" w14:textId="77777777" w:rsidR="00A740C8" w:rsidRDefault="00D3395F" w:rsidP="00730703">
      <w:pPr>
        <w:pStyle w:val="ListParagraph"/>
        <w:spacing w:after="240"/>
        <w:ind w:left="567" w:firstLine="284"/>
        <w:jc w:val="both"/>
        <w:rPr>
          <w:color w:val="000000"/>
          <w:szCs w:val="24"/>
        </w:rPr>
      </w:pPr>
      <w:r>
        <w:rPr>
          <w:color w:val="000000"/>
          <w:szCs w:val="24"/>
        </w:rPr>
        <w:t>Sumber yang disediakan mempunyai 3 file berupa dokumen panduan pengerjaan (</w:t>
      </w:r>
      <w:r>
        <w:rPr>
          <w:i/>
          <w:color w:val="000000"/>
          <w:szCs w:val="24"/>
        </w:rPr>
        <w:t>Guide file</w:t>
      </w:r>
      <w:r>
        <w:rPr>
          <w:color w:val="000000"/>
          <w:szCs w:val="24"/>
        </w:rPr>
        <w:t xml:space="preserve">), </w:t>
      </w:r>
      <w:r>
        <w:rPr>
          <w:i/>
          <w:color w:val="000000"/>
          <w:szCs w:val="24"/>
        </w:rPr>
        <w:t>Suplement file</w:t>
      </w:r>
      <w:r>
        <w:rPr>
          <w:color w:val="000000"/>
          <w:szCs w:val="24"/>
        </w:rPr>
        <w:t xml:space="preserve"> berupa elemen yang diperlukan aplikasi seperti gambar, </w:t>
      </w:r>
      <w:r>
        <w:rPr>
          <w:i/>
          <w:color w:val="000000"/>
          <w:szCs w:val="24"/>
        </w:rPr>
        <w:t xml:space="preserve">Test code </w:t>
      </w:r>
      <w:r>
        <w:rPr>
          <w:color w:val="000000"/>
          <w:szCs w:val="24"/>
        </w:rPr>
        <w:t xml:space="preserve">berupa file yang akan di jalankan pada Flutter Test. </w:t>
      </w:r>
    </w:p>
    <w:p w14:paraId="2FA3B665" w14:textId="77777777" w:rsidR="00A740C8" w:rsidRDefault="00D3395F" w:rsidP="00730703">
      <w:pPr>
        <w:pStyle w:val="Heading2"/>
        <w:numPr>
          <w:ilvl w:val="0"/>
          <w:numId w:val="7"/>
        </w:numPr>
        <w:ind w:left="426" w:hanging="426"/>
      </w:pPr>
      <w:bookmarkStart w:id="54" w:name="_Toc110222799"/>
      <w:r>
        <w:t>DART</w:t>
      </w:r>
      <w:bookmarkEnd w:id="54"/>
    </w:p>
    <w:p w14:paraId="36991613" w14:textId="77777777" w:rsidR="00A740C8" w:rsidRDefault="00D3395F" w:rsidP="00730703">
      <w:pPr>
        <w:ind w:firstLine="720"/>
      </w:pPr>
      <w:r>
        <w:t xml:space="preserve">Bahasa dart di kembangkan oleh google untuk membuat aplikasi multiflatform dengan satu basis code. Dengan bahasa dart dapat dikembangkan dan digunakan untuk membuat aplikasi untuk </w:t>
      </w:r>
      <w:r w:rsidRPr="00FA61EB">
        <w:rPr>
          <w:i/>
          <w:iCs/>
        </w:rPr>
        <w:t>iOS, android,</w:t>
      </w:r>
      <w:r>
        <w:t xml:space="preserve"> dan</w:t>
      </w:r>
      <w:r w:rsidRPr="00FA61EB">
        <w:rPr>
          <w:i/>
          <w:iCs/>
        </w:rPr>
        <w:t xml:space="preserve"> web</w:t>
      </w:r>
      <w:r>
        <w:t xml:space="preserve"> dengan fitur yang ditujukan untuk pengembangan aplikasi</w:t>
      </w:r>
      <w:r w:rsidRPr="00FA61EB">
        <w:rPr>
          <w:i/>
          <w:iCs/>
        </w:rPr>
        <w:t xml:space="preserve"> multiflatfrom</w:t>
      </w:r>
      <w:r>
        <w:t xml:space="preserve"> berbasis </w:t>
      </w:r>
      <w:r w:rsidRPr="00FA61EB">
        <w:rPr>
          <w:i/>
          <w:iCs/>
        </w:rPr>
        <w:t>flutter</w:t>
      </w:r>
      <w:r>
        <w:t xml:space="preserve">. </w:t>
      </w:r>
      <w:r>
        <w:fldChar w:fldCharType="begin"/>
      </w:r>
      <w:r>
        <w:instrText xml:space="preserve"> ADDIN ZOTERO_ITEM CSL_CITATION {"citationID":"ggbcpk0p","properties":{"formattedCitation":"(Purba, 2021)","plainCitation":"(Purba, 2021)","noteIndex":0},"citationItems":[{"id":28,"uris":["http://zotero.org/users/local/wWuRyI23/items/R93XBWD7"],"uri":["http://zotero.org/users/local/wWuRyI23/items/R93XBWD7"],"itemData":{"id":28,"type":"article-journal","abstract":"Utilization of technology has developed very rapidly, one of which is in the economic and business fields as a promotional media whose development has been growing rapidly since the advent of internet technology The purpose of a product profile is to display a product profile and build credibility in cyberspace. Product profile applications can be submitted via an Android mobile application. So this study aims to design and because it is very helpful in the ease and speed of sending, delivering and receiving information. The product profile application is a solution as a promotional medium in this technological age. The purpose of a product profile is to display a product profile and build credibility in cyberspace. Product profile applications can be submitted via an Android mobile application. So this study aims to design and build an Android-based MSI graphics card product application using the Flutter framework and the Extreme Programming method. It is hoped that by making this application, it can introduce MSI graphics card products to the wider community to find out the information needed.","language":"id","page":"8","source":"Zotero","title":"RANCANG BANGUN APLIKASI PROFIL KARTU GRAFIS BERBASIS ANDROID MENGGUNAKAN FLUTTER","author":[{"family":"Purba","given":"Fernata Firdaus"}],"issued":{"date-parts":[["2021"]]}}}],"schema":"https://github.com/citation-style-language/schema/raw/master/csl-citation.json"} </w:instrText>
      </w:r>
      <w:r>
        <w:fldChar w:fldCharType="separate"/>
      </w:r>
      <w:r>
        <w:t>(Purba, 2021)</w:t>
      </w:r>
      <w:r>
        <w:fldChar w:fldCharType="end"/>
      </w:r>
    </w:p>
    <w:p w14:paraId="29F09CC6" w14:textId="77777777" w:rsidR="00A740C8" w:rsidRDefault="00D3395F" w:rsidP="00730703">
      <w:pPr>
        <w:rPr>
          <w:b/>
        </w:rPr>
      </w:pPr>
      <w:bookmarkStart w:id="55" w:name="_Toc96512757"/>
      <w:r>
        <w:br w:type="page"/>
      </w:r>
    </w:p>
    <w:p w14:paraId="0EBB2D34" w14:textId="77777777" w:rsidR="00A740C8" w:rsidRDefault="00D3395F" w:rsidP="00730703">
      <w:pPr>
        <w:pStyle w:val="Heading2"/>
        <w:numPr>
          <w:ilvl w:val="0"/>
          <w:numId w:val="7"/>
        </w:numPr>
        <w:ind w:left="426" w:hanging="426"/>
      </w:pPr>
      <w:bookmarkStart w:id="56" w:name="_Toc110222800"/>
      <w:r>
        <w:lastRenderedPageBreak/>
        <w:t>WIDGET</w:t>
      </w:r>
      <w:bookmarkEnd w:id="55"/>
      <w:bookmarkEnd w:id="56"/>
    </w:p>
    <w:p w14:paraId="3DC1CC21" w14:textId="77777777" w:rsidR="00A740C8" w:rsidRDefault="00D3395F" w:rsidP="00730703">
      <w:pPr>
        <w:ind w:firstLine="720"/>
      </w:pPr>
      <w:r>
        <w:t xml:space="preserve">Widgets merupakan bagian dari kerangka kerja </w:t>
      </w:r>
      <w:r w:rsidRPr="004D773D">
        <w:rPr>
          <w:i/>
          <w:iCs/>
        </w:rPr>
        <w:t>flutter</w:t>
      </w:r>
      <w:r>
        <w:t xml:space="preserve"> yang mana </w:t>
      </w:r>
      <w:r w:rsidRPr="004D773D">
        <w:rPr>
          <w:i/>
          <w:iCs/>
        </w:rPr>
        <w:t>widget</w:t>
      </w:r>
      <w:r>
        <w:t xml:space="preserve"> pada</w:t>
      </w:r>
      <w:r w:rsidRPr="004D773D">
        <w:rPr>
          <w:i/>
          <w:iCs/>
        </w:rPr>
        <w:t xml:space="preserve"> flutter</w:t>
      </w:r>
      <w:r>
        <w:t xml:space="preserve"> dapat duganakan dalam merancang atau mengkategorikan tampilan dari kerangka aplikasi, setiap widget memiliki deklarasi dalam pembangunan tampilan yang tidak dapat diubah. </w:t>
      </w:r>
      <w:r w:rsidRPr="004D773D">
        <w:rPr>
          <w:i/>
          <w:iCs/>
        </w:rPr>
        <w:t>Flutter</w:t>
      </w:r>
      <w:r>
        <w:t xml:space="preserve"> memiliki struktur </w:t>
      </w:r>
      <w:r w:rsidRPr="004D773D">
        <w:rPr>
          <w:i/>
          <w:iCs/>
        </w:rPr>
        <w:t>widget</w:t>
      </w:r>
      <w:r>
        <w:t xml:space="preserve"> yang dapat disesuaikan dan diperluas.</w:t>
      </w:r>
      <w:r>
        <w:fldChar w:fldCharType="begin"/>
      </w:r>
      <w:r>
        <w:instrText xml:space="preserve"> ADDIN ZOTERO_ITEM CSL_CITATION {"citationID":"cssPIeFD","properties":{"formattedCitation":"(Haris, 2021)","plainCitation":"(Haris, 2021)","noteIndex":0},"citationItems":[{"id":67,"uris":["http://zotero.org/users/local/wWuRyI23/items/HGLGIX7R"],"uri":["http://zotero.org/users/local/wWuRyI23/items/HGLGIX7R"],"itemData":{"id":67,"type":"article-journal","language":"id","page":"86","source":"Zotero","title":"KOMPARASI FLUTTER DAN REACT NATIVE DALAM PENGEMBANGAN PERANGKAT BERGERAK","author":[{"family":"Haris","given":"Zakki Abdurrahman"}],"issued":{"date-parts":[["2021"]]}}}],"schema":"https://github.com/citation-style-language/schema/raw/master/csl-citation.json"} </w:instrText>
      </w:r>
      <w:r>
        <w:fldChar w:fldCharType="separate"/>
      </w:r>
      <w:r>
        <w:t>(Haris, 2021)</w:t>
      </w:r>
      <w:r>
        <w:fldChar w:fldCharType="end"/>
      </w:r>
    </w:p>
    <w:p w14:paraId="4EC0D638" w14:textId="77777777" w:rsidR="00A740C8" w:rsidRDefault="00A740C8" w:rsidP="00730703">
      <w:pPr>
        <w:ind w:firstLine="720"/>
        <w:jc w:val="center"/>
      </w:pPr>
    </w:p>
    <w:p w14:paraId="56E70014" w14:textId="77777777" w:rsidR="00A740C8" w:rsidRDefault="00D3395F" w:rsidP="00730703">
      <w:pPr>
        <w:ind w:firstLine="720"/>
        <w:jc w:val="center"/>
      </w:pPr>
      <w:r>
        <w:rPr>
          <w:noProof/>
        </w:rPr>
        <w:drawing>
          <wp:inline distT="0" distB="0" distL="0" distR="0" wp14:anchorId="22B35C59" wp14:editId="55EA80F9">
            <wp:extent cx="3324225" cy="2698115"/>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2"/>
                    <a:stretch>
                      <a:fillRect/>
                    </a:stretch>
                  </pic:blipFill>
                  <pic:spPr>
                    <a:xfrm>
                      <a:off x="0" y="0"/>
                      <a:ext cx="3365935" cy="2732266"/>
                    </a:xfrm>
                    <a:prstGeom prst="rect">
                      <a:avLst/>
                    </a:prstGeom>
                  </pic:spPr>
                </pic:pic>
              </a:graphicData>
            </a:graphic>
          </wp:inline>
        </w:drawing>
      </w:r>
    </w:p>
    <w:p w14:paraId="76FAE205" w14:textId="781A75FA" w:rsidR="00A740C8" w:rsidRDefault="00D3395F" w:rsidP="00730703">
      <w:pPr>
        <w:pStyle w:val="GAMBAR"/>
        <w:spacing w:line="360" w:lineRule="auto"/>
      </w:pPr>
      <w:bookmarkStart w:id="57" w:name="_Toc93492985"/>
      <w:bookmarkStart w:id="58" w:name="_Toc93493129"/>
      <w:bookmarkStart w:id="59" w:name="_Toc111197415"/>
      <w:r>
        <w:t xml:space="preserve">Gambar 2. </w:t>
      </w:r>
      <w:r>
        <w:fldChar w:fldCharType="begin"/>
      </w:r>
      <w:r>
        <w:instrText xml:space="preserve"> SEQ Gambar_2. \* ARABIC </w:instrText>
      </w:r>
      <w:r>
        <w:fldChar w:fldCharType="separate"/>
      </w:r>
      <w:r w:rsidR="00CD0C36">
        <w:rPr>
          <w:noProof/>
        </w:rPr>
        <w:t>2</w:t>
      </w:r>
      <w:r>
        <w:fldChar w:fldCharType="end"/>
      </w:r>
      <w:r>
        <w:t xml:space="preserve"> Contoh Gambar Widgets</w:t>
      </w:r>
      <w:bookmarkEnd w:id="57"/>
      <w:bookmarkEnd w:id="58"/>
      <w:bookmarkEnd w:id="59"/>
    </w:p>
    <w:p w14:paraId="11BDC318" w14:textId="77777777" w:rsidR="00A740C8" w:rsidRDefault="00D3395F" w:rsidP="00730703">
      <w:pPr>
        <w:pStyle w:val="Heading2"/>
        <w:numPr>
          <w:ilvl w:val="0"/>
          <w:numId w:val="7"/>
        </w:numPr>
        <w:ind w:left="426" w:hanging="426"/>
      </w:pPr>
      <w:bookmarkStart w:id="60" w:name="_Toc96512758"/>
      <w:bookmarkStart w:id="61" w:name="_Toc110222801"/>
      <w:r>
        <w:t>Test Driven Development (TTD)</w:t>
      </w:r>
      <w:bookmarkEnd w:id="60"/>
      <w:bookmarkEnd w:id="61"/>
    </w:p>
    <w:p w14:paraId="37F22B23" w14:textId="77777777" w:rsidR="00A740C8" w:rsidRDefault="00D3395F" w:rsidP="00730703">
      <w:pPr>
        <w:pStyle w:val="isi"/>
      </w:pPr>
      <w:r>
        <w:t xml:space="preserve">Metode TDD dapat diimplementasikan dengan cara pengujian aplikasi Android yang dilakukan melalui proses pengujian yang otomatis. Dalam proses pengujian ini menggunakan </w:t>
      </w:r>
      <w:r>
        <w:rPr>
          <w:i/>
        </w:rPr>
        <w:t xml:space="preserve">source code </w:t>
      </w:r>
      <w:r>
        <w:t xml:space="preserve">atau model desain untuk menjadi patokan dari sebuah pengujian yang dilakukan secara otomatis. TDD melakukan pengujian secara </w:t>
      </w:r>
      <w:r w:rsidRPr="004D773D">
        <w:rPr>
          <w:i/>
          <w:iCs/>
        </w:rPr>
        <w:t>Automated Assistance</w:t>
      </w:r>
      <w:r>
        <w:t xml:space="preserve"> mulai bagian yang kecil hingga besar. Bagian tersebut terdiri dari kecil (</w:t>
      </w:r>
      <w:r w:rsidRPr="004D773D">
        <w:rPr>
          <w:i/>
          <w:iCs/>
        </w:rPr>
        <w:t>unit test</w:t>
      </w:r>
      <w:r>
        <w:t>), sedang (</w:t>
      </w:r>
      <w:r w:rsidRPr="004D773D">
        <w:rPr>
          <w:i/>
          <w:iCs/>
        </w:rPr>
        <w:t>integration test</w:t>
      </w:r>
      <w:r>
        <w:t xml:space="preserve">) </w:t>
      </w:r>
      <w:r>
        <w:fldChar w:fldCharType="begin"/>
      </w:r>
      <w:r>
        <w:instrText xml:space="preserve"> ADDIN ZOTERO_ITEM CSL_CITATION {"citationID":"xX5P83MI","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fldChar w:fldCharType="separate"/>
      </w:r>
      <w:r>
        <w:t>(Syaifudin et al., 2019)</w:t>
      </w:r>
      <w:r>
        <w:fldChar w:fldCharType="end"/>
      </w:r>
    </w:p>
    <w:p w14:paraId="606DB920" w14:textId="77777777" w:rsidR="00A740C8" w:rsidRDefault="00A740C8" w:rsidP="00730703"/>
    <w:p w14:paraId="38BB2B0C" w14:textId="77777777" w:rsidR="00E0039C" w:rsidRDefault="00E0039C">
      <w:pPr>
        <w:spacing w:line="259" w:lineRule="auto"/>
        <w:rPr>
          <w:b/>
        </w:rPr>
      </w:pPr>
      <w:bookmarkStart w:id="62" w:name="_Toc96512759"/>
      <w:bookmarkEnd w:id="46"/>
      <w:r>
        <w:br w:type="page"/>
      </w:r>
    </w:p>
    <w:p w14:paraId="6C63F18A" w14:textId="59053B27" w:rsidR="00A740C8" w:rsidRDefault="00D3395F" w:rsidP="00730703">
      <w:pPr>
        <w:pStyle w:val="Heading2"/>
        <w:numPr>
          <w:ilvl w:val="0"/>
          <w:numId w:val="7"/>
        </w:numPr>
        <w:ind w:left="426" w:hanging="426"/>
      </w:pPr>
      <w:bookmarkStart w:id="63" w:name="_Toc110222802"/>
      <w:r>
        <w:lastRenderedPageBreak/>
        <w:t>Unit Test</w:t>
      </w:r>
      <w:bookmarkEnd w:id="62"/>
      <w:r>
        <w:t xml:space="preserve"> dan </w:t>
      </w:r>
      <w:bookmarkStart w:id="64" w:name="_Toc96512760"/>
      <w:r>
        <w:t>Widget Test</w:t>
      </w:r>
      <w:bookmarkEnd w:id="63"/>
      <w:bookmarkEnd w:id="64"/>
    </w:p>
    <w:p w14:paraId="51363112" w14:textId="77777777" w:rsidR="00A740C8" w:rsidRDefault="00D3395F" w:rsidP="00730703">
      <w:pPr>
        <w:pStyle w:val="isi"/>
      </w:pPr>
      <w:r>
        <w:t xml:space="preserve">Unit test merupakan pengujian  suatu fungsi, metode dan kelas, tujuan dari unit test yaitu untuk menguji dan memverifikasi kebenaran dari sebuah logika dalam berbagai kondisi, Unit test menguji sebuah fungsi secara umum tanpa membaca atau menulis serta tindakan dari luar proses pengujian. </w:t>
      </w:r>
    </w:p>
    <w:p w14:paraId="270555C9" w14:textId="77777777" w:rsidR="00A740C8" w:rsidRDefault="00D3395F" w:rsidP="00730703">
      <w:pPr>
        <w:spacing w:after="240"/>
        <w:ind w:firstLine="720"/>
        <w:jc w:val="both"/>
      </w:pPr>
      <w:r>
        <w:t xml:space="preserve">Widget Test merupakan pengujian komponen yang memverivikasi bahwa UI dan Widget mempunyai interaksi yang baik, serta dapat melalukan tata letak dan tindakan . </w:t>
      </w:r>
      <w:r>
        <w:rPr>
          <w:lang w:eastAsia="id-ID"/>
        </w:rPr>
        <w:t>T</w:t>
      </w:r>
      <w:r>
        <w:rPr>
          <w:lang w:val="id-ID" w:eastAsia="id-ID"/>
        </w:rPr>
        <w:t>es widget lebih komprehensif daripada tes unit. Namun, seperti tes unit, lingkungan tes widget diganti dengan implementasi yang jauh lebih sederhana daripada sistem UI penuh.</w:t>
      </w:r>
      <w:r>
        <w:rPr>
          <w:lang w:val="id-ID" w:eastAsia="id-ID"/>
        </w:rPr>
        <w:fldChar w:fldCharType="begin"/>
      </w:r>
      <w:r>
        <w:rPr>
          <w:lang w:val="id-ID" w:eastAsia="id-ID"/>
        </w:rPr>
        <w:instrText xml:space="preserve"> ADDIN ZOTERO_ITEM CSL_CITATION {"citationID":"wvaQK82z","properties":{"formattedCitation":"(Satria et al., 2021)","plainCitation":"(Satria et al., 2021)","noteIndex":0},"citationItems":[{"id":69,"uris":["http://zotero.org/users/local/wWuRyI23/items/T9P4FGGW"],"uri":["http://zotero.org/users/local/wWuRyI23/items/T9P4FGGW"],"itemData":{"id":69,"type":"article-journal","abstract":"Technology is increasingly embedded in human life. In fact, almost everyone is already using a smart phone (smartphone). The most widely used smartphones are those based on Android because they are the most widely produced and easily available. In the smartphone that we use, there are many applications that can support the work we do. Even without books and stationery, we can take notes on our smartphones. Applications in smartphones can be made using many software, one of which is Flutter. Using flutter, we just need to edit and add so that the application we create is in accordance with what we conceptualized.","language":"id","page":"9","source":"Zotero","title":"RANCANG BANGUN APLIKASI CATATAN SEDERHANA ANDROID “CATATAN KAKI” BERBASIS FLUTTER","author":[{"family":"Satria","given":"Septa Arianto"},{"family":"Raya","given":"Kec Jekan"},{"family":"Raya","given":"Kota Palangka"}],"issued":{"date-parts":[["2021"]]}}}],"schema":"https://github.com/citation-style-language/schema/raw/master/csl-citation.json"} </w:instrText>
      </w:r>
      <w:r>
        <w:rPr>
          <w:lang w:val="id-ID" w:eastAsia="id-ID"/>
        </w:rPr>
        <w:fldChar w:fldCharType="separate"/>
      </w:r>
      <w:r>
        <w:t>(Satria et al., 2021)</w:t>
      </w:r>
      <w:r>
        <w:rPr>
          <w:lang w:val="id-ID" w:eastAsia="id-ID"/>
        </w:rPr>
        <w:fldChar w:fldCharType="end"/>
      </w:r>
    </w:p>
    <w:p w14:paraId="12B8B61F" w14:textId="77777777" w:rsidR="00A740C8" w:rsidRDefault="00D3395F" w:rsidP="00730703">
      <w:pPr>
        <w:pStyle w:val="Heading2"/>
        <w:numPr>
          <w:ilvl w:val="0"/>
          <w:numId w:val="7"/>
        </w:numPr>
        <w:ind w:left="426" w:hanging="426"/>
      </w:pPr>
      <w:bookmarkStart w:id="65" w:name="_Toc96512762"/>
      <w:bookmarkStart w:id="66" w:name="_Toc110222803"/>
      <w:r>
        <w:t>Learning Proces for Each Task</w:t>
      </w:r>
      <w:bookmarkEnd w:id="65"/>
      <w:bookmarkEnd w:id="66"/>
    </w:p>
    <w:p w14:paraId="532F7C48" w14:textId="77777777" w:rsidR="00A740C8" w:rsidRDefault="00D3395F" w:rsidP="00730703">
      <w:pPr>
        <w:pStyle w:val="isi"/>
      </w:pPr>
      <w:r>
        <w:t xml:space="preserve">   </w:t>
      </w:r>
      <w:r>
        <w:rPr>
          <w:noProof/>
        </w:rPr>
        <w:drawing>
          <wp:inline distT="0" distB="0" distL="0" distR="0" wp14:anchorId="2062A49B" wp14:editId="0351811D">
            <wp:extent cx="5278755" cy="2493645"/>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3"/>
                    <a:stretch>
                      <a:fillRect/>
                    </a:stretch>
                  </pic:blipFill>
                  <pic:spPr>
                    <a:xfrm>
                      <a:off x="0" y="0"/>
                      <a:ext cx="5278755" cy="2493645"/>
                    </a:xfrm>
                    <a:prstGeom prst="rect">
                      <a:avLst/>
                    </a:prstGeom>
                  </pic:spPr>
                </pic:pic>
              </a:graphicData>
            </a:graphic>
          </wp:inline>
        </w:drawing>
      </w:r>
    </w:p>
    <w:p w14:paraId="5FBFB8C3" w14:textId="4840606C" w:rsidR="00A740C8" w:rsidRDefault="00D3395F" w:rsidP="00730703">
      <w:pPr>
        <w:pStyle w:val="GAMBAR"/>
        <w:spacing w:line="360" w:lineRule="auto"/>
      </w:pPr>
      <w:bookmarkStart w:id="67" w:name="_Toc93493130"/>
      <w:bookmarkStart w:id="68" w:name="_Toc111197416"/>
      <w:r>
        <w:t xml:space="preserve">Gambar 2. </w:t>
      </w:r>
      <w:r>
        <w:fldChar w:fldCharType="begin"/>
      </w:r>
      <w:r>
        <w:instrText xml:space="preserve"> SEQ Gambar_2. \* ARABIC </w:instrText>
      </w:r>
      <w:r>
        <w:fldChar w:fldCharType="separate"/>
      </w:r>
      <w:r w:rsidR="00CD0C36">
        <w:rPr>
          <w:noProof/>
        </w:rPr>
        <w:t>3</w:t>
      </w:r>
      <w:r>
        <w:fldChar w:fldCharType="end"/>
      </w:r>
      <w:r>
        <w:t xml:space="preserve"> Gambar Learning Proces for Each Task</w:t>
      </w:r>
      <w:bookmarkEnd w:id="67"/>
      <w:bookmarkEnd w:id="68"/>
    </w:p>
    <w:p w14:paraId="09856628" w14:textId="77777777" w:rsidR="00E0039C" w:rsidRDefault="00E0039C">
      <w:pPr>
        <w:spacing w:line="259" w:lineRule="auto"/>
        <w:rPr>
          <w:i/>
        </w:rPr>
      </w:pPr>
      <w:r>
        <w:rPr>
          <w:i/>
        </w:rPr>
        <w:br w:type="page"/>
      </w:r>
    </w:p>
    <w:p w14:paraId="591FEC2D" w14:textId="57343941" w:rsidR="00A740C8" w:rsidRDefault="00D3395F" w:rsidP="00730703">
      <w:pPr>
        <w:ind w:left="450" w:firstLine="540"/>
        <w:jc w:val="both"/>
      </w:pPr>
      <w:r>
        <w:rPr>
          <w:i/>
        </w:rPr>
        <w:lastRenderedPageBreak/>
        <w:t xml:space="preserve">Learning process for each task </w:t>
      </w:r>
      <w:r>
        <w:t xml:space="preserve">merupakan proses mahasiswa belajar basic aplication menggunakan </w:t>
      </w:r>
      <w:r w:rsidRPr="004D773D">
        <w:rPr>
          <w:i/>
          <w:iCs/>
        </w:rPr>
        <w:t>flutter</w:t>
      </w:r>
      <w:r>
        <w:t xml:space="preserve"> melalui tiga proses sesuai pada gambar 2.3 </w:t>
      </w:r>
      <w:r>
        <w:fldChar w:fldCharType="begin"/>
      </w:r>
      <w:r>
        <w:instrText xml:space="preserve"> ADDIN ZOTERO_ITEM CSL_CITATION {"citationID":"dRYJQqVD","properties":{"formattedCitation":"(Syaifudin, Funabiki, Kuribayashi, et al., 2021)","plainCitation":"(Syaifudin, Funabiki, Kuribayashi, et al., 2021)","noteIndex":0},"citationItems":[{"id":48,"uris":["http://zotero.org/users/local/wWuRyI23/items/QYAR4WUH"],"uri":["http://zotero.org/users/local/wWuRyI23/items/QYAR4WUH"],"itemData":{"id":48,"type":"article-journal","abstract":"Currently, Android has been installed on more than 70 percent of the smartphone devices in the world, which has significantly increased the need for Android-based application engineers. Many IT departments in universities and professional schools have included the Android-based programming into the main subjects. To improve Android programming educations, we have developed Android Programming Learning Assistance System (APLAS), a platform to accommodate the students learning Android programming independently. APLAS adopts the test-driven development method to realize automatic validations of students’ answers to the programming assignments. Previously, APLAS has been implemented as a desktop offline application. In this paper, we present a Web application implementation to manage the learning activities online. This implementation consists of three main parts, namely, Validator, Web Interface, and Database System. To evaluate the effectiveness, we offered three learning topics, Basic UI, Basic Activity, and Advanced Widgets, into this Web application, and asked 60 students in Indonesia to solve them. The results showed that the Web application has well been accessed and smoothly utilized by them. The reliability of the validator program was confirmed by handling more than 180 submissions.","container-title":"IOP Conference Series: Materials Science and Engineering","DOI":"10.1088/1757-899X/1073/1/012060","ISSN":"1757-8981, 1757-899X","issue":"1","journalAbbreviation":"IOP Conf. Ser.: Mater. Sci. Eng.","language":"en","page":"012060","source":"DOI.org (Crossref)","title":"Web application implementation of Android programming learning assistance system and its evaluations","volume":"1073","author":[{"family":"Syaifudin","given":"Y W"},{"family":"Funabiki","given":"N"},{"family":"Kuribayashi","given":"M"},{"family":"Mentari","given":"M"},{"family":"Saputra","given":"P Y"},{"family":"Yunhasnawa","given":"Y"},{"family":"Ulfa","given":"F"}],"issued":{"date-parts":[["2021",2,1]]}}}],"schema":"https://github.com/citation-style-language/schema/raw/master/csl-citation.json"} </w:instrText>
      </w:r>
      <w:r>
        <w:fldChar w:fldCharType="separate"/>
      </w:r>
      <w:r>
        <w:t>(Syaifudin, Funabiki, Kuribayashi, et al., 2021)</w:t>
      </w:r>
      <w:r>
        <w:fldChar w:fldCharType="end"/>
      </w:r>
      <w:r>
        <w:t>. yang meliputi :</w:t>
      </w:r>
    </w:p>
    <w:p w14:paraId="38B4644C" w14:textId="77777777" w:rsidR="00A740C8" w:rsidRDefault="00D3395F" w:rsidP="00730703">
      <w:pPr>
        <w:pStyle w:val="isi"/>
        <w:numPr>
          <w:ilvl w:val="0"/>
          <w:numId w:val="9"/>
        </w:numPr>
      </w:pPr>
      <w:r>
        <w:t xml:space="preserve">Proses pertama mahasiswa mengunduh materi pada platform iCLOP yang meliputi GuideDocument,Suplement dan Test File. </w:t>
      </w:r>
    </w:p>
    <w:p w14:paraId="7B788B4D" w14:textId="77777777" w:rsidR="00A740C8" w:rsidRDefault="00D3395F" w:rsidP="00730703">
      <w:pPr>
        <w:pStyle w:val="isi"/>
        <w:numPr>
          <w:ilvl w:val="0"/>
          <w:numId w:val="9"/>
        </w:numPr>
      </w:pPr>
      <w:r>
        <w:t xml:space="preserve">Proses kedua mahasiswa mengerjakan dan menulis code program pada android studio sesuai intruksi dari modul secara berurutan dan dapat memastikan bahwa code berjalan dengan benar, </w:t>
      </w:r>
    </w:p>
    <w:p w14:paraId="5A85050D" w14:textId="7F3DF140" w:rsidR="00A740C8" w:rsidRDefault="00D3395F" w:rsidP="00730703">
      <w:pPr>
        <w:pStyle w:val="isi"/>
        <w:numPr>
          <w:ilvl w:val="0"/>
          <w:numId w:val="9"/>
        </w:numPr>
      </w:pPr>
      <w:r>
        <w:t xml:space="preserve">Proses ketiga setelah itu code (test) akan di verifikasi pada proses testing menggunakan TDD method untuk memvalidasi </w:t>
      </w:r>
      <w:r w:rsidRPr="004D773D">
        <w:rPr>
          <w:i/>
          <w:iCs/>
        </w:rPr>
        <w:t>source code</w:t>
      </w:r>
      <w:r>
        <w:t xml:space="preserve"> menggunakan automated assistance jika </w:t>
      </w:r>
      <w:r>
        <w:rPr>
          <w:i/>
          <w:iCs/>
        </w:rPr>
        <w:t xml:space="preserve">failed </w:t>
      </w:r>
      <w:r>
        <w:t xml:space="preserve">maka mahasiswa harus mengerjakan ulang </w:t>
      </w:r>
      <w:r w:rsidRPr="004D773D">
        <w:rPr>
          <w:i/>
          <w:iCs/>
        </w:rPr>
        <w:t>guide</w:t>
      </w:r>
      <w:r w:rsidR="004D773D" w:rsidRPr="004D773D">
        <w:rPr>
          <w:i/>
          <w:iCs/>
        </w:rPr>
        <w:t xml:space="preserve"> </w:t>
      </w:r>
      <w:r w:rsidRPr="004D773D">
        <w:rPr>
          <w:i/>
          <w:iCs/>
        </w:rPr>
        <w:t>document</w:t>
      </w:r>
      <w:r>
        <w:t xml:space="preserve"> secara benar dan jika </w:t>
      </w:r>
      <w:r>
        <w:rPr>
          <w:i/>
          <w:iCs/>
        </w:rPr>
        <w:t xml:space="preserve">passed </w:t>
      </w:r>
      <w:r>
        <w:t>maka proses selesai</w:t>
      </w:r>
      <w:r w:rsidRPr="004D773D">
        <w:rPr>
          <w:i/>
          <w:iCs/>
        </w:rPr>
        <w:t xml:space="preserve"> tervalidasi</w:t>
      </w:r>
      <w:r>
        <w:t xml:space="preserve"> lulus.</w:t>
      </w:r>
    </w:p>
    <w:p w14:paraId="3C1FBC22" w14:textId="77777777" w:rsidR="00A740C8" w:rsidRDefault="00A740C8" w:rsidP="00730703">
      <w:pPr>
        <w:pStyle w:val="isi"/>
      </w:pPr>
    </w:p>
    <w:p w14:paraId="47E4D869" w14:textId="77777777" w:rsidR="00E0039C" w:rsidRDefault="00E0039C">
      <w:pPr>
        <w:spacing w:line="259" w:lineRule="auto"/>
        <w:rPr>
          <w:b/>
          <w:sz w:val="28"/>
        </w:rPr>
      </w:pPr>
      <w:bookmarkStart w:id="69" w:name="_Toc28262210"/>
      <w:bookmarkStart w:id="70" w:name="_Toc28262742"/>
      <w:bookmarkStart w:id="71" w:name="_Toc96512764"/>
      <w:r>
        <w:rPr>
          <w:caps/>
        </w:rPr>
        <w:br w:type="page"/>
      </w:r>
    </w:p>
    <w:p w14:paraId="28813A39" w14:textId="7316AC81" w:rsidR="00A740C8" w:rsidRDefault="00D3395F" w:rsidP="00730703">
      <w:pPr>
        <w:pStyle w:val="Heading1"/>
      </w:pPr>
      <w:bookmarkStart w:id="72" w:name="_Toc110222804"/>
      <w:r>
        <w:rPr>
          <w:caps w:val="0"/>
        </w:rPr>
        <w:lastRenderedPageBreak/>
        <w:t xml:space="preserve">BAB </w:t>
      </w:r>
      <w:r>
        <w:t xml:space="preserve">III. </w:t>
      </w:r>
      <w:r>
        <w:br/>
        <w:t xml:space="preserve">METODOLOGI </w:t>
      </w:r>
      <w:bookmarkEnd w:id="69"/>
      <w:bookmarkEnd w:id="70"/>
      <w:r>
        <w:t>PENGEMBANGAN</w:t>
      </w:r>
      <w:bookmarkStart w:id="73" w:name="_Toc91147473"/>
      <w:bookmarkEnd w:id="71"/>
      <w:bookmarkEnd w:id="72"/>
    </w:p>
    <w:p w14:paraId="00A35655" w14:textId="77777777" w:rsidR="00A740C8" w:rsidRDefault="00D3395F" w:rsidP="00730703">
      <w:pPr>
        <w:ind w:firstLine="426"/>
      </w:pPr>
      <w:r>
        <w:t>Metodelogi pengembangan menjelaskan tentang metode yang digunakan dalam pengembangan iCLOP   diantaranya : metode pengambilan data, metode pengolahan data, metode pengembangan perangkat lunak dan metode pengujian</w:t>
      </w:r>
    </w:p>
    <w:p w14:paraId="1533A225" w14:textId="77777777" w:rsidR="00A740C8" w:rsidRDefault="00A740C8" w:rsidP="00730703"/>
    <w:p w14:paraId="78E01FCF" w14:textId="77777777" w:rsidR="00A740C8" w:rsidRDefault="00D3395F" w:rsidP="00730703">
      <w:pPr>
        <w:pStyle w:val="Heading2"/>
        <w:numPr>
          <w:ilvl w:val="1"/>
          <w:numId w:val="10"/>
        </w:numPr>
        <w:ind w:left="426"/>
        <w:rPr>
          <w:bCs/>
        </w:rPr>
      </w:pPr>
      <w:bookmarkStart w:id="74" w:name="_Toc96512765"/>
      <w:bookmarkStart w:id="75" w:name="_Toc110222805"/>
      <w:r>
        <w:t>Metode Pengambilan Data</w:t>
      </w:r>
      <w:bookmarkEnd w:id="73"/>
      <w:bookmarkEnd w:id="74"/>
      <w:bookmarkEnd w:id="75"/>
    </w:p>
    <w:p w14:paraId="493140A5" w14:textId="77777777" w:rsidR="00A740C8" w:rsidRDefault="00D3395F" w:rsidP="00730703">
      <w:pPr>
        <w:pStyle w:val="ListParagraph"/>
        <w:spacing w:after="240"/>
        <w:ind w:left="446" w:firstLine="450"/>
        <w:contextualSpacing w:val="0"/>
        <w:jc w:val="both"/>
        <w:rPr>
          <w:b/>
          <w:szCs w:val="24"/>
        </w:rPr>
      </w:pPr>
      <w:r>
        <w:rPr>
          <w:szCs w:val="24"/>
        </w:rPr>
        <w:t>Metode pengambilan data pada topic Basic aplication untuk pembelajaran flutter pada platform iCLOP di ambil dari</w:t>
      </w:r>
      <w:r w:rsidRPr="00DC48DD">
        <w:rPr>
          <w:i/>
          <w:iCs/>
          <w:szCs w:val="24"/>
        </w:rPr>
        <w:t xml:space="preserve"> learning </w:t>
      </w:r>
      <w:r>
        <w:rPr>
          <w:szCs w:val="24"/>
        </w:rPr>
        <w:t xml:space="preserve">yang telah di kerjakan dan di unggah oleh mahasiswa yang meliputi : Gambar dan </w:t>
      </w:r>
      <w:r w:rsidRPr="00DC48DD">
        <w:rPr>
          <w:i/>
          <w:iCs/>
          <w:szCs w:val="24"/>
        </w:rPr>
        <w:t>Test Case</w:t>
      </w:r>
      <w:r>
        <w:rPr>
          <w:szCs w:val="24"/>
        </w:rPr>
        <w:t xml:space="preserve"> dimana data tersebut akan digunakan untuk feedback pada platform iCLOP.</w:t>
      </w:r>
    </w:p>
    <w:p w14:paraId="0189E684" w14:textId="77777777" w:rsidR="00A740C8" w:rsidRDefault="00D3395F" w:rsidP="00730703">
      <w:pPr>
        <w:pStyle w:val="ListParagraph"/>
        <w:numPr>
          <w:ilvl w:val="1"/>
          <w:numId w:val="10"/>
        </w:numPr>
        <w:spacing w:after="120"/>
        <w:ind w:left="426"/>
        <w:jc w:val="both"/>
        <w:outlineLvl w:val="1"/>
        <w:rPr>
          <w:b/>
        </w:rPr>
      </w:pPr>
      <w:bookmarkStart w:id="76" w:name="_Toc96512766"/>
      <w:bookmarkStart w:id="77" w:name="_Toc91147474"/>
      <w:bookmarkStart w:id="78" w:name="_Toc110222806"/>
      <w:r>
        <w:rPr>
          <w:b/>
        </w:rPr>
        <w:t>Metode Pengolahan Data</w:t>
      </w:r>
      <w:bookmarkEnd w:id="76"/>
      <w:bookmarkEnd w:id="77"/>
      <w:bookmarkEnd w:id="78"/>
    </w:p>
    <w:p w14:paraId="6761E592" w14:textId="319CBE32" w:rsidR="00A740C8" w:rsidRPr="00E0039C" w:rsidRDefault="00D3395F" w:rsidP="00E0039C">
      <w:pPr>
        <w:pStyle w:val="ListParagraph"/>
        <w:spacing w:after="240"/>
        <w:ind w:left="446" w:firstLine="454"/>
        <w:contextualSpacing w:val="0"/>
        <w:jc w:val="both"/>
        <w:rPr>
          <w:szCs w:val="24"/>
        </w:rPr>
      </w:pPr>
      <w:r>
        <w:rPr>
          <w:szCs w:val="24"/>
        </w:rPr>
        <w:t>Admin akan melakukan konfigurasi terhadap data aplikasi dan materi pembelajaran. Admin melakukan konfigurasi dengan tujuan untuk mencegah terjadinya kesalahan pada pe ngunggahan data. Lalu mahasiswa mengunduh materi pembelajaran, kemudian mahasiswa mengerjakan tugas / project dari materi pembelajaran yang sudah tersedia. Setelah itu mahasiswa memasukkan hasil belajarnya. Jika sudah memasukkan hasil pembelajaran lakukan validasi untuk mendapatkan dan pengecekan hasil pembelajaran mahasiswa. Setelah itu lakukan validasi dengan gradle.</w:t>
      </w:r>
      <w:r>
        <w:rPr>
          <w:szCs w:val="24"/>
        </w:rPr>
        <w:fldChar w:fldCharType="begin"/>
      </w:r>
      <w:r>
        <w:rPr>
          <w:szCs w:val="24"/>
        </w:rPr>
        <w:instrText xml:space="preserve"> ADDIN ZOTERO_ITEM CSL_CITATION {"citationID":"jCjjeZ7h","properties":{"formattedCitation":"(Syaifudin et al., 2019)","plainCitation":"(Syaifudin et al., 2019)","noteIndex":0},"citationItems":[{"id":60,"uris":["http://zotero.org/users/local/wWuRyI23/items/GLTEVTZA"],"uri":["http://zotero.org/users/local/wWuRyI23/items/GLTEVTZA"],"itemData":{"id":60,"type":"article-journal","abstract":"Purpose – With rapid increase of Android devices and application systems, there is a strong demand for Android application programmers. A lot of schools are offering Android programming courses to meet this demand. However, Android programming can be different from the conventional one because it needs interactive functions through interfaces with users, which makes the study more difﬁcult. This paper aims to propose an Android Programming Learning Assistance System, namely, APLAS, to assist the Java-based Android programming study and education.","container-title":"International Journal of Web Information Systems","DOI":"10.1108/IJWIS-08-2019-0038","ISSN":"1744-0084, 1744-0084","issue":"1","journalAbbreviation":"IJWIS","language":"en","page":"115-135","source":"DOI.org (Crossref)","title":"A proposal of Android Programming Learning Assistant System with implementation of basic application learning","volume":"16","author":[{"family":"Syaifudin","given":"Yan Watequlis"},{"family":"Funabiki","given":"Nobuo"},{"family":"Kuribayashi","given":"Minoru"},{"family":"Kao","given":"Wen-Chung"}],"issued":{"date-parts":[["2019",10,3]]}}}],"schema":"https://github.com/citation-style-language/schema/raw/master/csl-citation.json"} </w:instrText>
      </w:r>
      <w:r>
        <w:rPr>
          <w:szCs w:val="24"/>
        </w:rPr>
        <w:fldChar w:fldCharType="separate"/>
      </w:r>
      <w:r>
        <w:t>(Syaifudin et al., 2019)</w:t>
      </w:r>
      <w:r>
        <w:rPr>
          <w:szCs w:val="24"/>
        </w:rPr>
        <w:fldChar w:fldCharType="end"/>
      </w:r>
      <w:r>
        <w:rPr>
          <w:szCs w:val="24"/>
        </w:rPr>
        <w:t xml:space="preserve"> </w:t>
      </w:r>
    </w:p>
    <w:p w14:paraId="31B0FCB3" w14:textId="77777777" w:rsidR="00A740C8" w:rsidRDefault="00D3395F" w:rsidP="00730703">
      <w:pPr>
        <w:pStyle w:val="ListParagraph"/>
        <w:ind w:left="446" w:firstLine="454"/>
        <w:contextualSpacing w:val="0"/>
        <w:jc w:val="center"/>
        <w:rPr>
          <w:szCs w:val="24"/>
        </w:rPr>
      </w:pPr>
      <w:r>
        <w:rPr>
          <w:noProof/>
          <w:szCs w:val="24"/>
        </w:rPr>
        <w:drawing>
          <wp:inline distT="0" distB="0" distL="0" distR="0" wp14:anchorId="68D2EEDA" wp14:editId="263CEE13">
            <wp:extent cx="3579048" cy="1877568"/>
            <wp:effectExtent l="0" t="0" r="254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a:picLocks noChangeAspect="1"/>
                    </pic:cNvPicPr>
                  </pic:nvPicPr>
                  <pic:blipFill>
                    <a:blip r:embed="rId14"/>
                    <a:stretch>
                      <a:fillRect/>
                    </a:stretch>
                  </pic:blipFill>
                  <pic:spPr>
                    <a:xfrm>
                      <a:off x="0" y="0"/>
                      <a:ext cx="3669948" cy="1925254"/>
                    </a:xfrm>
                    <a:prstGeom prst="rect">
                      <a:avLst/>
                    </a:prstGeom>
                  </pic:spPr>
                </pic:pic>
              </a:graphicData>
            </a:graphic>
          </wp:inline>
        </w:drawing>
      </w:r>
    </w:p>
    <w:p w14:paraId="6DDB3B56" w14:textId="772ACA3C" w:rsidR="00A740C8" w:rsidRDefault="00D3395F" w:rsidP="00730703">
      <w:pPr>
        <w:pStyle w:val="GAMBAR"/>
        <w:spacing w:line="360" w:lineRule="auto"/>
      </w:pPr>
      <w:bookmarkStart w:id="79" w:name="_Toc94040290"/>
      <w:bookmarkStart w:id="80" w:name="_Toc111197417"/>
      <w:r>
        <w:t xml:space="preserve">Gambar 3. </w:t>
      </w:r>
      <w:r>
        <w:fldChar w:fldCharType="begin"/>
      </w:r>
      <w:r>
        <w:instrText xml:space="preserve"> SEQ Gambar_3. \* ARABIC </w:instrText>
      </w:r>
      <w:r>
        <w:fldChar w:fldCharType="separate"/>
      </w:r>
      <w:r w:rsidR="00CD0C36">
        <w:rPr>
          <w:noProof/>
        </w:rPr>
        <w:t>1</w:t>
      </w:r>
      <w:r>
        <w:fldChar w:fldCharType="end"/>
      </w:r>
      <w:r>
        <w:t xml:space="preserve"> Validator System</w:t>
      </w:r>
      <w:bookmarkEnd w:id="79"/>
      <w:bookmarkEnd w:id="80"/>
    </w:p>
    <w:p w14:paraId="0E804A0E" w14:textId="77777777" w:rsidR="00A740C8" w:rsidRDefault="00D3395F" w:rsidP="00730703">
      <w:pPr>
        <w:pStyle w:val="ListParagraph"/>
        <w:numPr>
          <w:ilvl w:val="1"/>
          <w:numId w:val="10"/>
        </w:numPr>
        <w:spacing w:after="120"/>
        <w:ind w:left="446" w:hanging="450"/>
        <w:contextualSpacing w:val="0"/>
        <w:jc w:val="both"/>
        <w:outlineLvl w:val="1"/>
        <w:rPr>
          <w:b/>
          <w:szCs w:val="24"/>
        </w:rPr>
      </w:pPr>
      <w:bookmarkStart w:id="81" w:name="_Toc96512767"/>
      <w:bookmarkStart w:id="82" w:name="_Toc91147475"/>
      <w:bookmarkStart w:id="83" w:name="_Toc110222807"/>
      <w:r>
        <w:rPr>
          <w:b/>
          <w:szCs w:val="24"/>
        </w:rPr>
        <w:lastRenderedPageBreak/>
        <w:t>Metode Pengembangan Perangkat Lunak</w:t>
      </w:r>
      <w:bookmarkEnd w:id="81"/>
      <w:bookmarkEnd w:id="82"/>
      <w:bookmarkEnd w:id="83"/>
    </w:p>
    <w:p w14:paraId="6AA5BFA5" w14:textId="77777777" w:rsidR="00A740C8" w:rsidRDefault="00D3395F" w:rsidP="00730703">
      <w:pPr>
        <w:pStyle w:val="ListParagraph"/>
        <w:spacing w:after="120"/>
        <w:ind w:left="446" w:firstLine="544"/>
        <w:contextualSpacing w:val="0"/>
        <w:jc w:val="both"/>
        <w:rPr>
          <w:szCs w:val="24"/>
        </w:rPr>
      </w:pPr>
      <w:bookmarkStart w:id="84" w:name="_Toc90899578"/>
      <w:bookmarkStart w:id="85" w:name="_Toc90899376"/>
      <w:r>
        <w:rPr>
          <w:szCs w:val="24"/>
        </w:rPr>
        <w:t xml:space="preserve">Proses pengembangan basic aplication pembelajaran flutter memerlukan 3 tahap yaitu, </w:t>
      </w:r>
      <w:r w:rsidRPr="00DC48DD">
        <w:rPr>
          <w:i/>
          <w:iCs/>
          <w:szCs w:val="24"/>
        </w:rPr>
        <w:t>Guide File, Supplement File</w:t>
      </w:r>
      <w:r>
        <w:rPr>
          <w:szCs w:val="24"/>
        </w:rPr>
        <w:t xml:space="preserve"> dan </w:t>
      </w:r>
      <w:r w:rsidRPr="00DC48DD">
        <w:rPr>
          <w:i/>
          <w:iCs/>
          <w:szCs w:val="24"/>
        </w:rPr>
        <w:t>Test Code</w:t>
      </w:r>
      <w:r>
        <w:rPr>
          <w:szCs w:val="24"/>
        </w:rPr>
        <w:t xml:space="preserve">. </w:t>
      </w:r>
      <w:r w:rsidRPr="00DC48DD">
        <w:rPr>
          <w:i/>
          <w:iCs/>
          <w:szCs w:val="24"/>
        </w:rPr>
        <w:t>Guide File</w:t>
      </w:r>
      <w:r>
        <w:rPr>
          <w:szCs w:val="24"/>
        </w:rPr>
        <w:t xml:space="preserve"> merupakan file yang berisi langkah-langkah pengerjaan, </w:t>
      </w:r>
      <w:r w:rsidRPr="00DC48DD">
        <w:rPr>
          <w:i/>
          <w:iCs/>
          <w:szCs w:val="24"/>
        </w:rPr>
        <w:t>Supplement</w:t>
      </w:r>
      <w:r>
        <w:rPr>
          <w:szCs w:val="24"/>
        </w:rPr>
        <w:t xml:space="preserve"> File merupakan file pendukung yang dibutuhkan pada saat pengerjaan. Sedangkan untuk </w:t>
      </w:r>
      <w:r w:rsidRPr="00DC48DD">
        <w:rPr>
          <w:i/>
          <w:iCs/>
          <w:szCs w:val="24"/>
        </w:rPr>
        <w:t>Test Code</w:t>
      </w:r>
      <w:r>
        <w:rPr>
          <w:szCs w:val="24"/>
        </w:rPr>
        <w:t xml:space="preserve"> merupakan file yang digunakan untuk melakukan test pada project yang dikerjakan.</w:t>
      </w:r>
      <w:bookmarkEnd w:id="84"/>
      <w:bookmarkEnd w:id="85"/>
    </w:p>
    <w:p w14:paraId="73B5FE7F" w14:textId="77777777" w:rsidR="00A740C8" w:rsidRDefault="00D3395F" w:rsidP="00730703">
      <w:pPr>
        <w:pStyle w:val="ListParagraph"/>
        <w:spacing w:after="120"/>
        <w:ind w:left="446" w:firstLine="544"/>
        <w:contextualSpacing w:val="0"/>
        <w:jc w:val="center"/>
        <w:rPr>
          <w:szCs w:val="24"/>
        </w:rPr>
      </w:pPr>
      <w:r>
        <w:rPr>
          <w:noProof/>
          <w:szCs w:val="24"/>
        </w:rPr>
        <w:drawing>
          <wp:inline distT="0" distB="0" distL="0" distR="0" wp14:anchorId="5B2611B4" wp14:editId="5E8208EB">
            <wp:extent cx="1151255" cy="2165985"/>
            <wp:effectExtent l="0" t="0" r="0" b="571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a:picLocks noChangeAspect="1"/>
                    </pic:cNvPicPr>
                  </pic:nvPicPr>
                  <pic:blipFill>
                    <a:blip r:embed="rId15"/>
                    <a:stretch>
                      <a:fillRect/>
                    </a:stretch>
                  </pic:blipFill>
                  <pic:spPr>
                    <a:xfrm>
                      <a:off x="0" y="0"/>
                      <a:ext cx="1156311" cy="2175283"/>
                    </a:xfrm>
                    <a:prstGeom prst="rect">
                      <a:avLst/>
                    </a:prstGeom>
                  </pic:spPr>
                </pic:pic>
              </a:graphicData>
            </a:graphic>
          </wp:inline>
        </w:drawing>
      </w:r>
    </w:p>
    <w:p w14:paraId="27F13B02" w14:textId="1A0B2F31" w:rsidR="00A740C8" w:rsidRDefault="00D3395F" w:rsidP="00730703">
      <w:pPr>
        <w:pStyle w:val="Caption"/>
        <w:rPr>
          <w:szCs w:val="24"/>
        </w:rPr>
      </w:pPr>
      <w:r>
        <w:t xml:space="preserve">Gambar 3. </w:t>
      </w:r>
      <w:r>
        <w:fldChar w:fldCharType="begin"/>
      </w:r>
      <w:r>
        <w:instrText xml:space="preserve"> SEQ Gambar_3. \* ARABIC </w:instrText>
      </w:r>
      <w:r>
        <w:fldChar w:fldCharType="separate"/>
      </w:r>
      <w:r w:rsidR="00CD0C36">
        <w:rPr>
          <w:noProof/>
        </w:rPr>
        <w:t>2</w:t>
      </w:r>
      <w:r>
        <w:fldChar w:fldCharType="end"/>
      </w:r>
      <w:r>
        <w:t xml:space="preserve"> Tahapan Proses Learning</w:t>
      </w:r>
    </w:p>
    <w:p w14:paraId="6C7192B7" w14:textId="77777777" w:rsidR="00A740C8" w:rsidRDefault="00D3395F" w:rsidP="00730703">
      <w:pPr>
        <w:pStyle w:val="ListParagraph"/>
        <w:numPr>
          <w:ilvl w:val="2"/>
          <w:numId w:val="10"/>
        </w:numPr>
        <w:spacing w:after="120"/>
        <w:ind w:left="1134" w:hanging="708"/>
        <w:jc w:val="both"/>
        <w:outlineLvl w:val="2"/>
        <w:rPr>
          <w:b/>
          <w:szCs w:val="24"/>
        </w:rPr>
      </w:pPr>
      <w:bookmarkStart w:id="86" w:name="_Toc91147476"/>
      <w:bookmarkStart w:id="87" w:name="_Toc96512768"/>
      <w:bookmarkStart w:id="88" w:name="_Toc110222808"/>
      <w:r>
        <w:rPr>
          <w:b/>
          <w:szCs w:val="24"/>
        </w:rPr>
        <w:t>Analisa Kebutuhan Sistem</w:t>
      </w:r>
      <w:bookmarkEnd w:id="86"/>
      <w:bookmarkEnd w:id="87"/>
      <w:bookmarkEnd w:id="88"/>
    </w:p>
    <w:p w14:paraId="5C167243" w14:textId="77777777" w:rsidR="00A740C8" w:rsidRDefault="00D3395F" w:rsidP="00730703">
      <w:pPr>
        <w:pStyle w:val="isi"/>
        <w:ind w:left="1134"/>
      </w:pPr>
      <w:r>
        <w:t>Pada tahap ini akan dilakukan analisis sesuai dengan kebutuhan sistem yang mencakup pengambilan data yang akan dibutuhkan sistem, kemudian sebagai pendukung / penunjang pengolahan data maupun penunjang pengerjaan. Berikut metode pengambilan data yang dibutuhkan sebagai pendukung dalam proses pengembangan perangkat lunak dengan studi literatur:</w:t>
      </w:r>
    </w:p>
    <w:p w14:paraId="642A50E0" w14:textId="77777777" w:rsidR="00A740C8" w:rsidRDefault="00D3395F" w:rsidP="00730703">
      <w:pPr>
        <w:pStyle w:val="isi"/>
        <w:numPr>
          <w:ilvl w:val="0"/>
          <w:numId w:val="11"/>
        </w:numPr>
        <w:ind w:left="1418"/>
      </w:pPr>
      <w:r>
        <w:t>Pengumpulan Data</w:t>
      </w:r>
    </w:p>
    <w:p w14:paraId="466D87BA" w14:textId="77777777" w:rsidR="00A740C8" w:rsidRDefault="00D3395F" w:rsidP="00730703">
      <w:pPr>
        <w:pStyle w:val="isi"/>
        <w:numPr>
          <w:ilvl w:val="0"/>
          <w:numId w:val="11"/>
        </w:numPr>
        <w:ind w:left="1418"/>
      </w:pPr>
      <w:r>
        <w:t>Studi Pustaka</w:t>
      </w:r>
    </w:p>
    <w:p w14:paraId="72FCC90D" w14:textId="77777777" w:rsidR="00A740C8" w:rsidRDefault="00D3395F" w:rsidP="00730703">
      <w:pPr>
        <w:pStyle w:val="isi"/>
        <w:numPr>
          <w:ilvl w:val="0"/>
          <w:numId w:val="11"/>
        </w:numPr>
        <w:ind w:left="1418"/>
      </w:pPr>
      <w:r>
        <w:t>Observasi dari Internet</w:t>
      </w:r>
    </w:p>
    <w:p w14:paraId="66B9F9CC" w14:textId="77777777" w:rsidR="00A740C8" w:rsidRDefault="00A740C8" w:rsidP="00730703">
      <w:pPr>
        <w:pStyle w:val="isi"/>
        <w:rPr>
          <w:highlight w:val="yellow"/>
        </w:rPr>
      </w:pPr>
    </w:p>
    <w:p w14:paraId="07B0ED8A" w14:textId="77777777" w:rsidR="00A740C8" w:rsidRDefault="00D3395F" w:rsidP="00730703">
      <w:pPr>
        <w:rPr>
          <w:b/>
        </w:rPr>
      </w:pPr>
      <w:bookmarkStart w:id="89" w:name="_Toc91147477"/>
      <w:r>
        <w:rPr>
          <w:b/>
        </w:rPr>
        <w:br w:type="page"/>
      </w:r>
    </w:p>
    <w:p w14:paraId="29958639" w14:textId="77777777" w:rsidR="00A740C8" w:rsidRDefault="00D3395F" w:rsidP="00730703">
      <w:pPr>
        <w:pStyle w:val="ListParagraph"/>
        <w:numPr>
          <w:ilvl w:val="2"/>
          <w:numId w:val="10"/>
        </w:numPr>
        <w:spacing w:after="120"/>
        <w:ind w:left="1134" w:hanging="708"/>
        <w:contextualSpacing w:val="0"/>
        <w:jc w:val="both"/>
        <w:outlineLvl w:val="2"/>
        <w:rPr>
          <w:b/>
          <w:szCs w:val="24"/>
        </w:rPr>
      </w:pPr>
      <w:bookmarkStart w:id="90" w:name="_Toc96512769"/>
      <w:bookmarkStart w:id="91" w:name="_Toc110222809"/>
      <w:r>
        <w:rPr>
          <w:b/>
          <w:szCs w:val="24"/>
        </w:rPr>
        <w:lastRenderedPageBreak/>
        <w:t>Desain Sistem dan Perangkat Lunak</w:t>
      </w:r>
      <w:bookmarkEnd w:id="89"/>
      <w:bookmarkEnd w:id="90"/>
      <w:bookmarkEnd w:id="91"/>
    </w:p>
    <w:p w14:paraId="684B104C" w14:textId="77777777" w:rsidR="00A740C8" w:rsidRDefault="00D3395F" w:rsidP="00730703">
      <w:pPr>
        <w:pStyle w:val="isi"/>
        <w:ind w:left="1134"/>
      </w:pPr>
      <w:r>
        <w:t xml:space="preserve">Sesuai dengan latar belakang di atas maka Pengembangan Topik Basic Application Untuk Pembelajaran Aplikasi Mobile Berbasis Flutter Pada Platform iCLOP </w:t>
      </w:r>
      <w:r>
        <w:rPr>
          <w:i/>
          <w:iCs/>
        </w:rPr>
        <w:t xml:space="preserve">   </w:t>
      </w:r>
      <w:r>
        <w:t>yang akan digunakan dalam membantu dalam proses belajar mandiri maka adapun pengujian seperti pada tabel 3.1 Deskripsi konsep aplikasi.</w:t>
      </w:r>
    </w:p>
    <w:p w14:paraId="22BD1A6A" w14:textId="09EFE5D0" w:rsidR="00A740C8" w:rsidRDefault="00D3395F" w:rsidP="00730703">
      <w:pPr>
        <w:pStyle w:val="TABEL"/>
      </w:pPr>
      <w:bookmarkStart w:id="92" w:name="_Toc111197446"/>
      <w:r>
        <w:t xml:space="preserve">Tabel 3. </w:t>
      </w:r>
      <w:r>
        <w:fldChar w:fldCharType="begin"/>
      </w:r>
      <w:r>
        <w:instrText xml:space="preserve"> SEQ Tabel_3. \* ARABIC </w:instrText>
      </w:r>
      <w:r>
        <w:fldChar w:fldCharType="separate"/>
      </w:r>
      <w:r w:rsidR="00CD0C36">
        <w:rPr>
          <w:noProof/>
        </w:rPr>
        <w:t>1</w:t>
      </w:r>
      <w:r>
        <w:fldChar w:fldCharType="end"/>
      </w:r>
      <w:r>
        <w:t xml:space="preserve"> Deskripsi Konsep Aplikasi</w:t>
      </w:r>
      <w:bookmarkEnd w:id="92"/>
    </w:p>
    <w:tbl>
      <w:tblPr>
        <w:tblStyle w:val="TableGrid"/>
        <w:tblW w:w="0" w:type="auto"/>
        <w:tblInd w:w="1129" w:type="dxa"/>
        <w:tblLook w:val="04A0" w:firstRow="1" w:lastRow="0" w:firstColumn="1" w:lastColumn="0" w:noHBand="0" w:noVBand="1"/>
      </w:tblPr>
      <w:tblGrid>
        <w:gridCol w:w="1894"/>
        <w:gridCol w:w="4905"/>
      </w:tblGrid>
      <w:tr w:rsidR="00A740C8" w14:paraId="6ABB89EC" w14:textId="77777777">
        <w:tc>
          <w:tcPr>
            <w:tcW w:w="1985" w:type="dxa"/>
          </w:tcPr>
          <w:p w14:paraId="4BAB1013" w14:textId="77777777" w:rsidR="00A740C8" w:rsidRDefault="00D3395F" w:rsidP="00730703">
            <w:pPr>
              <w:pStyle w:val="isi"/>
              <w:ind w:hanging="106"/>
              <w:jc w:val="center"/>
            </w:pPr>
            <w:r>
              <w:t>Judul</w:t>
            </w:r>
          </w:p>
        </w:tc>
        <w:tc>
          <w:tcPr>
            <w:tcW w:w="5189" w:type="dxa"/>
          </w:tcPr>
          <w:p w14:paraId="7C949240" w14:textId="77777777" w:rsidR="00A740C8" w:rsidRDefault="00D3395F" w:rsidP="00730703">
            <w:pPr>
              <w:pStyle w:val="isi"/>
            </w:pPr>
            <w:r>
              <w:t xml:space="preserve">Pengembangan Topik Basic Application Untuk Pembelajaran Aplikasi Mobile Berbasis Flutter Pada Platform iCLOP </w:t>
            </w:r>
            <w:r>
              <w:rPr>
                <w:i/>
                <w:iCs/>
              </w:rPr>
              <w:t xml:space="preserve"> </w:t>
            </w:r>
          </w:p>
        </w:tc>
      </w:tr>
      <w:tr w:rsidR="00A740C8" w14:paraId="6BFCF0BD" w14:textId="77777777">
        <w:tc>
          <w:tcPr>
            <w:tcW w:w="1985" w:type="dxa"/>
          </w:tcPr>
          <w:p w14:paraId="37A7197F" w14:textId="77777777" w:rsidR="00A740C8" w:rsidRDefault="00D3395F" w:rsidP="00730703">
            <w:pPr>
              <w:pStyle w:val="isi"/>
              <w:ind w:hanging="106"/>
              <w:jc w:val="center"/>
            </w:pPr>
            <w:r>
              <w:t>Jenis</w:t>
            </w:r>
          </w:p>
          <w:p w14:paraId="2089F328" w14:textId="77777777" w:rsidR="00A740C8" w:rsidRDefault="00D3395F" w:rsidP="00730703">
            <w:pPr>
              <w:pStyle w:val="isi"/>
              <w:ind w:hanging="106"/>
              <w:jc w:val="center"/>
            </w:pPr>
            <w:r>
              <w:t>Aplikasi</w:t>
            </w:r>
          </w:p>
        </w:tc>
        <w:tc>
          <w:tcPr>
            <w:tcW w:w="5189" w:type="dxa"/>
          </w:tcPr>
          <w:p w14:paraId="67420D16" w14:textId="77777777" w:rsidR="00A740C8" w:rsidRDefault="00D3395F" w:rsidP="00730703">
            <w:pPr>
              <w:pStyle w:val="isi"/>
            </w:pPr>
            <w:r>
              <w:t>Aplikasi untuk mempermudah pembelajaran mobile untuk mahasiswa secara mandiri</w:t>
            </w:r>
          </w:p>
        </w:tc>
      </w:tr>
      <w:tr w:rsidR="00A740C8" w14:paraId="3A04BE18" w14:textId="77777777">
        <w:tc>
          <w:tcPr>
            <w:tcW w:w="1985" w:type="dxa"/>
          </w:tcPr>
          <w:p w14:paraId="61AC6424" w14:textId="77777777" w:rsidR="00A740C8" w:rsidRDefault="00D3395F" w:rsidP="00730703">
            <w:pPr>
              <w:pStyle w:val="isi"/>
              <w:ind w:hanging="106"/>
              <w:jc w:val="center"/>
            </w:pPr>
            <w:r>
              <w:t>Pengguna</w:t>
            </w:r>
          </w:p>
        </w:tc>
        <w:tc>
          <w:tcPr>
            <w:tcW w:w="5189" w:type="dxa"/>
          </w:tcPr>
          <w:p w14:paraId="2D8A9F0F" w14:textId="77777777" w:rsidR="00A740C8" w:rsidRDefault="00D3395F" w:rsidP="00730703">
            <w:pPr>
              <w:pStyle w:val="isi"/>
            </w:pPr>
            <w:r>
              <w:t>Pengguna aplikasi adalah mahasiswa dan dosen</w:t>
            </w:r>
          </w:p>
        </w:tc>
      </w:tr>
      <w:tr w:rsidR="00A740C8" w14:paraId="1C3B1755" w14:textId="77777777">
        <w:tc>
          <w:tcPr>
            <w:tcW w:w="1985" w:type="dxa"/>
          </w:tcPr>
          <w:p w14:paraId="62FD68AC" w14:textId="77777777" w:rsidR="00A740C8" w:rsidRDefault="00D3395F" w:rsidP="00730703">
            <w:pPr>
              <w:pStyle w:val="isi"/>
              <w:ind w:hanging="106"/>
              <w:jc w:val="center"/>
            </w:pPr>
            <w:r>
              <w:t>Konten</w:t>
            </w:r>
          </w:p>
        </w:tc>
        <w:tc>
          <w:tcPr>
            <w:tcW w:w="5189" w:type="dxa"/>
          </w:tcPr>
          <w:p w14:paraId="2EA5730A" w14:textId="77777777" w:rsidR="00A740C8" w:rsidRDefault="00D3395F" w:rsidP="00730703">
            <w:pPr>
              <w:pStyle w:val="isi"/>
            </w:pPr>
            <w:r>
              <w:t>Konten pembelajaran berupa topik basic aplication berbasis flutter pada platform iCLOP</w:t>
            </w:r>
          </w:p>
        </w:tc>
      </w:tr>
      <w:tr w:rsidR="00A740C8" w14:paraId="72102D39" w14:textId="77777777">
        <w:tc>
          <w:tcPr>
            <w:tcW w:w="1985" w:type="dxa"/>
          </w:tcPr>
          <w:p w14:paraId="21FAE369" w14:textId="77777777" w:rsidR="00A740C8" w:rsidRDefault="00D3395F" w:rsidP="00730703">
            <w:pPr>
              <w:pStyle w:val="isi"/>
              <w:ind w:hanging="106"/>
              <w:jc w:val="center"/>
            </w:pPr>
            <w:r>
              <w:t>Aplikasi</w:t>
            </w:r>
          </w:p>
        </w:tc>
        <w:tc>
          <w:tcPr>
            <w:tcW w:w="5189" w:type="dxa"/>
          </w:tcPr>
          <w:p w14:paraId="30F2EA38" w14:textId="77777777" w:rsidR="00A740C8" w:rsidRDefault="00D3395F" w:rsidP="00730703">
            <w:pPr>
              <w:pStyle w:val="isi"/>
            </w:pPr>
            <w:r>
              <w:t>Aplikasi ini berbasis mobile multiplatform yang mana bisa berupa android, IOS, web dan desktop</w:t>
            </w:r>
          </w:p>
        </w:tc>
      </w:tr>
      <w:tr w:rsidR="00A740C8" w14:paraId="1AF7D12B" w14:textId="77777777">
        <w:tc>
          <w:tcPr>
            <w:tcW w:w="1985" w:type="dxa"/>
          </w:tcPr>
          <w:p w14:paraId="71A3DD76" w14:textId="77777777" w:rsidR="00A740C8" w:rsidRDefault="00D3395F" w:rsidP="00730703">
            <w:pPr>
              <w:pStyle w:val="isi"/>
              <w:ind w:hanging="106"/>
              <w:jc w:val="center"/>
            </w:pPr>
            <w:r>
              <w:t>Teknologi</w:t>
            </w:r>
          </w:p>
        </w:tc>
        <w:tc>
          <w:tcPr>
            <w:tcW w:w="5189" w:type="dxa"/>
          </w:tcPr>
          <w:p w14:paraId="3673FE84" w14:textId="77777777" w:rsidR="00A740C8" w:rsidRDefault="00D3395F" w:rsidP="00730703">
            <w:pPr>
              <w:pStyle w:val="isi"/>
            </w:pPr>
            <w:r>
              <w:t>Aplikasi mobile menggunakan bahasa Dart</w:t>
            </w:r>
          </w:p>
        </w:tc>
      </w:tr>
    </w:tbl>
    <w:p w14:paraId="30200F7A" w14:textId="77777777" w:rsidR="00A740C8" w:rsidRDefault="00A740C8" w:rsidP="00730703">
      <w:pPr>
        <w:pStyle w:val="isi"/>
      </w:pPr>
    </w:p>
    <w:p w14:paraId="58FE7F47" w14:textId="77777777" w:rsidR="00A740C8" w:rsidRDefault="00D3395F" w:rsidP="00730703">
      <w:pPr>
        <w:pStyle w:val="isi"/>
        <w:ind w:left="1134"/>
      </w:pPr>
      <w:r>
        <w:t>Berdasarkan tabel 3.1 tentang deskripsi konsep aplikasi maka kebutuhan aplikasi yang akan dibuat dapat dikategorikan dalam kebutuhan perangkat lunak dan kebutuhan perangkat keras. Adalah sebagi berikut.</w:t>
      </w:r>
    </w:p>
    <w:p w14:paraId="526C5108" w14:textId="77777777" w:rsidR="00E0039C" w:rsidRDefault="00E0039C">
      <w:pPr>
        <w:spacing w:line="259" w:lineRule="auto"/>
      </w:pPr>
      <w:r>
        <w:br w:type="page"/>
      </w:r>
    </w:p>
    <w:p w14:paraId="3665BD55" w14:textId="0A8604A1" w:rsidR="00A740C8" w:rsidRDefault="00D3395F" w:rsidP="00730703">
      <w:pPr>
        <w:pStyle w:val="isi"/>
        <w:numPr>
          <w:ilvl w:val="0"/>
          <w:numId w:val="12"/>
        </w:numPr>
      </w:pPr>
      <w:r>
        <w:lastRenderedPageBreak/>
        <w:t>Kebutuhan Perangkat Lunak</w:t>
      </w:r>
    </w:p>
    <w:p w14:paraId="781D26FD" w14:textId="77777777" w:rsidR="00A740C8" w:rsidRDefault="00D3395F" w:rsidP="00730703">
      <w:pPr>
        <w:pStyle w:val="isi"/>
        <w:ind w:left="1134"/>
      </w:pPr>
      <w:r>
        <w:t>Jenis perangkat lunak atau tool yang digunakan untuk membantu proses pengembangan topik Basic aplication untuk pembelajaran aplikasi mobile berbasis flutter pada platform iCLOP   sebagai berikut.</w:t>
      </w:r>
    </w:p>
    <w:p w14:paraId="116DB232" w14:textId="77777777" w:rsidR="00A740C8" w:rsidRDefault="00D3395F" w:rsidP="00730703">
      <w:pPr>
        <w:pStyle w:val="isi"/>
        <w:numPr>
          <w:ilvl w:val="1"/>
          <w:numId w:val="13"/>
        </w:numPr>
      </w:pPr>
      <w:r>
        <w:t>Sistem operasi Linux, Windows dan MacOs.</w:t>
      </w:r>
    </w:p>
    <w:p w14:paraId="3859EC6D" w14:textId="77777777" w:rsidR="00A740C8" w:rsidRDefault="00D3395F" w:rsidP="00730703">
      <w:pPr>
        <w:pStyle w:val="isi"/>
        <w:numPr>
          <w:ilvl w:val="1"/>
          <w:numId w:val="13"/>
        </w:numPr>
      </w:pPr>
      <w:r>
        <w:t>Microsoft Office sebagai alat bantu untuk penulisan proposal skripsi selama pengembangan sistem.</w:t>
      </w:r>
    </w:p>
    <w:p w14:paraId="6CCFD747" w14:textId="77777777" w:rsidR="00A740C8" w:rsidRDefault="00D3395F" w:rsidP="00730703">
      <w:pPr>
        <w:pStyle w:val="isi"/>
        <w:numPr>
          <w:ilvl w:val="1"/>
          <w:numId w:val="13"/>
        </w:numPr>
      </w:pPr>
      <w:r>
        <w:t>Bahasa pemrograman Java dan Dart</w:t>
      </w:r>
    </w:p>
    <w:p w14:paraId="7C82BC25" w14:textId="77777777" w:rsidR="00A740C8" w:rsidRDefault="00D3395F" w:rsidP="00730703">
      <w:pPr>
        <w:pStyle w:val="isi"/>
        <w:numPr>
          <w:ilvl w:val="1"/>
          <w:numId w:val="13"/>
        </w:numPr>
      </w:pPr>
      <w:r>
        <w:t>Aplikasi Android Studio sebagai alat dalam proses pengkodean dalam membangun aplikasi iCLOP.</w:t>
      </w:r>
    </w:p>
    <w:p w14:paraId="3E78D34C" w14:textId="77777777" w:rsidR="00A740C8" w:rsidRDefault="00D3395F" w:rsidP="00730703">
      <w:pPr>
        <w:pStyle w:val="isi"/>
        <w:numPr>
          <w:ilvl w:val="1"/>
          <w:numId w:val="13"/>
        </w:numPr>
      </w:pPr>
      <w:r>
        <w:t>Kebutuhan Perangkat Keras</w:t>
      </w:r>
    </w:p>
    <w:p w14:paraId="3C4EEE31" w14:textId="77777777" w:rsidR="00A740C8" w:rsidRDefault="00D3395F" w:rsidP="00730703">
      <w:pPr>
        <w:pStyle w:val="isi"/>
        <w:numPr>
          <w:ilvl w:val="1"/>
          <w:numId w:val="13"/>
        </w:numPr>
      </w:pPr>
      <w:r>
        <w:t>Adapun perangkat keras yang terlibat pada proses pengembangan sistem adalah sebagai berikut.</w:t>
      </w:r>
    </w:p>
    <w:p w14:paraId="3B1490A3" w14:textId="77777777" w:rsidR="00A740C8" w:rsidRDefault="00D3395F" w:rsidP="00730703">
      <w:pPr>
        <w:pStyle w:val="isi"/>
        <w:numPr>
          <w:ilvl w:val="1"/>
          <w:numId w:val="13"/>
        </w:numPr>
      </w:pPr>
      <w:r>
        <w:t>Komputer / Laptop yang digunakan untuk membuat aplikasi mobile learning berbasis android, spesifikasi yang digunakan pada pembuatan aplikasi android ini adalah:</w:t>
      </w:r>
    </w:p>
    <w:p w14:paraId="1EFD97F5" w14:textId="77777777" w:rsidR="00A740C8" w:rsidRDefault="00D3395F" w:rsidP="00730703">
      <w:pPr>
        <w:pStyle w:val="isi"/>
        <w:numPr>
          <w:ilvl w:val="1"/>
          <w:numId w:val="13"/>
        </w:numPr>
      </w:pPr>
      <w:r>
        <w:t>Prosesor: Intel Core i5 2.8GHz</w:t>
      </w:r>
    </w:p>
    <w:p w14:paraId="01BB4436" w14:textId="77777777" w:rsidR="00A740C8" w:rsidRDefault="00D3395F" w:rsidP="00730703">
      <w:pPr>
        <w:pStyle w:val="isi"/>
        <w:numPr>
          <w:ilvl w:val="1"/>
          <w:numId w:val="13"/>
        </w:numPr>
      </w:pPr>
      <w:r>
        <w:t>Memori: 4GB DDR4</w:t>
      </w:r>
    </w:p>
    <w:p w14:paraId="0834738F" w14:textId="77777777" w:rsidR="00A740C8" w:rsidRDefault="00D3395F" w:rsidP="00730703">
      <w:pPr>
        <w:pStyle w:val="isi"/>
        <w:numPr>
          <w:ilvl w:val="1"/>
          <w:numId w:val="13"/>
        </w:numPr>
      </w:pPr>
      <w:r>
        <w:t>Handphone Android pada pembuatan aplikasi ini digunakan langsung untuk uji coba aplikasi, spesifikasi handphone android yang digunakan adalah sebagai berikut:</w:t>
      </w:r>
    </w:p>
    <w:p w14:paraId="5F41E14F" w14:textId="77777777" w:rsidR="00A740C8" w:rsidRDefault="00D3395F" w:rsidP="00730703">
      <w:pPr>
        <w:pStyle w:val="isi"/>
        <w:numPr>
          <w:ilvl w:val="1"/>
          <w:numId w:val="13"/>
        </w:numPr>
      </w:pPr>
      <w:r>
        <w:t xml:space="preserve">Prosesor: Qualcom Snapdragon 665 2.0 GHz </w:t>
      </w:r>
    </w:p>
    <w:p w14:paraId="7D6D728C" w14:textId="77777777" w:rsidR="00A740C8" w:rsidRDefault="00D3395F" w:rsidP="00730703">
      <w:pPr>
        <w:pStyle w:val="isi"/>
        <w:numPr>
          <w:ilvl w:val="1"/>
          <w:numId w:val="13"/>
        </w:numPr>
      </w:pPr>
      <w:r>
        <w:t>Memori: 4GB</w:t>
      </w:r>
    </w:p>
    <w:p w14:paraId="6AD05420" w14:textId="77777777" w:rsidR="00A740C8" w:rsidRDefault="00A740C8" w:rsidP="00730703">
      <w:pPr>
        <w:pStyle w:val="isi"/>
        <w:ind w:left="1440" w:firstLine="0"/>
      </w:pPr>
    </w:p>
    <w:p w14:paraId="553845C9" w14:textId="77777777" w:rsidR="00A740C8" w:rsidRDefault="00D3395F" w:rsidP="00730703">
      <w:pPr>
        <w:rPr>
          <w:b/>
        </w:rPr>
      </w:pPr>
      <w:r>
        <w:rPr>
          <w:b/>
        </w:rPr>
        <w:br w:type="page"/>
      </w:r>
    </w:p>
    <w:p w14:paraId="6ADA1B17" w14:textId="77777777" w:rsidR="00A740C8" w:rsidRDefault="00D3395F" w:rsidP="00730703">
      <w:pPr>
        <w:pStyle w:val="ListParagraph"/>
        <w:numPr>
          <w:ilvl w:val="2"/>
          <w:numId w:val="10"/>
        </w:numPr>
        <w:spacing w:after="120"/>
        <w:ind w:left="1134" w:hanging="708"/>
        <w:contextualSpacing w:val="0"/>
        <w:jc w:val="both"/>
        <w:outlineLvl w:val="2"/>
        <w:rPr>
          <w:b/>
          <w:szCs w:val="24"/>
        </w:rPr>
      </w:pPr>
      <w:bookmarkStart w:id="93" w:name="_Toc96512770"/>
      <w:bookmarkStart w:id="94" w:name="_Toc110222810"/>
      <w:r>
        <w:rPr>
          <w:b/>
          <w:szCs w:val="24"/>
        </w:rPr>
        <w:lastRenderedPageBreak/>
        <w:t>Desain</w:t>
      </w:r>
      <w:bookmarkEnd w:id="93"/>
      <w:bookmarkEnd w:id="94"/>
    </w:p>
    <w:p w14:paraId="4C4E30D9" w14:textId="77777777" w:rsidR="00A740C8" w:rsidRDefault="00D3395F" w:rsidP="00730703">
      <w:pPr>
        <w:pStyle w:val="ListParagraph"/>
        <w:spacing w:after="120"/>
        <w:ind w:left="1166" w:firstLine="544"/>
        <w:contextualSpacing w:val="0"/>
        <w:jc w:val="both"/>
        <w:rPr>
          <w:i/>
          <w:szCs w:val="24"/>
        </w:rPr>
      </w:pPr>
      <w:r>
        <w:rPr>
          <w:szCs w:val="24"/>
        </w:rPr>
        <w:t xml:space="preserve">Pada tahap ini dibutuhkan sistem sebuah perancangan sebelum mengimplementasikan ke dalam bentuk </w:t>
      </w:r>
      <w:r>
        <w:rPr>
          <w:i/>
          <w:szCs w:val="24"/>
        </w:rPr>
        <w:t xml:space="preserve">source code. </w:t>
      </w:r>
      <w:r>
        <w:rPr>
          <w:szCs w:val="24"/>
        </w:rPr>
        <w:t xml:space="preserve">Tahap ini berfokus pada struktur data, arsitektur data, arsitektur perangkat lunak, dan representasi </w:t>
      </w:r>
      <w:r>
        <w:rPr>
          <w:i/>
          <w:szCs w:val="24"/>
        </w:rPr>
        <w:t>interface.</w:t>
      </w:r>
    </w:p>
    <w:p w14:paraId="6EB4D975" w14:textId="77777777" w:rsidR="00A740C8" w:rsidRDefault="00D3395F" w:rsidP="00730703">
      <w:pPr>
        <w:pStyle w:val="ListParagraph"/>
        <w:numPr>
          <w:ilvl w:val="0"/>
          <w:numId w:val="14"/>
        </w:numPr>
        <w:spacing w:after="120"/>
        <w:ind w:left="1530"/>
        <w:jc w:val="both"/>
        <w:rPr>
          <w:b/>
          <w:i/>
          <w:szCs w:val="24"/>
        </w:rPr>
      </w:pPr>
      <w:r>
        <w:rPr>
          <w:i/>
          <w:szCs w:val="24"/>
        </w:rPr>
        <w:t>Use Case</w:t>
      </w:r>
    </w:p>
    <w:p w14:paraId="2B075B89" w14:textId="77777777" w:rsidR="00A740C8" w:rsidRDefault="00D3395F" w:rsidP="00730703">
      <w:pPr>
        <w:pStyle w:val="ListParagraph"/>
        <w:spacing w:after="120"/>
        <w:ind w:left="0"/>
        <w:jc w:val="center"/>
        <w:rPr>
          <w:szCs w:val="24"/>
        </w:rPr>
      </w:pPr>
      <w:r>
        <w:rPr>
          <w:noProof/>
          <w:szCs w:val="24"/>
        </w:rPr>
        <w:drawing>
          <wp:inline distT="0" distB="0" distL="0" distR="0" wp14:anchorId="3D9D1A1B" wp14:editId="4EFF4584">
            <wp:extent cx="2618740" cy="3559810"/>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16"/>
                    <a:stretch>
                      <a:fillRect/>
                    </a:stretch>
                  </pic:blipFill>
                  <pic:spPr>
                    <a:xfrm>
                      <a:off x="0" y="0"/>
                      <a:ext cx="2632596" cy="3578875"/>
                    </a:xfrm>
                    <a:prstGeom prst="rect">
                      <a:avLst/>
                    </a:prstGeom>
                  </pic:spPr>
                </pic:pic>
              </a:graphicData>
            </a:graphic>
          </wp:inline>
        </w:drawing>
      </w:r>
      <w:r>
        <w:rPr>
          <w:szCs w:val="24"/>
        </w:rPr>
        <w:t xml:space="preserve"> </w:t>
      </w:r>
    </w:p>
    <w:p w14:paraId="544F5E53" w14:textId="6495F967" w:rsidR="00A740C8" w:rsidRDefault="00D3395F" w:rsidP="00730703">
      <w:pPr>
        <w:pStyle w:val="GAMBAR"/>
        <w:spacing w:line="360" w:lineRule="auto"/>
        <w:rPr>
          <w:i/>
        </w:rPr>
      </w:pPr>
      <w:bookmarkStart w:id="95" w:name="_Toc90544156"/>
      <w:bookmarkStart w:id="96" w:name="_Toc94040291"/>
      <w:bookmarkStart w:id="97" w:name="_Toc111197418"/>
      <w:r>
        <w:t xml:space="preserve">Gambar 3. </w:t>
      </w:r>
      <w:r>
        <w:fldChar w:fldCharType="begin"/>
      </w:r>
      <w:r>
        <w:instrText xml:space="preserve"> SEQ Gambar_3. \* ARABIC </w:instrText>
      </w:r>
      <w:r>
        <w:fldChar w:fldCharType="separate"/>
      </w:r>
      <w:r w:rsidR="00CD0C36">
        <w:rPr>
          <w:noProof/>
        </w:rPr>
        <w:t>3</w:t>
      </w:r>
      <w:r>
        <w:fldChar w:fldCharType="end"/>
      </w:r>
      <w:r>
        <w:t xml:space="preserve"> Use Case</w:t>
      </w:r>
      <w:bookmarkEnd w:id="95"/>
      <w:r>
        <w:t xml:space="preserve"> iCLOP</w:t>
      </w:r>
      <w:bookmarkEnd w:id="96"/>
      <w:bookmarkEnd w:id="97"/>
    </w:p>
    <w:p w14:paraId="03E281E7" w14:textId="77777777" w:rsidR="00A740C8" w:rsidRDefault="00D3395F" w:rsidP="00730703">
      <w:pPr>
        <w:spacing w:after="240"/>
        <w:ind w:left="1170" w:firstLine="540"/>
        <w:jc w:val="both"/>
      </w:pPr>
      <w:r>
        <w:t>Use Case digunakan untuk mendeskripsikan model interaksi sistem yang akan di jelaskan pada tabel 3.2</w:t>
      </w:r>
    </w:p>
    <w:p w14:paraId="218B7594" w14:textId="77777777" w:rsidR="00E0039C" w:rsidRDefault="00E0039C">
      <w:pPr>
        <w:spacing w:line="259" w:lineRule="auto"/>
        <w:rPr>
          <w:bCs/>
          <w:sz w:val="22"/>
        </w:rPr>
      </w:pPr>
      <w:bookmarkStart w:id="98" w:name="_Toc94132036"/>
      <w:bookmarkStart w:id="99" w:name="_Toc93497145"/>
      <w:r>
        <w:br w:type="page"/>
      </w:r>
    </w:p>
    <w:p w14:paraId="239E360A" w14:textId="0E2F0FCE" w:rsidR="00A740C8" w:rsidRDefault="00D3395F" w:rsidP="00730703">
      <w:pPr>
        <w:pStyle w:val="TABEL"/>
      </w:pPr>
      <w:bookmarkStart w:id="100" w:name="_Toc111197447"/>
      <w:r>
        <w:lastRenderedPageBreak/>
        <w:t xml:space="preserve">Tabel 3. </w:t>
      </w:r>
      <w:r>
        <w:fldChar w:fldCharType="begin"/>
      </w:r>
      <w:r>
        <w:instrText xml:space="preserve"> SEQ Tabel_3. \* ARABIC </w:instrText>
      </w:r>
      <w:r>
        <w:fldChar w:fldCharType="separate"/>
      </w:r>
      <w:r w:rsidR="00CD0C36">
        <w:rPr>
          <w:noProof/>
        </w:rPr>
        <w:t>2</w:t>
      </w:r>
      <w:r>
        <w:fldChar w:fldCharType="end"/>
      </w:r>
      <w:r>
        <w:t xml:space="preserve"> Tabel Use Case</w:t>
      </w:r>
      <w:bookmarkEnd w:id="98"/>
      <w:bookmarkEnd w:id="99"/>
      <w:bookmarkEnd w:id="100"/>
    </w:p>
    <w:tbl>
      <w:tblPr>
        <w:tblStyle w:val="TableGrid"/>
        <w:tblW w:w="0" w:type="auto"/>
        <w:tblInd w:w="1165" w:type="dxa"/>
        <w:tblLook w:val="04A0" w:firstRow="1" w:lastRow="0" w:firstColumn="1" w:lastColumn="0" w:noHBand="0" w:noVBand="1"/>
      </w:tblPr>
      <w:tblGrid>
        <w:gridCol w:w="1440"/>
        <w:gridCol w:w="5317"/>
      </w:tblGrid>
      <w:tr w:rsidR="00A740C8" w14:paraId="662A0041" w14:textId="77777777">
        <w:trPr>
          <w:trHeight w:val="393"/>
        </w:trPr>
        <w:tc>
          <w:tcPr>
            <w:tcW w:w="1440" w:type="dxa"/>
          </w:tcPr>
          <w:p w14:paraId="078BDD2D" w14:textId="77777777" w:rsidR="00A740C8" w:rsidRDefault="00D3395F" w:rsidP="00730703">
            <w:pPr>
              <w:jc w:val="center"/>
            </w:pPr>
            <w:r>
              <w:t>Aktor</w:t>
            </w:r>
          </w:p>
        </w:tc>
        <w:tc>
          <w:tcPr>
            <w:tcW w:w="5317" w:type="dxa"/>
          </w:tcPr>
          <w:p w14:paraId="1BB0BC06" w14:textId="77777777" w:rsidR="00A740C8" w:rsidRDefault="00D3395F" w:rsidP="00730703">
            <w:pPr>
              <w:jc w:val="center"/>
            </w:pPr>
            <w:r>
              <w:t>Deskripsi</w:t>
            </w:r>
          </w:p>
        </w:tc>
      </w:tr>
      <w:tr w:rsidR="00A740C8" w14:paraId="4CB52FDD" w14:textId="77777777">
        <w:tc>
          <w:tcPr>
            <w:tcW w:w="1440" w:type="dxa"/>
          </w:tcPr>
          <w:p w14:paraId="7458A1CA" w14:textId="77777777" w:rsidR="00A740C8" w:rsidRDefault="00D3395F" w:rsidP="00730703">
            <w:pPr>
              <w:spacing w:after="120"/>
              <w:jc w:val="both"/>
            </w:pPr>
            <w:r>
              <w:t>Admin</w:t>
            </w:r>
          </w:p>
        </w:tc>
        <w:tc>
          <w:tcPr>
            <w:tcW w:w="5317" w:type="dxa"/>
          </w:tcPr>
          <w:p w14:paraId="0743BCF8" w14:textId="77777777" w:rsidR="00A740C8" w:rsidRDefault="00D3395F" w:rsidP="00730703">
            <w:pPr>
              <w:spacing w:after="120"/>
              <w:jc w:val="both"/>
            </w:pPr>
            <w:r>
              <w:t>Admin adalah orang yang bertanggung jawab dalam semua urusan yang berhubungan dengan server website iCLOP. Mengelola file-file pembelajaran yang terdiri dari test code, guide dan suplemen file.</w:t>
            </w:r>
          </w:p>
        </w:tc>
      </w:tr>
      <w:tr w:rsidR="00A740C8" w14:paraId="0E916C7D" w14:textId="77777777">
        <w:tc>
          <w:tcPr>
            <w:tcW w:w="1440" w:type="dxa"/>
          </w:tcPr>
          <w:p w14:paraId="5DFA0CD9" w14:textId="77777777" w:rsidR="00A740C8" w:rsidRDefault="00D3395F" w:rsidP="00730703">
            <w:pPr>
              <w:spacing w:after="120"/>
              <w:jc w:val="both"/>
            </w:pPr>
            <w:r>
              <w:t>Dosen</w:t>
            </w:r>
          </w:p>
        </w:tc>
        <w:tc>
          <w:tcPr>
            <w:tcW w:w="5317" w:type="dxa"/>
          </w:tcPr>
          <w:p w14:paraId="5CCBB952" w14:textId="77777777" w:rsidR="00A740C8" w:rsidRDefault="00D3395F" w:rsidP="00730703">
            <w:pPr>
              <w:spacing w:after="120"/>
              <w:jc w:val="both"/>
            </w:pPr>
            <w:r>
              <w:t>Dosen adalah pengguna yang bertanggung jawab dalam pengecekan hasil pekerjaan setiap mahasiswa.</w:t>
            </w:r>
          </w:p>
        </w:tc>
      </w:tr>
      <w:tr w:rsidR="00A740C8" w14:paraId="2EF3C4A1" w14:textId="77777777">
        <w:tc>
          <w:tcPr>
            <w:tcW w:w="1440" w:type="dxa"/>
          </w:tcPr>
          <w:p w14:paraId="7BFBA7E3" w14:textId="77777777" w:rsidR="00A740C8" w:rsidRDefault="00D3395F" w:rsidP="00730703">
            <w:pPr>
              <w:spacing w:after="120"/>
              <w:jc w:val="both"/>
            </w:pPr>
            <w:r>
              <w:t>Mahasiswa</w:t>
            </w:r>
          </w:p>
        </w:tc>
        <w:tc>
          <w:tcPr>
            <w:tcW w:w="5317" w:type="dxa"/>
          </w:tcPr>
          <w:p w14:paraId="00649D50" w14:textId="77777777" w:rsidR="00A740C8" w:rsidRDefault="00D3395F" w:rsidP="00730703">
            <w:pPr>
              <w:spacing w:after="120"/>
              <w:jc w:val="both"/>
            </w:pPr>
            <w:r>
              <w:t>Mahasiswa adalah pengguna yang bertanggung jawab dalam pengerjaan guidedocument.</w:t>
            </w:r>
          </w:p>
        </w:tc>
      </w:tr>
    </w:tbl>
    <w:p w14:paraId="58CB21AA" w14:textId="77777777" w:rsidR="00A740C8" w:rsidRDefault="00A740C8" w:rsidP="00730703">
      <w:pPr>
        <w:pStyle w:val="ListParagraph"/>
        <w:tabs>
          <w:tab w:val="left" w:pos="1530"/>
        </w:tabs>
        <w:spacing w:after="120"/>
        <w:ind w:left="1530"/>
        <w:jc w:val="both"/>
        <w:rPr>
          <w:color w:val="FF0000"/>
          <w:szCs w:val="24"/>
        </w:rPr>
      </w:pPr>
    </w:p>
    <w:p w14:paraId="03D7626F" w14:textId="77777777" w:rsidR="00A740C8" w:rsidRDefault="00D3395F" w:rsidP="00730703">
      <w:pPr>
        <w:pStyle w:val="ListParagraph"/>
        <w:numPr>
          <w:ilvl w:val="0"/>
          <w:numId w:val="14"/>
        </w:numPr>
        <w:tabs>
          <w:tab w:val="left" w:pos="1530"/>
        </w:tabs>
        <w:spacing w:after="120"/>
        <w:ind w:left="1530"/>
        <w:jc w:val="both"/>
        <w:rPr>
          <w:color w:val="FF0000"/>
          <w:szCs w:val="24"/>
        </w:rPr>
      </w:pPr>
      <w:r>
        <w:rPr>
          <w:szCs w:val="24"/>
        </w:rPr>
        <w:t>Flowchart Cara Kerja iCLOP</w:t>
      </w:r>
    </w:p>
    <w:p w14:paraId="78E7F079" w14:textId="77777777" w:rsidR="00A740C8" w:rsidRDefault="00D3395F" w:rsidP="00730703">
      <w:pPr>
        <w:pStyle w:val="ListParagraph"/>
        <w:spacing w:after="120"/>
        <w:ind w:left="0"/>
        <w:contextualSpacing w:val="0"/>
        <w:jc w:val="center"/>
        <w:rPr>
          <w:color w:val="FF0000"/>
          <w:szCs w:val="24"/>
        </w:rPr>
      </w:pPr>
      <w:r>
        <w:rPr>
          <w:color w:val="FF0000"/>
          <w:szCs w:val="24"/>
        </w:rPr>
        <w:t xml:space="preserve">                   </w:t>
      </w:r>
      <w:r>
        <w:rPr>
          <w:noProof/>
          <w:color w:val="FF0000"/>
          <w:szCs w:val="24"/>
        </w:rPr>
        <w:drawing>
          <wp:inline distT="0" distB="0" distL="0" distR="0" wp14:anchorId="321AAC46" wp14:editId="00E258A1">
            <wp:extent cx="3411067" cy="4242816"/>
            <wp:effectExtent l="0" t="0" r="0" b="5715"/>
            <wp:docPr id="10" name="Picture 10" descr="D:\TI\SKRIPSI\PROPOSAL\uml\flowchart_IPLAS.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TI\SKRIPSI\PROPOSAL\uml\flowchart_IPLAS.drawio.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a:xfrm>
                      <a:off x="0" y="0"/>
                      <a:ext cx="3433609" cy="4270855"/>
                    </a:xfrm>
                    <a:prstGeom prst="rect">
                      <a:avLst/>
                    </a:prstGeom>
                    <a:noFill/>
                    <a:ln>
                      <a:noFill/>
                    </a:ln>
                  </pic:spPr>
                </pic:pic>
              </a:graphicData>
            </a:graphic>
          </wp:inline>
        </w:drawing>
      </w:r>
    </w:p>
    <w:p w14:paraId="75013BFA" w14:textId="2367A6B4" w:rsidR="00A740C8" w:rsidRDefault="00D3395F" w:rsidP="00730703">
      <w:pPr>
        <w:pStyle w:val="GAMBAR"/>
        <w:spacing w:line="360" w:lineRule="auto"/>
      </w:pPr>
      <w:bookmarkStart w:id="101" w:name="_Toc94040292"/>
      <w:bookmarkStart w:id="102" w:name="_Toc111197419"/>
      <w:r>
        <w:t xml:space="preserve">Gambar 3. </w:t>
      </w:r>
      <w:r>
        <w:fldChar w:fldCharType="begin"/>
      </w:r>
      <w:r>
        <w:instrText xml:space="preserve"> SEQ Gambar_3. \* ARABIC </w:instrText>
      </w:r>
      <w:r>
        <w:fldChar w:fldCharType="separate"/>
      </w:r>
      <w:r w:rsidR="00CD0C36">
        <w:rPr>
          <w:noProof/>
        </w:rPr>
        <w:t>4</w:t>
      </w:r>
      <w:r>
        <w:fldChar w:fldCharType="end"/>
      </w:r>
      <w:r>
        <w:t xml:space="preserve"> Flowchart Cara Kerja iCLOP</w:t>
      </w:r>
      <w:bookmarkEnd w:id="101"/>
      <w:bookmarkEnd w:id="102"/>
    </w:p>
    <w:p w14:paraId="4B66E6EC" w14:textId="77777777" w:rsidR="00A740C8" w:rsidRDefault="00D3395F" w:rsidP="00730703">
      <w:pPr>
        <w:spacing w:after="120"/>
        <w:jc w:val="both"/>
      </w:pPr>
      <w:r>
        <w:lastRenderedPageBreak/>
        <w:t xml:space="preserve">. </w:t>
      </w:r>
    </w:p>
    <w:p w14:paraId="45B5C460" w14:textId="77777777" w:rsidR="00A740C8" w:rsidRDefault="00D3395F" w:rsidP="00730703">
      <w:pPr>
        <w:pStyle w:val="ListParagraph"/>
        <w:spacing w:after="120"/>
        <w:ind w:left="1166" w:firstLine="547"/>
        <w:contextualSpacing w:val="0"/>
        <w:jc w:val="both"/>
        <w:rPr>
          <w:szCs w:val="24"/>
        </w:rPr>
      </w:pPr>
      <w:r>
        <w:rPr>
          <w:szCs w:val="24"/>
        </w:rPr>
        <w:t xml:space="preserve">Pada perancangan iCLOP, pertama akan muncul home page, setelah itu pilih user sebagai admin, dosen, dan mahasiswa. Kemudian melakukan login page. Jika berhasil login sebagai admin, maka akan memasuki dashboard admin. Sebagai admin kita dapat mengunggah file yang berupa test code, guide, dan supplement file. </w:t>
      </w:r>
    </w:p>
    <w:p w14:paraId="693B6C24" w14:textId="77777777" w:rsidR="00A740C8" w:rsidRDefault="00D3395F" w:rsidP="00730703">
      <w:pPr>
        <w:pStyle w:val="ListParagraph"/>
        <w:spacing w:after="240"/>
        <w:ind w:left="1170" w:firstLine="540"/>
        <w:contextualSpacing w:val="0"/>
        <w:jc w:val="both"/>
        <w:rPr>
          <w:szCs w:val="24"/>
        </w:rPr>
      </w:pPr>
      <w:r>
        <w:rPr>
          <w:szCs w:val="24"/>
        </w:rPr>
        <w:t>Jika kita berhasil login sebagai mahasiswa maka akan diarahkan memasuki dashboard mahasiswa, lalu dapat mendownload file yang telah diunggah oleh admin. Setelah itu mahasiswa mengerjakan sesuai dengan panduan yang ada di guide. Jika semua pengerjaan telah selesai maka lanjutkan dengan mengunggah hasil pekerjaan sesuai yang diperlukan untuk menyelesaikan per bagian. Jika gagal dalam pengerjaan, maka mahasiswa dianjurkan untuk mengerjakan ulang dan jika berhasil maka hasil akan diterima oleh dosen dan nilai mahasiswa akan sampai kepada mahasiswa.</w:t>
      </w:r>
    </w:p>
    <w:p w14:paraId="27B0960B" w14:textId="77777777" w:rsidR="00A740C8" w:rsidRDefault="00D3395F" w:rsidP="00730703">
      <w:pPr>
        <w:pStyle w:val="ListParagraph"/>
        <w:numPr>
          <w:ilvl w:val="0"/>
          <w:numId w:val="14"/>
        </w:numPr>
        <w:spacing w:after="240"/>
        <w:ind w:left="1530"/>
        <w:contextualSpacing w:val="0"/>
        <w:jc w:val="both"/>
        <w:rPr>
          <w:szCs w:val="24"/>
        </w:rPr>
      </w:pPr>
      <w:r>
        <w:rPr>
          <w:szCs w:val="24"/>
        </w:rPr>
        <w:t>Activity Diagram</w:t>
      </w:r>
    </w:p>
    <w:p w14:paraId="3C78EC3A" w14:textId="77777777" w:rsidR="00A740C8" w:rsidRDefault="00D3395F" w:rsidP="00730703">
      <w:pPr>
        <w:pStyle w:val="ListParagraph"/>
        <w:spacing w:after="240"/>
        <w:ind w:left="1530"/>
        <w:contextualSpacing w:val="0"/>
        <w:rPr>
          <w:szCs w:val="24"/>
        </w:rPr>
      </w:pPr>
      <w:r>
        <w:rPr>
          <w:noProof/>
          <w:szCs w:val="24"/>
        </w:rPr>
        <w:drawing>
          <wp:inline distT="0" distB="0" distL="0" distR="0" wp14:anchorId="4551D0C6" wp14:editId="0C9F9C70">
            <wp:extent cx="3280715" cy="3084576"/>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pic:cNvPicPr>
                  </pic:nvPicPr>
                  <pic:blipFill>
                    <a:blip r:embed="rId18"/>
                    <a:stretch>
                      <a:fillRect/>
                    </a:stretch>
                  </pic:blipFill>
                  <pic:spPr>
                    <a:xfrm>
                      <a:off x="0" y="0"/>
                      <a:ext cx="3302100" cy="3104682"/>
                    </a:xfrm>
                    <a:prstGeom prst="rect">
                      <a:avLst/>
                    </a:prstGeom>
                  </pic:spPr>
                </pic:pic>
              </a:graphicData>
            </a:graphic>
          </wp:inline>
        </w:drawing>
      </w:r>
    </w:p>
    <w:p w14:paraId="060B4ACF" w14:textId="3A378BCF" w:rsidR="00A740C8" w:rsidRDefault="00D3395F" w:rsidP="00730703">
      <w:pPr>
        <w:pStyle w:val="GAMBAR"/>
        <w:spacing w:line="360" w:lineRule="auto"/>
      </w:pPr>
      <w:bookmarkStart w:id="103" w:name="_Toc90544157"/>
      <w:bookmarkStart w:id="104" w:name="_Toc94040293"/>
      <w:bookmarkStart w:id="105" w:name="_Toc111197420"/>
      <w:r>
        <w:t xml:space="preserve">Gambar 3. </w:t>
      </w:r>
      <w:r>
        <w:fldChar w:fldCharType="begin"/>
      </w:r>
      <w:r>
        <w:instrText xml:space="preserve"> SEQ Gambar_3. \* ARABIC </w:instrText>
      </w:r>
      <w:r>
        <w:fldChar w:fldCharType="separate"/>
      </w:r>
      <w:r w:rsidR="00CD0C36">
        <w:rPr>
          <w:noProof/>
        </w:rPr>
        <w:t>5</w:t>
      </w:r>
      <w:r>
        <w:fldChar w:fldCharType="end"/>
      </w:r>
      <w:r>
        <w:t xml:space="preserve"> Activity Diagram</w:t>
      </w:r>
      <w:bookmarkEnd w:id="103"/>
      <w:r>
        <w:t xml:space="preserve"> iCLOP</w:t>
      </w:r>
      <w:bookmarkEnd w:id="104"/>
      <w:bookmarkEnd w:id="105"/>
    </w:p>
    <w:p w14:paraId="7A41A397" w14:textId="77777777" w:rsidR="00A740C8" w:rsidRDefault="00D3395F" w:rsidP="00730703">
      <w:pPr>
        <w:spacing w:after="240"/>
        <w:ind w:left="1170" w:firstLine="540"/>
        <w:jc w:val="both"/>
      </w:pPr>
      <w:r>
        <w:lastRenderedPageBreak/>
        <w:t xml:space="preserve">Gambar 3.5 diatas merupakan </w:t>
      </w:r>
      <w:r>
        <w:rPr>
          <w:i/>
        </w:rPr>
        <w:t>activity diagram</w:t>
      </w:r>
      <w:r>
        <w:t xml:space="preserve"> dari sistem iCLOP yang akan dibuat. Activity Diagram adalah bentuk visual dari alur kerja yang berisi aktivitas dan tindakan, pilihan, atau pengulangan Dalam Unified Modelling Language (UML), diagram aktivitas dibuat untuk menjelaskan aktivitas komputer maupun aktivitas dari organisasi serta tujuan utama dari activity diagram adalah untuk menggambarkan urutan aktivitas sebuah proses agar lebih mudah dimengerti.</w:t>
      </w:r>
    </w:p>
    <w:p w14:paraId="432DC121" w14:textId="77777777" w:rsidR="00A740C8" w:rsidRDefault="00D3395F" w:rsidP="00730703">
      <w:pPr>
        <w:spacing w:after="240"/>
        <w:ind w:left="1170" w:firstLine="540"/>
        <w:jc w:val="both"/>
      </w:pPr>
      <w:r>
        <w:t>Pada gambar 3.5 menjelaskan activity diagram system yaitu admin menginputkan text setelah itu  iCLOP menampilkan learning topic serta memeriksa hasil pekerjaan dari mahasiswa apakah sudah sesuai role dalam modul pembelajaran .</w:t>
      </w:r>
    </w:p>
    <w:p w14:paraId="4D56F0C5" w14:textId="066ED51C" w:rsidR="00A740C8" w:rsidRDefault="00D3395F" w:rsidP="00730703">
      <w:pPr>
        <w:pStyle w:val="ListParagraph"/>
        <w:numPr>
          <w:ilvl w:val="2"/>
          <w:numId w:val="10"/>
        </w:numPr>
        <w:spacing w:after="120"/>
        <w:ind w:left="1166"/>
        <w:contextualSpacing w:val="0"/>
        <w:jc w:val="both"/>
        <w:outlineLvl w:val="2"/>
        <w:rPr>
          <w:b/>
          <w:szCs w:val="24"/>
        </w:rPr>
      </w:pPr>
      <w:bookmarkStart w:id="106" w:name="_Toc96512771"/>
      <w:bookmarkStart w:id="107" w:name="_Toc91147478"/>
      <w:bookmarkStart w:id="108" w:name="_Toc110222811"/>
      <w:r>
        <w:rPr>
          <w:b/>
          <w:szCs w:val="24"/>
        </w:rPr>
        <w:t>Materi dan Pengujian Sistem</w:t>
      </w:r>
      <w:bookmarkEnd w:id="106"/>
      <w:bookmarkEnd w:id="107"/>
      <w:bookmarkEnd w:id="108"/>
    </w:p>
    <w:p w14:paraId="1B5F90FB" w14:textId="77777777" w:rsidR="00A740C8" w:rsidRDefault="00D3395F" w:rsidP="00730703">
      <w:pPr>
        <w:pStyle w:val="ListParagraph"/>
        <w:ind w:left="1134" w:firstLine="567"/>
      </w:pPr>
      <w:r>
        <w:t>Materi yang akan di implementasikan pada pembelajaran basic aplication ui dan widget berbasis flutter pada platform iCLOP seperti pada gambar 3.6 dan akan di jelaskan pada tebel 3.3</w:t>
      </w:r>
    </w:p>
    <w:p w14:paraId="3C49B7BD" w14:textId="02C004BE" w:rsidR="00A740C8" w:rsidRDefault="00E0039C" w:rsidP="00E0039C">
      <w:pPr>
        <w:pStyle w:val="ListParagraph"/>
        <w:spacing w:after="120"/>
        <w:ind w:left="567"/>
        <w:contextualSpacing w:val="0"/>
        <w:jc w:val="center"/>
        <w:rPr>
          <w:szCs w:val="24"/>
        </w:rPr>
      </w:pPr>
      <w:r w:rsidRPr="00E0039C">
        <w:rPr>
          <w:noProof/>
          <w:szCs w:val="24"/>
        </w:rPr>
        <w:drawing>
          <wp:inline distT="0" distB="0" distL="0" distR="0" wp14:anchorId="1B82B123" wp14:editId="4628B975">
            <wp:extent cx="3389376" cy="1349294"/>
            <wp:effectExtent l="0" t="0" r="1905"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402650" cy="1354578"/>
                    </a:xfrm>
                    <a:prstGeom prst="rect">
                      <a:avLst/>
                    </a:prstGeom>
                  </pic:spPr>
                </pic:pic>
              </a:graphicData>
            </a:graphic>
          </wp:inline>
        </w:drawing>
      </w:r>
    </w:p>
    <w:p w14:paraId="731A9D3B" w14:textId="5738E1CD" w:rsidR="00A740C8" w:rsidRDefault="00D3395F" w:rsidP="00730703">
      <w:pPr>
        <w:pStyle w:val="GAMBAR"/>
        <w:spacing w:line="360" w:lineRule="auto"/>
      </w:pPr>
      <w:bookmarkStart w:id="109" w:name="_Toc111197421"/>
      <w:r>
        <w:t xml:space="preserve">Gambar 3. </w:t>
      </w:r>
      <w:r>
        <w:fldChar w:fldCharType="begin"/>
      </w:r>
      <w:r>
        <w:instrText xml:space="preserve"> SEQ Gambar_3. \* ARABIC </w:instrText>
      </w:r>
      <w:r>
        <w:fldChar w:fldCharType="separate"/>
      </w:r>
      <w:r w:rsidR="00CD0C36">
        <w:rPr>
          <w:noProof/>
        </w:rPr>
        <w:t>6</w:t>
      </w:r>
      <w:r>
        <w:fldChar w:fldCharType="end"/>
      </w:r>
      <w:r>
        <w:t xml:space="preserve"> Materi pembelajaran</w:t>
      </w:r>
      <w:bookmarkEnd w:id="109"/>
    </w:p>
    <w:p w14:paraId="7FC6D019" w14:textId="77777777" w:rsidR="00825316" w:rsidRDefault="00825316">
      <w:pPr>
        <w:spacing w:line="259" w:lineRule="auto"/>
        <w:rPr>
          <w:rFonts w:eastAsia="Calibri"/>
          <w:iCs/>
          <w:sz w:val="22"/>
          <w:szCs w:val="18"/>
        </w:rPr>
      </w:pPr>
      <w:r>
        <w:br w:type="page"/>
      </w:r>
    </w:p>
    <w:p w14:paraId="5F0EDCE3" w14:textId="032968CA" w:rsidR="00A740C8" w:rsidRDefault="00D3395F" w:rsidP="00730703">
      <w:pPr>
        <w:pStyle w:val="Caption"/>
      </w:pPr>
      <w:r>
        <w:lastRenderedPageBreak/>
        <w:t xml:space="preserve">Tabel 3. </w:t>
      </w:r>
      <w:r>
        <w:fldChar w:fldCharType="begin"/>
      </w:r>
      <w:r>
        <w:instrText xml:space="preserve"> SEQ Tabel_3. \* ARABIC </w:instrText>
      </w:r>
      <w:r>
        <w:fldChar w:fldCharType="separate"/>
      </w:r>
      <w:r w:rsidR="00CD0C36">
        <w:rPr>
          <w:noProof/>
        </w:rPr>
        <w:t>3</w:t>
      </w:r>
      <w:r>
        <w:fldChar w:fldCharType="end"/>
      </w:r>
      <w:r>
        <w:t xml:space="preserve"> Materi pembelajaran</w:t>
      </w:r>
    </w:p>
    <w:tbl>
      <w:tblPr>
        <w:tblStyle w:val="TableGrid"/>
        <w:tblW w:w="6804" w:type="dxa"/>
        <w:tblInd w:w="1129" w:type="dxa"/>
        <w:tblLook w:val="04A0" w:firstRow="1" w:lastRow="0" w:firstColumn="1" w:lastColumn="0" w:noHBand="0" w:noVBand="1"/>
      </w:tblPr>
      <w:tblGrid>
        <w:gridCol w:w="1963"/>
        <w:gridCol w:w="4841"/>
      </w:tblGrid>
      <w:tr w:rsidR="00896A34" w14:paraId="32D65824" w14:textId="77777777" w:rsidTr="00825316">
        <w:tc>
          <w:tcPr>
            <w:tcW w:w="1396" w:type="dxa"/>
            <w:vAlign w:val="center"/>
          </w:tcPr>
          <w:p w14:paraId="4E15D891" w14:textId="4B6EBB96" w:rsidR="00896A34" w:rsidRDefault="00896A34" w:rsidP="00730703">
            <w:pPr>
              <w:jc w:val="center"/>
            </w:pPr>
            <w:r>
              <w:t>TextWidgets</w:t>
            </w:r>
          </w:p>
        </w:tc>
        <w:tc>
          <w:tcPr>
            <w:tcW w:w="5408" w:type="dxa"/>
          </w:tcPr>
          <w:p w14:paraId="37221D99" w14:textId="721F3FE2" w:rsidR="00896A34" w:rsidRDefault="00896A34" w:rsidP="00730703">
            <w:r>
              <w:t>Siswa mampu mempelajari macam-macam jenis text pada widgets seperti TextSpan, TextRich, TextStyle, dan ButtonText. Widgets digunakan untuk menampilkan text kedalam layar Text Widgets dibagi menjadi dua properties yaitu : String yang merupakan data dan nantinya akan ditampilkan kelayar, lalu properti kedua merupakan argument berbentuk Object yang dimana berfungsi untuk memanipulasi tampilan seperti warna, ukuran, posisi.</w:t>
            </w:r>
          </w:p>
        </w:tc>
      </w:tr>
      <w:tr w:rsidR="000C4975" w14:paraId="6FE97298" w14:textId="77777777" w:rsidTr="00825316">
        <w:tc>
          <w:tcPr>
            <w:tcW w:w="1396" w:type="dxa"/>
            <w:vAlign w:val="center"/>
          </w:tcPr>
          <w:p w14:paraId="64002395" w14:textId="01AF32D4" w:rsidR="000C4975" w:rsidRDefault="000C4975" w:rsidP="00730703">
            <w:pPr>
              <w:jc w:val="center"/>
            </w:pPr>
            <w:r>
              <w:t>ContainerWidgets</w:t>
            </w:r>
          </w:p>
        </w:tc>
        <w:tc>
          <w:tcPr>
            <w:tcW w:w="5408" w:type="dxa"/>
          </w:tcPr>
          <w:p w14:paraId="74620868" w14:textId="393D96A7" w:rsidR="000C4975" w:rsidRDefault="000C4975" w:rsidP="00730703">
            <w:r>
              <w:t>Siswa mampu memahami penggunaan ContainerWidgets meliputi : Padding, dan Border yang digunakan untuk mengatur posisi dan merancang struktur tampilan pada view</w:t>
            </w:r>
          </w:p>
        </w:tc>
      </w:tr>
      <w:tr w:rsidR="000C4975" w14:paraId="0FD73C77" w14:textId="77777777" w:rsidTr="00825316">
        <w:tc>
          <w:tcPr>
            <w:tcW w:w="1396" w:type="dxa"/>
            <w:vAlign w:val="center"/>
          </w:tcPr>
          <w:p w14:paraId="69DE11F3" w14:textId="03BFA87B" w:rsidR="000C4975" w:rsidRDefault="000C4975" w:rsidP="00730703">
            <w:pPr>
              <w:jc w:val="center"/>
            </w:pPr>
            <w:r>
              <w:t>StatefullWidgets</w:t>
            </w:r>
          </w:p>
        </w:tc>
        <w:tc>
          <w:tcPr>
            <w:tcW w:w="5408" w:type="dxa"/>
          </w:tcPr>
          <w:p w14:paraId="0763844D" w14:textId="6AAF2F7A" w:rsidR="000C4975" w:rsidRDefault="000C4975" w:rsidP="00730703">
            <w:r>
              <w:t xml:space="preserve">Siswa mampu memahami konsep StatefullWidgets dimana Pembelajaran Widgets yang dapat berubah ubah, StateFull widgets yang dapat mengupdate tampilan,merubah warna, dan menambah jumlah baris baru. </w:t>
            </w:r>
          </w:p>
        </w:tc>
      </w:tr>
      <w:tr w:rsidR="000C4975" w14:paraId="4E9E18A7" w14:textId="77777777" w:rsidTr="00825316">
        <w:tc>
          <w:tcPr>
            <w:tcW w:w="1396" w:type="dxa"/>
            <w:vAlign w:val="center"/>
          </w:tcPr>
          <w:p w14:paraId="4F376770" w14:textId="4826F873" w:rsidR="000C4975" w:rsidRDefault="000C4975" w:rsidP="00730703">
            <w:pPr>
              <w:jc w:val="center"/>
            </w:pPr>
            <w:r>
              <w:t>StatelessWidgets</w:t>
            </w:r>
          </w:p>
        </w:tc>
        <w:tc>
          <w:tcPr>
            <w:tcW w:w="5408" w:type="dxa"/>
          </w:tcPr>
          <w:p w14:paraId="1B881519" w14:textId="1A163017" w:rsidR="000C4975" w:rsidRDefault="000C4975" w:rsidP="00730703">
            <w:r>
              <w:t>Siswa mampu memahami konsep widgets statis yang tidak dapat dirubah atau tidak akan pernah berubah karena Stateless hanya digunakan untuk mengubah tampilan seperti icon,warna dan boxDecoration.</w:t>
            </w:r>
          </w:p>
        </w:tc>
      </w:tr>
    </w:tbl>
    <w:p w14:paraId="2978D318" w14:textId="77777777" w:rsidR="00A740C8" w:rsidRDefault="00A740C8" w:rsidP="00730703"/>
    <w:p w14:paraId="1B46FB84" w14:textId="55323105" w:rsidR="00A740C8" w:rsidRDefault="00D3395F" w:rsidP="00730703">
      <w:pPr>
        <w:pStyle w:val="ListParagraph"/>
        <w:spacing w:after="120"/>
        <w:ind w:left="1166" w:firstLine="540"/>
        <w:contextualSpacing w:val="0"/>
        <w:jc w:val="both"/>
        <w:rPr>
          <w:szCs w:val="24"/>
        </w:rPr>
      </w:pPr>
      <w:r>
        <w:rPr>
          <w:szCs w:val="24"/>
        </w:rPr>
        <w:t>Pengujian sistem dilakukan untuk mevalidasi program sehingga sesuai tujuan awal pembuatan program adapun tahap yang diterapkan</w:t>
      </w:r>
    </w:p>
    <w:p w14:paraId="0D2BA87C" w14:textId="77777777" w:rsidR="00A740C8" w:rsidRDefault="00D3395F" w:rsidP="00730703">
      <w:pPr>
        <w:pStyle w:val="ListParagraph"/>
        <w:spacing w:after="120"/>
        <w:ind w:left="1166" w:firstLine="540"/>
        <w:contextualSpacing w:val="0"/>
        <w:jc w:val="both"/>
        <w:rPr>
          <w:szCs w:val="24"/>
        </w:rPr>
      </w:pPr>
      <w:r>
        <w:rPr>
          <w:szCs w:val="24"/>
        </w:rPr>
        <w:lastRenderedPageBreak/>
        <w:t>Pengujian ini menggunakan framework dari flutter atau disebut flutter test yang mana digunakan untuk memvalidasi fungsi dari program yang meliputi UI_Testing dan Widget_Testing.</w:t>
      </w:r>
    </w:p>
    <w:p w14:paraId="5EEB52FE" w14:textId="77777777" w:rsidR="00A740C8" w:rsidRDefault="00D3395F" w:rsidP="00730703">
      <w:pPr>
        <w:pStyle w:val="ListParagraph"/>
        <w:numPr>
          <w:ilvl w:val="1"/>
          <w:numId w:val="10"/>
        </w:numPr>
        <w:spacing w:after="120"/>
        <w:ind w:left="446" w:hanging="450"/>
        <w:contextualSpacing w:val="0"/>
        <w:jc w:val="both"/>
        <w:outlineLvl w:val="1"/>
        <w:rPr>
          <w:b/>
          <w:szCs w:val="24"/>
        </w:rPr>
      </w:pPr>
      <w:bookmarkStart w:id="110" w:name="_Toc91147480"/>
      <w:bookmarkStart w:id="111" w:name="_Toc96512773"/>
      <w:bookmarkStart w:id="112" w:name="_Toc110222812"/>
      <w:r>
        <w:rPr>
          <w:b/>
          <w:szCs w:val="24"/>
        </w:rPr>
        <w:t>Metode Peng</w:t>
      </w:r>
      <w:bookmarkEnd w:id="110"/>
      <w:r>
        <w:rPr>
          <w:b/>
          <w:szCs w:val="24"/>
        </w:rPr>
        <w:t>embangan</w:t>
      </w:r>
      <w:bookmarkEnd w:id="111"/>
      <w:bookmarkEnd w:id="112"/>
    </w:p>
    <w:p w14:paraId="04DBD216" w14:textId="77777777" w:rsidR="00A740C8" w:rsidRDefault="00D3395F" w:rsidP="00730703">
      <w:pPr>
        <w:pStyle w:val="isi"/>
        <w:ind w:left="709"/>
      </w:pPr>
      <w:r>
        <w:t>Tahapan sistem yang digunakan dalam pengembangan ini adalah Agile Software Development. Agile software development merupakan cara yang dilakukan dalam pengembangan perangkat lunak dengan sifat yang lincah dan cepat.</w:t>
      </w:r>
    </w:p>
    <w:p w14:paraId="00175A7B" w14:textId="77777777" w:rsidR="00A740C8" w:rsidRDefault="00D3395F" w:rsidP="00730703">
      <w:pPr>
        <w:pStyle w:val="isi"/>
        <w:ind w:left="709"/>
        <w:jc w:val="center"/>
      </w:pPr>
      <w:r>
        <w:rPr>
          <w:noProof/>
        </w:rPr>
        <w:drawing>
          <wp:inline distT="0" distB="0" distL="0" distR="0" wp14:anchorId="151D20A3" wp14:editId="1979B8C0">
            <wp:extent cx="4495800" cy="1871345"/>
            <wp:effectExtent l="0" t="0" r="0" b="0"/>
            <wp:docPr id="14" name="Picture 14" descr="Agile development from a programmer&amp;#39;s perspective | by Dasith Kuruppu |  Level Up Cod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gile development from a programmer&amp;#39;s perspective | by Dasith Kuruppu |  Level Up Codi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a:xfrm>
                      <a:off x="0" y="0"/>
                      <a:ext cx="4512319" cy="1878641"/>
                    </a:xfrm>
                    <a:prstGeom prst="rect">
                      <a:avLst/>
                    </a:prstGeom>
                    <a:noFill/>
                    <a:ln>
                      <a:noFill/>
                    </a:ln>
                  </pic:spPr>
                </pic:pic>
              </a:graphicData>
            </a:graphic>
          </wp:inline>
        </w:drawing>
      </w:r>
    </w:p>
    <w:p w14:paraId="1AF6D4E9" w14:textId="6836AD4D" w:rsidR="00A740C8" w:rsidRDefault="00D3395F" w:rsidP="00730703">
      <w:pPr>
        <w:pStyle w:val="GAMBAR"/>
        <w:spacing w:line="360" w:lineRule="auto"/>
      </w:pPr>
      <w:bookmarkStart w:id="113" w:name="_Toc111197422"/>
      <w:r>
        <w:t xml:space="preserve">Gambar 3. </w:t>
      </w:r>
      <w:r>
        <w:fldChar w:fldCharType="begin"/>
      </w:r>
      <w:r>
        <w:instrText xml:space="preserve"> SEQ Gambar_3. \* ARABIC </w:instrText>
      </w:r>
      <w:r>
        <w:fldChar w:fldCharType="separate"/>
      </w:r>
      <w:r w:rsidR="00CD0C36">
        <w:rPr>
          <w:noProof/>
        </w:rPr>
        <w:t>7</w:t>
      </w:r>
      <w:r>
        <w:fldChar w:fldCharType="end"/>
      </w:r>
      <w:r>
        <w:t xml:space="preserve"> Agile Method</w:t>
      </w:r>
      <w:bookmarkEnd w:id="113"/>
    </w:p>
    <w:p w14:paraId="0A52B947" w14:textId="77777777" w:rsidR="00A740C8" w:rsidRDefault="00D3395F" w:rsidP="00730703">
      <w:pPr>
        <w:pStyle w:val="isi"/>
        <w:numPr>
          <w:ilvl w:val="0"/>
          <w:numId w:val="15"/>
        </w:numPr>
      </w:pPr>
      <w:r>
        <w:t xml:space="preserve"> Meet and Plant </w:t>
      </w:r>
    </w:p>
    <w:p w14:paraId="229A969C" w14:textId="77777777" w:rsidR="00A740C8" w:rsidRDefault="00D3395F" w:rsidP="00730703">
      <w:pPr>
        <w:pStyle w:val="isi"/>
        <w:ind w:left="1134"/>
      </w:pPr>
      <w:r>
        <w:t>Meet and Plant merupakan tahapan paling awal dari Agile Software Development. Tahapan ini tentang bagaimana dilakukan pertemuan dan perencanaan dalam mengembangkan aplikasi. Perencanaan dilakukan agar pengembangan sesuai dengan kebutuhan.</w:t>
      </w:r>
    </w:p>
    <w:p w14:paraId="1F90B2E5" w14:textId="77777777" w:rsidR="00A740C8" w:rsidRDefault="00D3395F" w:rsidP="00730703">
      <w:pPr>
        <w:pStyle w:val="isi"/>
        <w:numPr>
          <w:ilvl w:val="0"/>
          <w:numId w:val="15"/>
        </w:numPr>
      </w:pPr>
      <w:r>
        <w:t xml:space="preserve"> Design </w:t>
      </w:r>
    </w:p>
    <w:p w14:paraId="0D2BB4F7" w14:textId="77777777" w:rsidR="00A740C8" w:rsidRDefault="00D3395F" w:rsidP="00730703">
      <w:pPr>
        <w:pStyle w:val="isi"/>
        <w:ind w:left="1134"/>
      </w:pPr>
      <w:r>
        <w:t>Design merupakan tahapan yang digunakan untuk membuat design dari sebuah software. Dengan cara membuat mockup dari tampilan software hingga membuat UI dari software.</w:t>
      </w:r>
    </w:p>
    <w:p w14:paraId="5D10A638" w14:textId="77777777" w:rsidR="009A03D6" w:rsidRDefault="009A03D6">
      <w:pPr>
        <w:spacing w:line="259" w:lineRule="auto"/>
      </w:pPr>
      <w:r>
        <w:br w:type="page"/>
      </w:r>
    </w:p>
    <w:p w14:paraId="60CA1CEE" w14:textId="5D63E9E4" w:rsidR="00A740C8" w:rsidRDefault="00D3395F" w:rsidP="00730703">
      <w:pPr>
        <w:pStyle w:val="isi"/>
        <w:numPr>
          <w:ilvl w:val="0"/>
          <w:numId w:val="15"/>
        </w:numPr>
      </w:pPr>
      <w:r>
        <w:lastRenderedPageBreak/>
        <w:t xml:space="preserve"> Build and Test</w:t>
      </w:r>
    </w:p>
    <w:p w14:paraId="44C4AEF4" w14:textId="77777777" w:rsidR="00A740C8" w:rsidRDefault="00D3395F" w:rsidP="00730703">
      <w:pPr>
        <w:pStyle w:val="isi"/>
        <w:ind w:left="1134"/>
      </w:pPr>
      <w:r>
        <w:t xml:space="preserve">Build and Test merupakan tahapan yang paling banyak memakan waktu. Tahapan code ini digunakan untuk programmer melakukan pemrograman secara backend, sedangkan test pada software ini merupakan test code yang digunakan pengecekan code apakah sudah sesuai dengan test yang disediakan. Test ini juga digunakan untuk melakukan uji coba pada aplikasi yang akan di release. </w:t>
      </w:r>
    </w:p>
    <w:p w14:paraId="48788DF9" w14:textId="77777777" w:rsidR="00A740C8" w:rsidRDefault="00D3395F" w:rsidP="00730703">
      <w:pPr>
        <w:pStyle w:val="isi"/>
        <w:numPr>
          <w:ilvl w:val="0"/>
          <w:numId w:val="15"/>
        </w:numPr>
      </w:pPr>
      <w:r>
        <w:t>Feedback</w:t>
      </w:r>
    </w:p>
    <w:p w14:paraId="53EB604C" w14:textId="77777777" w:rsidR="00A740C8" w:rsidRDefault="00D3395F" w:rsidP="00730703">
      <w:pPr>
        <w:pStyle w:val="isi"/>
        <w:ind w:left="1080" w:firstLine="0"/>
      </w:pPr>
      <w:r>
        <w:t>Feedback merupakan tahapan dimana terakhir yaitu menerima masukan  dari orang lain yang telah melakukan penggunaan software, sehingga kita dapat memperbaiki software yang kita buat lebih baik lagi.</w:t>
      </w:r>
    </w:p>
    <w:p w14:paraId="07DA3175" w14:textId="77777777" w:rsidR="00A740C8" w:rsidRDefault="00D3395F" w:rsidP="00730703">
      <w:pPr>
        <w:pStyle w:val="isi"/>
        <w:numPr>
          <w:ilvl w:val="0"/>
          <w:numId w:val="15"/>
        </w:numPr>
      </w:pPr>
      <w:r>
        <w:t>Release</w:t>
      </w:r>
    </w:p>
    <w:p w14:paraId="58A813EB" w14:textId="77777777" w:rsidR="00A740C8" w:rsidRDefault="00D3395F" w:rsidP="00730703">
      <w:pPr>
        <w:pStyle w:val="isi"/>
        <w:ind w:left="1134"/>
      </w:pPr>
      <w:r>
        <w:t>Release merupakan tahap publikasi yang dilakukan developer. Release ini digunakan untuk memperkenalkan produk yang dibuat agar dikenal oleh orang lain.</w:t>
      </w:r>
    </w:p>
    <w:p w14:paraId="431103F9" w14:textId="77777777" w:rsidR="00A740C8" w:rsidRDefault="00A740C8" w:rsidP="00730703">
      <w:pPr>
        <w:pStyle w:val="isi"/>
        <w:ind w:left="1080" w:firstLine="0"/>
      </w:pPr>
    </w:p>
    <w:p w14:paraId="2FEAC0EB" w14:textId="54DE944F" w:rsidR="000C1A5C" w:rsidRPr="000C1A5C" w:rsidRDefault="00D3395F" w:rsidP="00730703">
      <w:pPr>
        <w:pStyle w:val="ListParagraph"/>
        <w:numPr>
          <w:ilvl w:val="1"/>
          <w:numId w:val="10"/>
        </w:numPr>
        <w:spacing w:after="120"/>
        <w:ind w:left="426"/>
        <w:contextualSpacing w:val="0"/>
        <w:jc w:val="both"/>
        <w:outlineLvl w:val="1"/>
        <w:rPr>
          <w:b/>
          <w:szCs w:val="24"/>
        </w:rPr>
      </w:pPr>
      <w:r>
        <w:rPr>
          <w:b/>
          <w:szCs w:val="24"/>
        </w:rPr>
        <w:t xml:space="preserve"> </w:t>
      </w:r>
      <w:bookmarkStart w:id="114" w:name="_Toc96512774"/>
      <w:bookmarkStart w:id="115" w:name="_Toc110222813"/>
      <w:r>
        <w:rPr>
          <w:b/>
          <w:szCs w:val="24"/>
        </w:rPr>
        <w:t>Metode Pengujian</w:t>
      </w:r>
      <w:bookmarkEnd w:id="114"/>
      <w:bookmarkEnd w:id="115"/>
    </w:p>
    <w:p w14:paraId="64E03E1B" w14:textId="77777777" w:rsidR="00A740C8" w:rsidRDefault="00D3395F" w:rsidP="00730703">
      <w:pPr>
        <w:pStyle w:val="ListParagraph"/>
        <w:spacing w:after="120"/>
        <w:ind w:left="446" w:firstLine="544"/>
        <w:contextualSpacing w:val="0"/>
        <w:jc w:val="both"/>
        <w:rPr>
          <w:b/>
          <w:szCs w:val="24"/>
        </w:rPr>
      </w:pPr>
      <w:r>
        <w:rPr>
          <w:szCs w:val="24"/>
        </w:rPr>
        <w:t xml:space="preserve">Metode pengujian dari sistem iCLOP dapat dilakukan menggunakan file guide yang tersedia dengan bantuan supplement file. Setelah itu melakukan pengerjaan per guide maka akan dilakukan pengujian dengan test code yang sudah di validasi oleh TDD sehingga memperoleh hasil. Jika memperoleh hasil </w:t>
      </w:r>
      <w:r>
        <w:rPr>
          <w:i/>
          <w:szCs w:val="24"/>
        </w:rPr>
        <w:t xml:space="preserve">failed </w:t>
      </w:r>
      <w:r>
        <w:rPr>
          <w:szCs w:val="24"/>
        </w:rPr>
        <w:t xml:space="preserve">maka perlu dilakukan perbaikan pekerjaan yang telah dikerjakan sebelumnya pada guide tersebut. Jika </w:t>
      </w:r>
      <w:r>
        <w:rPr>
          <w:i/>
          <w:szCs w:val="24"/>
        </w:rPr>
        <w:t xml:space="preserve">success </w:t>
      </w:r>
      <w:r>
        <w:rPr>
          <w:szCs w:val="24"/>
        </w:rPr>
        <w:t>maka bisa melanjutkan ke guide selanjutnya. Setelah itu melakukan upload sesuai dengan yang dibutuhkan sistem serta menunggu hasilnya.</w:t>
      </w:r>
    </w:p>
    <w:p w14:paraId="09BB74A5" w14:textId="77777777" w:rsidR="00A740C8" w:rsidRDefault="00D3395F" w:rsidP="00730703">
      <w:pPr>
        <w:pStyle w:val="Heading1"/>
        <w:sectPr w:rsidR="00A740C8" w:rsidSect="00730703">
          <w:headerReference w:type="default" r:id="rId21"/>
          <w:footerReference w:type="default" r:id="rId22"/>
          <w:pgSz w:w="11907" w:h="16840"/>
          <w:pgMar w:top="1701" w:right="1701" w:bottom="1701" w:left="2268" w:header="720" w:footer="720" w:gutter="0"/>
          <w:pgNumType w:start="1"/>
          <w:cols w:space="720"/>
          <w:docGrid w:linePitch="360"/>
        </w:sectPr>
      </w:pPr>
      <w:r>
        <w:br w:type="page"/>
      </w:r>
    </w:p>
    <w:p w14:paraId="22DF8CA1" w14:textId="292FFFA4" w:rsidR="0020700A" w:rsidRPr="00C0753B" w:rsidRDefault="00D3395F" w:rsidP="00C0753B">
      <w:pPr>
        <w:pStyle w:val="Heading1"/>
      </w:pPr>
      <w:bookmarkStart w:id="116" w:name="_Toc96512775"/>
      <w:bookmarkStart w:id="117" w:name="_Toc110222814"/>
      <w:r>
        <w:lastRenderedPageBreak/>
        <w:t>BAB IV</w:t>
      </w:r>
      <w:bookmarkEnd w:id="116"/>
      <w:r w:rsidR="00C0753B">
        <w:t>.</w:t>
      </w:r>
      <w:r w:rsidR="00C0753B">
        <w:br/>
      </w:r>
      <w:r w:rsidR="0020700A">
        <w:rPr>
          <w:bCs/>
        </w:rPr>
        <w:t>ANALISIS DAN PERANCANGAN SISTEM</w:t>
      </w:r>
      <w:bookmarkEnd w:id="117"/>
    </w:p>
    <w:p w14:paraId="2649A707" w14:textId="2260ACB4" w:rsidR="0020700A" w:rsidRDefault="0020700A" w:rsidP="00730703">
      <w:r>
        <w:t>Analisis dan perancangan sistem</w:t>
      </w:r>
      <w:r w:rsidR="0021160D">
        <w:t xml:space="preserve"> pada </w:t>
      </w:r>
      <w:r w:rsidR="007552C3">
        <w:t xml:space="preserve">topik </w:t>
      </w:r>
      <w:r w:rsidR="007552C3">
        <w:rPr>
          <w:i/>
          <w:iCs/>
        </w:rPr>
        <w:t xml:space="preserve">Basic Aplication Flutter </w:t>
      </w:r>
      <w:r w:rsidR="007552C3">
        <w:t>pada iCLOP,</w:t>
      </w:r>
      <w:r w:rsidR="000C1A5C">
        <w:t>Proses perancangan akan digunakan sebagai analisa kebutuhan sistem.</w:t>
      </w:r>
    </w:p>
    <w:p w14:paraId="2B42A056" w14:textId="77777777" w:rsidR="000C4975" w:rsidRPr="000C4975" w:rsidRDefault="000C4975" w:rsidP="00730703">
      <w:pPr>
        <w:pStyle w:val="Heading2"/>
        <w:numPr>
          <w:ilvl w:val="1"/>
          <w:numId w:val="17"/>
        </w:numPr>
        <w:ind w:left="284"/>
      </w:pPr>
      <w:bookmarkStart w:id="118" w:name="_Toc110222815"/>
      <w:bookmarkStart w:id="119" w:name="_Toc109038247"/>
      <w:bookmarkStart w:id="120" w:name="_Toc109653588"/>
      <w:r>
        <w:t>Analisis</w:t>
      </w:r>
      <w:bookmarkEnd w:id="118"/>
    </w:p>
    <w:p w14:paraId="130FD97F" w14:textId="77777777" w:rsidR="00D25FA4" w:rsidRDefault="000C4975" w:rsidP="00730703">
      <w:pPr>
        <w:pStyle w:val="Default"/>
        <w:spacing w:line="360" w:lineRule="auto"/>
        <w:ind w:firstLine="360"/>
        <w:rPr>
          <w:rStyle w:val="markedcontent"/>
          <w:rFonts w:eastAsia="SimSun"/>
          <w:lang w:val="id-ID"/>
        </w:rPr>
      </w:pPr>
      <w:r w:rsidRPr="00E6637C">
        <w:rPr>
          <w:rStyle w:val="markedcontent"/>
          <w:rFonts w:eastAsia="SimSun"/>
          <w:lang w:val="id-ID"/>
        </w:rPr>
        <w:t>Analisis merupakan  langkah untuk memahami suatu masalah sebelum mengambil keputusan atau mengambil suatu tindakan.</w:t>
      </w:r>
      <w:r w:rsidRPr="00EB4197">
        <w:rPr>
          <w:rStyle w:val="markedcontent"/>
          <w:rFonts w:eastAsia="SimSun"/>
          <w:lang w:val="id-ID"/>
        </w:rPr>
        <w:t xml:space="preserve">. </w:t>
      </w:r>
      <w:r w:rsidRPr="00E6637C">
        <w:rPr>
          <w:rStyle w:val="markedcontent"/>
          <w:rFonts w:eastAsia="SimSun"/>
          <w:lang w:val="id-ID"/>
        </w:rPr>
        <w:t xml:space="preserve">Sementara itu, fase desain adalah membuat suatu rincian sistem hasil atau analisis menjadi bentuk perancangan agar dimengerti oleh pengguna. </w:t>
      </w:r>
    </w:p>
    <w:p w14:paraId="4ABC7943" w14:textId="6F4DB46E" w:rsidR="000C4975" w:rsidRPr="00D25FA4" w:rsidRDefault="000C4975" w:rsidP="00730703">
      <w:pPr>
        <w:pStyle w:val="Default"/>
        <w:spacing w:line="360" w:lineRule="auto"/>
        <w:ind w:firstLine="360"/>
        <w:rPr>
          <w:rStyle w:val="markedcontent"/>
          <w:rFonts w:eastAsia="SimSun"/>
          <w:lang w:val="id-ID"/>
        </w:rPr>
      </w:pPr>
      <w:r>
        <w:rPr>
          <w:rStyle w:val="markedcontent"/>
          <w:rFonts w:eastAsia="SimSun"/>
          <w:b/>
          <w:bCs/>
        </w:rPr>
        <w:t>Analisis Kebutuhan System</w:t>
      </w:r>
    </w:p>
    <w:p w14:paraId="5345B348" w14:textId="388FD51A" w:rsidR="00725616" w:rsidRPr="000D6D34" w:rsidRDefault="00725616" w:rsidP="00730703">
      <w:pPr>
        <w:ind w:left="360" w:firstLine="360"/>
      </w:pPr>
      <w:r>
        <w:t>P</w:t>
      </w:r>
      <w:r w:rsidR="000D6D34">
        <w:t xml:space="preserve">engelolaan aplikasi pada flutter menggunakan </w:t>
      </w:r>
      <w:r w:rsidR="000D6D34">
        <w:rPr>
          <w:i/>
          <w:iCs/>
        </w:rPr>
        <w:t xml:space="preserve">StateManagement </w:t>
      </w:r>
      <w:r w:rsidR="000D6D34">
        <w:t xml:space="preserve">yang memudahkan mahasiswa dalam pengembangan UI, </w:t>
      </w:r>
    </w:p>
    <w:p w14:paraId="30710A11" w14:textId="0F0490C6" w:rsidR="00BE3B31" w:rsidRPr="00095214" w:rsidRDefault="000D6D34" w:rsidP="00730703">
      <w:pPr>
        <w:ind w:left="360" w:firstLine="360"/>
      </w:pPr>
      <w:r>
        <w:t>Basic Aplikasi Flutter</w:t>
      </w:r>
      <w:r w:rsidR="00BE3B31" w:rsidRPr="00095214">
        <w:t xml:space="preserve"> yang akan dibangun pada iCLOP ini untuk memudahkan pemrogaman android mandiri khsusnya dalam </w:t>
      </w:r>
      <w:r>
        <w:t>stateManagement UI</w:t>
      </w:r>
      <w:r w:rsidR="00BE3B31" w:rsidRPr="00095214">
        <w:t xml:space="preserve">, agar dapat megambil topik terkait pada iCLOP. Mahasiswa diharuskan untuk mendaftarkan akun pada iCLOP dengan mengisi nama, email, password, confirm password, dan memilih dosen sesuai dengan dosen mata kuliah pembelajaran. Pendaftaran bisa dilakukan pada web iCLOP. </w:t>
      </w:r>
    </w:p>
    <w:p w14:paraId="7B9C08E9" w14:textId="77777777" w:rsidR="00BE3B31" w:rsidRDefault="00BE3B31" w:rsidP="00730703">
      <w:pPr>
        <w:pStyle w:val="isi"/>
        <w:ind w:left="360" w:firstLine="360"/>
      </w:pPr>
      <w:r w:rsidRPr="00095214">
        <w:rPr>
          <w:lang w:val="id-ID"/>
        </w:rPr>
        <w:t>S</w:t>
      </w:r>
      <w:r w:rsidRPr="00095214">
        <w:t>etelah proses pendaftaran dilakukan sudah bisa digunakan untuk melakukan download materi pembelajaran. Ketika mahasiswa akan mengumpulkan tugas mahasiswa harus melakukan validasi testcode yang tersedia pada fitur testfile apabila susuai dengan tescode maka mahasiswa dapat melakukan submit project.</w:t>
      </w:r>
    </w:p>
    <w:p w14:paraId="2C0ED193" w14:textId="77777777" w:rsidR="00BE3B31" w:rsidRDefault="00BE3B31" w:rsidP="00730703">
      <w:pPr>
        <w:pStyle w:val="isi"/>
        <w:ind w:left="360" w:firstLine="360"/>
      </w:pPr>
      <w:r>
        <w:t>Berikut feedback ketika mahasiswa melakukan test pada suatu kasus, seperti gambar berikut:</w:t>
      </w:r>
    </w:p>
    <w:p w14:paraId="4F8AC2DA" w14:textId="58EC713F" w:rsidR="00BE3B31" w:rsidRDefault="00725616" w:rsidP="00730703">
      <w:pPr>
        <w:pStyle w:val="isi"/>
        <w:ind w:left="360" w:hanging="76"/>
        <w:jc w:val="center"/>
      </w:pPr>
      <w:r w:rsidRPr="00725616">
        <w:rPr>
          <w:noProof/>
        </w:rPr>
        <w:lastRenderedPageBreak/>
        <w:drawing>
          <wp:inline distT="0" distB="0" distL="0" distR="0" wp14:anchorId="01C15B54" wp14:editId="1240B0A4">
            <wp:extent cx="4882551" cy="364678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916771" cy="3672348"/>
                    </a:xfrm>
                    <a:prstGeom prst="rect">
                      <a:avLst/>
                    </a:prstGeom>
                  </pic:spPr>
                </pic:pic>
              </a:graphicData>
            </a:graphic>
          </wp:inline>
        </w:drawing>
      </w:r>
    </w:p>
    <w:p w14:paraId="196205DB" w14:textId="340F2574" w:rsidR="00BE3B31" w:rsidRDefault="00725616" w:rsidP="00730703">
      <w:pPr>
        <w:pStyle w:val="GAMBAR"/>
        <w:spacing w:line="360" w:lineRule="auto"/>
      </w:pPr>
      <w:bookmarkStart w:id="121" w:name="_Toc109391541"/>
      <w:bookmarkStart w:id="122" w:name="_Toc109391618"/>
      <w:bookmarkStart w:id="123" w:name="_Toc111197423"/>
      <w:r>
        <w:t xml:space="preserve">Gambar 4. </w:t>
      </w:r>
      <w:r>
        <w:fldChar w:fldCharType="begin"/>
      </w:r>
      <w:r>
        <w:instrText xml:space="preserve"> SEQ Gambar_4. \* ARABIC </w:instrText>
      </w:r>
      <w:r>
        <w:fldChar w:fldCharType="separate"/>
      </w:r>
      <w:r w:rsidR="00CD0C36">
        <w:rPr>
          <w:noProof/>
        </w:rPr>
        <w:t>1</w:t>
      </w:r>
      <w:r>
        <w:fldChar w:fldCharType="end"/>
      </w:r>
      <w:r>
        <w:t xml:space="preserve"> </w:t>
      </w:r>
      <w:r w:rsidR="00BE3B31">
        <w:t>feedback pengujian siswa</w:t>
      </w:r>
      <w:bookmarkEnd w:id="121"/>
      <w:bookmarkEnd w:id="122"/>
      <w:bookmarkEnd w:id="123"/>
    </w:p>
    <w:p w14:paraId="1DC56D23" w14:textId="504EA6DE" w:rsidR="00BE3B31" w:rsidRPr="009C5D80" w:rsidRDefault="00BE3B31" w:rsidP="00730703">
      <w:pPr>
        <w:pStyle w:val="isi"/>
        <w:ind w:left="360" w:firstLine="360"/>
      </w:pPr>
      <w:r w:rsidRPr="00EB4197">
        <w:t>Pada gambar diatas menunjukkan feedback yang dari hasil pengujian</w:t>
      </w:r>
      <w:r>
        <w:t xml:space="preserve">, </w:t>
      </w:r>
      <w:r w:rsidRPr="00EB4197">
        <w:t xml:space="preserve">untuk </w:t>
      </w:r>
      <w:r>
        <w:t>setting layout pada android</w:t>
      </w:r>
      <w:r w:rsidRPr="00EB4197">
        <w:t>.</w:t>
      </w:r>
      <w:r>
        <w:t xml:space="preserve"> </w:t>
      </w:r>
      <w:r w:rsidRPr="00EB4197">
        <w:t xml:space="preserve">Hasil pengujian yang berhasil (passed) akan ditunjukkan dengan warna hijau dengan tanda </w:t>
      </w:r>
      <w:r w:rsidR="000D6D34">
        <w:rPr>
          <w:i/>
          <w:iCs/>
        </w:rPr>
        <w:t>test</w:t>
      </w:r>
      <w:r w:rsidRPr="00EB4197">
        <w:rPr>
          <w:i/>
          <w:iCs/>
        </w:rPr>
        <w:t xml:space="preserve"> </w:t>
      </w:r>
      <w:r w:rsidRPr="00EB4197">
        <w:t>(</w:t>
      </w:r>
      <w:r w:rsidR="009C5D80">
        <w:t xml:space="preserve"> </w:t>
      </w:r>
      <w:r w:rsidR="009C5D80" w:rsidRPr="009C5D80">
        <w:rPr>
          <w:noProof/>
        </w:rPr>
        <w:drawing>
          <wp:inline distT="0" distB="0" distL="0" distR="0" wp14:anchorId="14AD6E04" wp14:editId="5C624A92">
            <wp:extent cx="160034" cy="144793"/>
            <wp:effectExtent l="0" t="0" r="0"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60034" cy="144793"/>
                    </a:xfrm>
                    <a:prstGeom prst="rect">
                      <a:avLst/>
                    </a:prstGeom>
                  </pic:spPr>
                </pic:pic>
              </a:graphicData>
            </a:graphic>
          </wp:inline>
        </w:drawing>
      </w:r>
      <w:r w:rsidR="009C5D80">
        <w:t xml:space="preserve"> </w:t>
      </w:r>
      <w:r w:rsidRPr="00EB4197">
        <w:t>) dan hasil pengujian yang salah</w:t>
      </w:r>
      <w:r w:rsidR="009C5D80">
        <w:t xml:space="preserve"> (</w:t>
      </w:r>
      <w:r w:rsidR="009C5D80">
        <w:rPr>
          <w:i/>
          <w:iCs/>
        </w:rPr>
        <w:t>Failed</w:t>
      </w:r>
      <w:r w:rsidR="009C5D80">
        <w:t>)</w:t>
      </w:r>
      <w:r w:rsidRPr="00EB4197">
        <w:t xml:space="preserve"> akan ditunjukkan oleh warna merah dengan tanda </w:t>
      </w:r>
      <w:r w:rsidRPr="00EB4197">
        <w:rPr>
          <w:i/>
          <w:iCs/>
        </w:rPr>
        <w:t>x-mark</w:t>
      </w:r>
      <w:r w:rsidRPr="00EB4197">
        <w:t xml:space="preserve"> (</w:t>
      </w:r>
      <w:r w:rsidR="009C5D80">
        <w:t xml:space="preserve"> </w:t>
      </w:r>
      <w:r w:rsidR="009C5D80" w:rsidRPr="009C5D80">
        <w:rPr>
          <w:noProof/>
        </w:rPr>
        <w:drawing>
          <wp:inline distT="0" distB="0" distL="0" distR="0" wp14:anchorId="6D1A9ABD" wp14:editId="30AF3B46">
            <wp:extent cx="144793" cy="160034"/>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44793" cy="160034"/>
                    </a:xfrm>
                    <a:prstGeom prst="rect">
                      <a:avLst/>
                    </a:prstGeom>
                  </pic:spPr>
                </pic:pic>
              </a:graphicData>
            </a:graphic>
          </wp:inline>
        </w:drawing>
      </w:r>
      <w:r w:rsidR="009C5D80">
        <w:t xml:space="preserve"> </w:t>
      </w:r>
      <w:r w:rsidRPr="00EB4197">
        <w:t>).</w:t>
      </w:r>
    </w:p>
    <w:p w14:paraId="24F00F72" w14:textId="77777777" w:rsidR="009C5D80" w:rsidRDefault="009C5D80" w:rsidP="00730703">
      <w:pPr>
        <w:rPr>
          <w:b/>
        </w:rPr>
      </w:pPr>
      <w:r>
        <w:br w:type="page"/>
      </w:r>
    </w:p>
    <w:p w14:paraId="18EFF7DB" w14:textId="77777777" w:rsidR="00C25D9E" w:rsidRDefault="00EA2FB2" w:rsidP="00730703">
      <w:pPr>
        <w:pStyle w:val="Heading2"/>
        <w:numPr>
          <w:ilvl w:val="1"/>
          <w:numId w:val="17"/>
        </w:numPr>
      </w:pPr>
      <w:bookmarkStart w:id="124" w:name="_Toc110222816"/>
      <w:r>
        <w:lastRenderedPageBreak/>
        <w:t>Perancangan</w:t>
      </w:r>
      <w:bookmarkStart w:id="125" w:name="_Toc109038250"/>
      <w:bookmarkStart w:id="126" w:name="_Toc109653591"/>
      <w:bookmarkEnd w:id="124"/>
    </w:p>
    <w:p w14:paraId="7503F59E" w14:textId="4CDB6CF6" w:rsidR="009C5D80" w:rsidRPr="0013056F" w:rsidRDefault="009C5D80" w:rsidP="00730703">
      <w:pPr>
        <w:ind w:firstLine="720"/>
        <w:rPr>
          <w:b/>
          <w:bCs/>
        </w:rPr>
      </w:pPr>
      <w:r w:rsidRPr="0013056F">
        <w:rPr>
          <w:b/>
          <w:bCs/>
        </w:rPr>
        <w:t>Arsitektur Sistem</w:t>
      </w:r>
      <w:bookmarkEnd w:id="125"/>
      <w:bookmarkEnd w:id="126"/>
    </w:p>
    <w:p w14:paraId="7B93B3DD" w14:textId="0690E7D9" w:rsidR="0013056F" w:rsidRDefault="0013056F" w:rsidP="00730703">
      <w:pPr>
        <w:ind w:left="900" w:firstLine="540"/>
      </w:pPr>
      <w:r>
        <w:t xml:space="preserve">Sistem dikembangkan berbasis website sehingga dapat di akses menggunakan web Browser. </w:t>
      </w:r>
      <w:r w:rsidRPr="005B308E">
        <w:t xml:space="preserve">Diagram arsitektur sistem ditunjukkan pada gambar </w:t>
      </w:r>
      <w:r>
        <w:t>4.2</w:t>
      </w:r>
    </w:p>
    <w:p w14:paraId="7D4CBC47" w14:textId="602374A9" w:rsidR="009C5D80" w:rsidRDefault="00D25FA4" w:rsidP="00730703">
      <w:pPr>
        <w:ind w:left="900" w:firstLine="540"/>
      </w:pPr>
      <w:r w:rsidRPr="00D25FA4">
        <w:rPr>
          <w:noProof/>
        </w:rPr>
        <w:drawing>
          <wp:inline distT="0" distB="0" distL="0" distR="0" wp14:anchorId="4B3F604B" wp14:editId="292074D2">
            <wp:extent cx="3399503" cy="3199531"/>
            <wp:effectExtent l="0" t="0" r="0" b="127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417805" cy="3216756"/>
                    </a:xfrm>
                    <a:prstGeom prst="rect">
                      <a:avLst/>
                    </a:prstGeom>
                  </pic:spPr>
                </pic:pic>
              </a:graphicData>
            </a:graphic>
          </wp:inline>
        </w:drawing>
      </w:r>
    </w:p>
    <w:p w14:paraId="03DFF937" w14:textId="4E5F32E1" w:rsidR="009C5D80" w:rsidRDefault="00D25FA4" w:rsidP="00730703">
      <w:pPr>
        <w:pStyle w:val="GAMBAR"/>
        <w:spacing w:line="360" w:lineRule="auto"/>
      </w:pPr>
      <w:bookmarkStart w:id="127" w:name="_Toc109391542"/>
      <w:bookmarkStart w:id="128" w:name="_Toc109391619"/>
      <w:bookmarkStart w:id="129" w:name="_Toc111197424"/>
      <w:r>
        <w:t xml:space="preserve">Gambar 4. </w:t>
      </w:r>
      <w:r>
        <w:fldChar w:fldCharType="begin"/>
      </w:r>
      <w:r>
        <w:instrText xml:space="preserve"> SEQ Gambar_4. \* ARABIC </w:instrText>
      </w:r>
      <w:r>
        <w:fldChar w:fldCharType="separate"/>
      </w:r>
      <w:r w:rsidR="00CD0C36">
        <w:rPr>
          <w:noProof/>
        </w:rPr>
        <w:t>2</w:t>
      </w:r>
      <w:r>
        <w:fldChar w:fldCharType="end"/>
      </w:r>
      <w:r>
        <w:t xml:space="preserve"> </w:t>
      </w:r>
      <w:r w:rsidR="009C5D80">
        <w:t>Arsitektur System</w:t>
      </w:r>
      <w:bookmarkEnd w:id="127"/>
      <w:bookmarkEnd w:id="128"/>
      <w:bookmarkEnd w:id="129"/>
    </w:p>
    <w:p w14:paraId="0E70B307" w14:textId="18341FC7" w:rsidR="0013056F" w:rsidRPr="0013056F" w:rsidRDefault="0013056F" w:rsidP="00730703">
      <w:pPr>
        <w:ind w:left="900" w:firstLine="540"/>
      </w:pPr>
      <w:r>
        <w:t xml:space="preserve">Akses sistem dapat dilakukan menggunakan laptop maupun gawai yang terhubung dengan koneksi internet. Sitem di akses sesuai </w:t>
      </w:r>
      <w:r>
        <w:rPr>
          <w:i/>
          <w:iCs/>
        </w:rPr>
        <w:t>role</w:t>
      </w:r>
      <w:r w:rsidR="004B3ECF">
        <w:t xml:space="preserve"> . Admin dapat mengelola data (user,file,materi) yang akan di akses oleh dosen dan mahasiswa, </w:t>
      </w:r>
      <w:r w:rsidR="004B3ECF" w:rsidRPr="00963B47">
        <w:t>Server terhubung ke Internet dan mengirimkan respons atas permintaan yang dikirim oleh pengguna</w:t>
      </w:r>
      <w:r w:rsidR="004B3ECF">
        <w:t xml:space="preserve"> </w:t>
      </w:r>
      <w:r w:rsidR="004B3ECF" w:rsidRPr="00963B47">
        <w:t>sisi klien. Respon yang dikirimkan dapat berupa data yang tersimpan di database server atau hasil pengolahan data</w:t>
      </w:r>
      <w:r w:rsidR="004B3ECF">
        <w:t>.</w:t>
      </w:r>
    </w:p>
    <w:p w14:paraId="4F7A0C85" w14:textId="77777777" w:rsidR="00AD2A0C" w:rsidRDefault="00AD2A0C" w:rsidP="00730703">
      <w:r>
        <w:br w:type="page"/>
      </w:r>
    </w:p>
    <w:p w14:paraId="3AF2DF62" w14:textId="78722ECB" w:rsidR="009C5D80" w:rsidRPr="00095214" w:rsidRDefault="009C5D80" w:rsidP="00730703">
      <w:pPr>
        <w:pStyle w:val="isi"/>
        <w:ind w:left="993" w:firstLine="360"/>
      </w:pPr>
      <w:r w:rsidRPr="00095214">
        <w:lastRenderedPageBreak/>
        <w:t xml:space="preserve">Semua jenis perangkat lunak yang digunakan untuk membantu proses pembuatan </w:t>
      </w:r>
      <w:r w:rsidR="00AD2A0C">
        <w:t>aplikasi android pada flutter</w:t>
      </w:r>
      <w:r w:rsidRPr="00095214">
        <w:t xml:space="preserve"> sebagai berikut:</w:t>
      </w:r>
    </w:p>
    <w:p w14:paraId="1270804E" w14:textId="71F4CE4D" w:rsidR="009C5D80" w:rsidRPr="00095214" w:rsidRDefault="009C5D80" w:rsidP="00730703">
      <w:pPr>
        <w:numPr>
          <w:ilvl w:val="1"/>
          <w:numId w:val="18"/>
        </w:numPr>
        <w:spacing w:after="0"/>
        <w:ind w:left="1276"/>
        <w:contextualSpacing/>
        <w:jc w:val="both"/>
        <w:rPr>
          <w:rFonts w:eastAsia="Calibri"/>
          <w:szCs w:val="20"/>
        </w:rPr>
      </w:pPr>
      <w:r w:rsidRPr="00095214">
        <w:rPr>
          <w:rFonts w:eastAsia="Calibri"/>
          <w:szCs w:val="20"/>
        </w:rPr>
        <w:t>Sistem operasi windows</w:t>
      </w:r>
      <w:r w:rsidR="00AD2A0C">
        <w:rPr>
          <w:rFonts w:eastAsia="Calibri"/>
          <w:szCs w:val="20"/>
        </w:rPr>
        <w:t>, linux dan chromeOS</w:t>
      </w:r>
    </w:p>
    <w:p w14:paraId="00F6F1AD" w14:textId="77777777" w:rsidR="009C5D80" w:rsidRPr="00095214" w:rsidRDefault="009C5D80" w:rsidP="00730703">
      <w:pPr>
        <w:numPr>
          <w:ilvl w:val="1"/>
          <w:numId w:val="18"/>
        </w:numPr>
        <w:spacing w:after="0"/>
        <w:ind w:left="1276"/>
        <w:contextualSpacing/>
        <w:jc w:val="both"/>
        <w:rPr>
          <w:rFonts w:eastAsia="Calibri"/>
          <w:szCs w:val="20"/>
        </w:rPr>
      </w:pPr>
      <w:r w:rsidRPr="00095214">
        <w:rPr>
          <w:rFonts w:eastAsia="Calibri"/>
          <w:szCs w:val="20"/>
        </w:rPr>
        <w:t>Microsoft Office, sebagai alat bantu dalam pembuatan laporan dalam tahap pengembangan.</w:t>
      </w:r>
    </w:p>
    <w:p w14:paraId="0AD3A8EB" w14:textId="0E1C3950" w:rsidR="009C5D80" w:rsidRDefault="009C5D80" w:rsidP="00730703">
      <w:pPr>
        <w:numPr>
          <w:ilvl w:val="1"/>
          <w:numId w:val="18"/>
        </w:numPr>
        <w:spacing w:after="0"/>
        <w:ind w:left="1276"/>
        <w:contextualSpacing/>
        <w:jc w:val="both"/>
        <w:rPr>
          <w:rFonts w:eastAsia="Calibri"/>
          <w:szCs w:val="20"/>
        </w:rPr>
      </w:pPr>
      <w:r w:rsidRPr="00095214">
        <w:rPr>
          <w:rFonts w:eastAsia="Calibri"/>
          <w:szCs w:val="20"/>
        </w:rPr>
        <w:t>JDK, perangkat lunak yang digunakan untuk pengembangan bahasa pemrograman Java.</w:t>
      </w:r>
    </w:p>
    <w:p w14:paraId="6BCF6ED4" w14:textId="3E8A81B9" w:rsidR="00AD2A0C" w:rsidRDefault="00A0186D" w:rsidP="00730703">
      <w:pPr>
        <w:numPr>
          <w:ilvl w:val="1"/>
          <w:numId w:val="18"/>
        </w:numPr>
        <w:spacing w:after="0"/>
        <w:ind w:left="1276"/>
        <w:contextualSpacing/>
        <w:jc w:val="both"/>
        <w:rPr>
          <w:rFonts w:eastAsia="Calibri"/>
          <w:szCs w:val="20"/>
        </w:rPr>
      </w:pPr>
      <w:r>
        <w:rPr>
          <w:rFonts w:eastAsia="Calibri"/>
          <w:szCs w:val="20"/>
        </w:rPr>
        <w:t xml:space="preserve">Flutter </w:t>
      </w:r>
      <w:r w:rsidR="00AD2A0C">
        <w:rPr>
          <w:rFonts w:eastAsia="Calibri"/>
          <w:szCs w:val="20"/>
        </w:rPr>
        <w:t>SDK, digunakan untuk proses running aplikasi</w:t>
      </w:r>
    </w:p>
    <w:p w14:paraId="3037F465" w14:textId="3E2A7A67" w:rsidR="00AD2A0C" w:rsidRDefault="00AD2A0C" w:rsidP="00730703">
      <w:pPr>
        <w:numPr>
          <w:ilvl w:val="1"/>
          <w:numId w:val="18"/>
        </w:numPr>
        <w:spacing w:after="0"/>
        <w:ind w:left="1276"/>
        <w:contextualSpacing/>
        <w:jc w:val="both"/>
        <w:rPr>
          <w:rFonts w:eastAsia="Calibri"/>
          <w:szCs w:val="20"/>
        </w:rPr>
      </w:pPr>
      <w:r>
        <w:rPr>
          <w:rFonts w:eastAsia="Calibri"/>
          <w:szCs w:val="20"/>
        </w:rPr>
        <w:t>Flutter Plugins</w:t>
      </w:r>
      <w:r w:rsidR="003D646B">
        <w:rPr>
          <w:rFonts w:eastAsia="Calibri"/>
          <w:szCs w:val="20"/>
        </w:rPr>
        <w:t>, sebagai penduku</w:t>
      </w:r>
      <w:r w:rsidR="00A0186D">
        <w:rPr>
          <w:rFonts w:eastAsia="Calibri"/>
          <w:szCs w:val="20"/>
        </w:rPr>
        <w:t>ng dalam proses pengkode-an</w:t>
      </w:r>
    </w:p>
    <w:p w14:paraId="49D471A4" w14:textId="629F7AAF" w:rsidR="00A0186D" w:rsidRDefault="00A0186D" w:rsidP="00730703">
      <w:pPr>
        <w:numPr>
          <w:ilvl w:val="1"/>
          <w:numId w:val="18"/>
        </w:numPr>
        <w:spacing w:after="0"/>
        <w:ind w:left="1276"/>
        <w:contextualSpacing/>
        <w:jc w:val="both"/>
        <w:rPr>
          <w:rFonts w:eastAsia="Calibri"/>
          <w:szCs w:val="20"/>
        </w:rPr>
      </w:pPr>
      <w:r>
        <w:rPr>
          <w:rFonts w:eastAsia="Calibri"/>
          <w:szCs w:val="20"/>
        </w:rPr>
        <w:t>Dart Plugins, sebagai pendukung dalam proses pengkode-an</w:t>
      </w:r>
    </w:p>
    <w:p w14:paraId="1B327BAB" w14:textId="77777777" w:rsidR="00A0186D" w:rsidRPr="00A0186D" w:rsidRDefault="00A0186D" w:rsidP="00730703">
      <w:pPr>
        <w:spacing w:after="0"/>
        <w:ind w:left="1276"/>
        <w:contextualSpacing/>
        <w:jc w:val="both"/>
        <w:rPr>
          <w:rFonts w:eastAsia="Calibri"/>
          <w:szCs w:val="20"/>
        </w:rPr>
      </w:pPr>
    </w:p>
    <w:p w14:paraId="2A21C617" w14:textId="343821C9" w:rsidR="006E3BA1" w:rsidRDefault="00EA2FB2" w:rsidP="00730703">
      <w:pPr>
        <w:pStyle w:val="Heading2"/>
        <w:numPr>
          <w:ilvl w:val="1"/>
          <w:numId w:val="17"/>
        </w:numPr>
      </w:pPr>
      <w:bookmarkStart w:id="130" w:name="_Toc110222817"/>
      <w:r>
        <w:t>Desain Topik</w:t>
      </w:r>
      <w:bookmarkEnd w:id="130"/>
    </w:p>
    <w:p w14:paraId="5D084246" w14:textId="56C6D007" w:rsidR="00FF7993" w:rsidRPr="009E5BA8" w:rsidRDefault="009E5BA8" w:rsidP="00730703">
      <w:pPr>
        <w:ind w:left="270" w:firstLine="540"/>
      </w:pPr>
      <w:r>
        <w:t xml:space="preserve">Topik </w:t>
      </w:r>
      <w:r>
        <w:rPr>
          <w:i/>
          <w:iCs/>
        </w:rPr>
        <w:t xml:space="preserve">Basic Aplications Flutter </w:t>
      </w:r>
      <w:r>
        <w:t xml:space="preserve"> menjelaskan  topik pembelajaran Basic UI dan WIDGET pada flutter, proses pembelajaran dilakukan secara bertahap  meliputi : TextStyle, ContainerWidgets, Statefull dan Stateless widgets , mahasiswa akan belajar </w:t>
      </w:r>
      <w:r w:rsidR="00E42AE1">
        <w:t>mulai basik pembuatan UI dan Widgets sampai saplikasi List Followers bisa untuk dijalankan sesuai komponen pembelajaran yang akan di sajikan.</w:t>
      </w:r>
    </w:p>
    <w:p w14:paraId="7C5FD158" w14:textId="1AB6C97A" w:rsidR="006E3BA1" w:rsidRPr="008126C8" w:rsidRDefault="00FF7993" w:rsidP="00730703">
      <w:pPr>
        <w:ind w:left="270" w:firstLine="540"/>
      </w:pPr>
      <w:r w:rsidRPr="00FF7993">
        <w:rPr>
          <w:noProof/>
        </w:rPr>
        <w:drawing>
          <wp:inline distT="0" distB="0" distL="0" distR="0" wp14:anchorId="715C0DAE" wp14:editId="7385CD89">
            <wp:extent cx="3627434" cy="1707028"/>
            <wp:effectExtent l="0" t="0" r="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27434" cy="1707028"/>
                    </a:xfrm>
                    <a:prstGeom prst="rect">
                      <a:avLst/>
                    </a:prstGeom>
                  </pic:spPr>
                </pic:pic>
              </a:graphicData>
            </a:graphic>
          </wp:inline>
        </w:drawing>
      </w:r>
    </w:p>
    <w:p w14:paraId="02EF196E" w14:textId="567DD69E" w:rsidR="006E3BA1" w:rsidRDefault="00E42AE1" w:rsidP="001806D8">
      <w:pPr>
        <w:pStyle w:val="GAMBAR"/>
        <w:rPr>
          <w:i/>
          <w:iCs/>
        </w:rPr>
      </w:pPr>
      <w:bookmarkStart w:id="131" w:name="_Toc109391543"/>
      <w:bookmarkStart w:id="132" w:name="_Toc109391620"/>
      <w:bookmarkStart w:id="133" w:name="_Toc111197425"/>
      <w:r>
        <w:t xml:space="preserve">Gambar 4. </w:t>
      </w:r>
      <w:r>
        <w:fldChar w:fldCharType="begin"/>
      </w:r>
      <w:r>
        <w:instrText xml:space="preserve"> SEQ Gambar_4. \* ARABIC </w:instrText>
      </w:r>
      <w:r>
        <w:fldChar w:fldCharType="separate"/>
      </w:r>
      <w:r w:rsidR="00CD0C36">
        <w:rPr>
          <w:noProof/>
        </w:rPr>
        <w:t>3</w:t>
      </w:r>
      <w:r>
        <w:fldChar w:fldCharType="end"/>
      </w:r>
      <w:r>
        <w:t xml:space="preserve"> </w:t>
      </w:r>
      <w:r w:rsidR="006E3BA1" w:rsidRPr="000E1264">
        <w:t xml:space="preserve">Gambaran Umum Pengerjaan Topik </w:t>
      </w:r>
      <w:bookmarkEnd w:id="131"/>
      <w:bookmarkEnd w:id="132"/>
      <w:r>
        <w:t>Basic Aplikasi Flutter</w:t>
      </w:r>
      <w:bookmarkEnd w:id="133"/>
    </w:p>
    <w:p w14:paraId="29AF3933" w14:textId="3CB50C4B" w:rsidR="006E3BA1" w:rsidRDefault="006E3BA1" w:rsidP="00730703">
      <w:pPr>
        <w:tabs>
          <w:tab w:val="left" w:pos="900"/>
        </w:tabs>
        <w:ind w:left="270"/>
        <w:rPr>
          <w:i/>
          <w:iCs/>
        </w:rPr>
      </w:pPr>
      <w:r>
        <w:tab/>
        <w:t xml:space="preserve">Untuk mengerjakan Topic </w:t>
      </w:r>
      <w:r w:rsidR="00E42AE1">
        <w:t>Basic Aplikasi Flutter</w:t>
      </w:r>
      <w:r>
        <w:t xml:space="preserve">, mahasiswa harus memiliki koneksi internet untuk akses ke webset iCLOP menggunakan web browser. Untuk mahasiswa yang belum memiliki akun maka diharuskan untuk </w:t>
      </w:r>
      <w:r>
        <w:lastRenderedPageBreak/>
        <w:t xml:space="preserve">registrasi terlebih dahulu. Berikutnya mahasiswa melakukan </w:t>
      </w:r>
      <w:r>
        <w:rPr>
          <w:i/>
          <w:iCs/>
        </w:rPr>
        <w:t>login</w:t>
      </w:r>
      <w:r>
        <w:t xml:space="preserve"> dengan menggunakan email dan password yang telah didaftarkan. Kemudian mahasiswa memli icon android dan memilih topic online database kemudian mahasiswa mendownload </w:t>
      </w:r>
      <w:r>
        <w:rPr>
          <w:i/>
          <w:iCs/>
        </w:rPr>
        <w:t xml:space="preserve">file </w:t>
      </w:r>
      <w:r>
        <w:t xml:space="preserve">tugas yang terdiri dari </w:t>
      </w:r>
      <w:r>
        <w:rPr>
          <w:i/>
          <w:iCs/>
        </w:rPr>
        <w:t>guide file, test file, supplement file.</w:t>
      </w:r>
    </w:p>
    <w:p w14:paraId="423221C3" w14:textId="77777777" w:rsidR="006E3BA1" w:rsidRDefault="006E3BA1" w:rsidP="00730703">
      <w:pPr>
        <w:tabs>
          <w:tab w:val="left" w:pos="900"/>
        </w:tabs>
        <w:ind w:left="270"/>
      </w:pPr>
      <w:r>
        <w:tab/>
        <w:t>Mahas</w:t>
      </w:r>
      <w:r w:rsidRPr="005B56AE">
        <w:t>iswa kemudian menggunakan Android Studio dan PDF</w:t>
      </w:r>
      <w:r>
        <w:t xml:space="preserve"> reader</w:t>
      </w:r>
      <w:r w:rsidRPr="005B56AE">
        <w:t xml:space="preserve"> untuk membuka file </w:t>
      </w:r>
      <w:r>
        <w:t>guide</w:t>
      </w:r>
      <w:r w:rsidRPr="005B56AE">
        <w:t xml:space="preserve">. Kemudian jalankan file tes di Android Studio dan </w:t>
      </w:r>
      <w:r>
        <w:t>maha</w:t>
      </w:r>
      <w:r w:rsidRPr="005B56AE">
        <w:t xml:space="preserve">siswa akan melihat </w:t>
      </w:r>
      <w:r>
        <w:t xml:space="preserve">hasil </w:t>
      </w:r>
      <w:r w:rsidRPr="005B56AE">
        <w:t>t</w:t>
      </w:r>
      <w:r>
        <w:t>es</w:t>
      </w:r>
      <w:r w:rsidRPr="005B56AE">
        <w:t xml:space="preserve">. Jika hasilnya masih gagal, </w:t>
      </w:r>
      <w:r>
        <w:t>maha</w:t>
      </w:r>
      <w:r w:rsidRPr="005B56AE">
        <w:t xml:space="preserve">siswa harus memperbaikinya. Jika hasil yang diperoleh berhasil, mahasiswa dapat mengunggah hasil tugasnya ke menu Submit Project pada website </w:t>
      </w:r>
      <w:r>
        <w:t>iCLOP</w:t>
      </w:r>
      <w:r w:rsidRPr="005B56AE">
        <w:t xml:space="preserve"> Saat mengunggah tugas, pastikan topik yang dipilih adalah topik </w:t>
      </w:r>
      <w:r>
        <w:t>Online Database</w:t>
      </w:r>
      <w:r w:rsidRPr="005B56AE">
        <w:t>.</w:t>
      </w:r>
    </w:p>
    <w:p w14:paraId="18460438" w14:textId="0ABB8097" w:rsidR="006E3BA1" w:rsidRDefault="006E3BA1" w:rsidP="00730703">
      <w:pPr>
        <w:tabs>
          <w:tab w:val="left" w:pos="900"/>
        </w:tabs>
        <w:ind w:left="270"/>
      </w:pPr>
      <w:r>
        <w:tab/>
      </w:r>
      <w:r w:rsidRPr="001A0633">
        <w:t xml:space="preserve">Validator </w:t>
      </w:r>
      <w:r>
        <w:t>akan melakukan validasi dengan menggunakan</w:t>
      </w:r>
      <w:r w:rsidRPr="001A0633">
        <w:t xml:space="preserve"> metode Test Driven Development (TDD). Selain itu, hasil validasi disimpan dalam database di server dan ditampilkan di website </w:t>
      </w:r>
      <w:r>
        <w:t>iCLOP</w:t>
      </w:r>
      <w:r w:rsidRPr="001A0633">
        <w:t xml:space="preserve"> untuk menampilkan hasil pekerjaan siswa. Hasilnya terdiri dari sukses, </w:t>
      </w:r>
      <w:r>
        <w:t>failed</w:t>
      </w:r>
      <w:r w:rsidRPr="001A0633">
        <w:t xml:space="preserve">, dan gagal. Tujuan mempelajari topik </w:t>
      </w:r>
      <w:r w:rsidR="00E014DA">
        <w:t>Basik Aplikasi Flutter</w:t>
      </w:r>
      <w:r w:rsidRPr="001A0633">
        <w:t xml:space="preserve"> adalah untuk:</w:t>
      </w:r>
    </w:p>
    <w:p w14:paraId="5640C9B1" w14:textId="5ED057BE" w:rsidR="005C199B" w:rsidRDefault="00D23D71" w:rsidP="001806D8">
      <w:pPr>
        <w:pStyle w:val="TABEL"/>
      </w:pPr>
      <w:bookmarkStart w:id="134" w:name="_Toc111197448"/>
      <w:r>
        <w:t xml:space="preserve">Tabel 4. </w:t>
      </w:r>
      <w:r>
        <w:fldChar w:fldCharType="begin"/>
      </w:r>
      <w:r>
        <w:instrText xml:space="preserve"> SEQ Tabel_4. \* ARABIC </w:instrText>
      </w:r>
      <w:r>
        <w:fldChar w:fldCharType="separate"/>
      </w:r>
      <w:r w:rsidR="00CD0C36">
        <w:rPr>
          <w:noProof/>
        </w:rPr>
        <w:t>1</w:t>
      </w:r>
      <w:r>
        <w:fldChar w:fldCharType="end"/>
      </w:r>
      <w:r>
        <w:t xml:space="preserve"> </w:t>
      </w:r>
      <w:r w:rsidR="005C199B">
        <w:t>Tujuan Pembelajaran Basic Aplication Flutter</w:t>
      </w:r>
      <w:bookmarkEnd w:id="134"/>
    </w:p>
    <w:tbl>
      <w:tblPr>
        <w:tblStyle w:val="TableGrid"/>
        <w:tblW w:w="0" w:type="auto"/>
        <w:tblInd w:w="270" w:type="dxa"/>
        <w:tblLook w:val="04A0" w:firstRow="1" w:lastRow="0" w:firstColumn="1" w:lastColumn="0" w:noHBand="0" w:noVBand="1"/>
      </w:tblPr>
      <w:tblGrid>
        <w:gridCol w:w="656"/>
        <w:gridCol w:w="1919"/>
        <w:gridCol w:w="5083"/>
      </w:tblGrid>
      <w:tr w:rsidR="00E42AE1" w14:paraId="2A1321B5" w14:textId="77777777" w:rsidTr="00990612">
        <w:tc>
          <w:tcPr>
            <w:tcW w:w="656" w:type="dxa"/>
          </w:tcPr>
          <w:p w14:paraId="39389B1E" w14:textId="77777777" w:rsidR="00E42AE1" w:rsidRPr="00AA2D7F" w:rsidRDefault="00E42AE1" w:rsidP="00730703">
            <w:pPr>
              <w:tabs>
                <w:tab w:val="left" w:pos="900"/>
              </w:tabs>
              <w:rPr>
                <w:b/>
                <w:bCs/>
              </w:rPr>
            </w:pPr>
            <w:r w:rsidRPr="00AA2D7F">
              <w:rPr>
                <w:b/>
                <w:bCs/>
              </w:rPr>
              <w:t>NO</w:t>
            </w:r>
          </w:p>
        </w:tc>
        <w:tc>
          <w:tcPr>
            <w:tcW w:w="1963" w:type="dxa"/>
          </w:tcPr>
          <w:p w14:paraId="4BA3A770" w14:textId="77777777" w:rsidR="00E42AE1" w:rsidRPr="00AA2D7F" w:rsidRDefault="00E42AE1" w:rsidP="00730703">
            <w:pPr>
              <w:tabs>
                <w:tab w:val="left" w:pos="900"/>
              </w:tabs>
              <w:jc w:val="center"/>
              <w:rPr>
                <w:b/>
                <w:bCs/>
              </w:rPr>
            </w:pPr>
            <w:r w:rsidRPr="00AA2D7F">
              <w:rPr>
                <w:b/>
                <w:bCs/>
              </w:rPr>
              <w:t>Tujuan</w:t>
            </w:r>
          </w:p>
        </w:tc>
        <w:tc>
          <w:tcPr>
            <w:tcW w:w="5414" w:type="dxa"/>
          </w:tcPr>
          <w:p w14:paraId="605B4FD9" w14:textId="77777777" w:rsidR="00E42AE1" w:rsidRPr="00AA2D7F" w:rsidRDefault="00E42AE1" w:rsidP="00730703">
            <w:pPr>
              <w:tabs>
                <w:tab w:val="left" w:pos="900"/>
              </w:tabs>
              <w:jc w:val="center"/>
              <w:rPr>
                <w:b/>
                <w:bCs/>
              </w:rPr>
            </w:pPr>
            <w:r w:rsidRPr="00AA2D7F">
              <w:rPr>
                <w:b/>
                <w:bCs/>
              </w:rPr>
              <w:t>Deskripsi</w:t>
            </w:r>
          </w:p>
        </w:tc>
      </w:tr>
      <w:tr w:rsidR="00E014DA" w14:paraId="5BF5F915" w14:textId="77777777" w:rsidTr="00990612">
        <w:tc>
          <w:tcPr>
            <w:tcW w:w="656" w:type="dxa"/>
            <w:vAlign w:val="center"/>
          </w:tcPr>
          <w:p w14:paraId="3B00E97B" w14:textId="77777777" w:rsidR="00E014DA" w:rsidRDefault="00E014DA" w:rsidP="00730703">
            <w:pPr>
              <w:tabs>
                <w:tab w:val="left" w:pos="900"/>
              </w:tabs>
              <w:jc w:val="center"/>
            </w:pPr>
            <w:r>
              <w:t>LO1</w:t>
            </w:r>
          </w:p>
        </w:tc>
        <w:tc>
          <w:tcPr>
            <w:tcW w:w="1963" w:type="dxa"/>
            <w:vAlign w:val="center"/>
          </w:tcPr>
          <w:p w14:paraId="2D09ED86" w14:textId="5E83F149" w:rsidR="00E014DA" w:rsidRDefault="00E014DA" w:rsidP="00730703">
            <w:pPr>
              <w:tabs>
                <w:tab w:val="left" w:pos="900"/>
              </w:tabs>
              <w:jc w:val="center"/>
            </w:pPr>
            <w:r>
              <w:t>TextWidgets</w:t>
            </w:r>
          </w:p>
        </w:tc>
        <w:tc>
          <w:tcPr>
            <w:tcW w:w="5414" w:type="dxa"/>
          </w:tcPr>
          <w:p w14:paraId="70E9FF59" w14:textId="6AD55859" w:rsidR="00E014DA" w:rsidRDefault="00E014DA" w:rsidP="00730703">
            <w:pPr>
              <w:tabs>
                <w:tab w:val="left" w:pos="900"/>
              </w:tabs>
            </w:pPr>
            <w:r>
              <w:t>Siswa mampu mempelajari macam-macam jenis text pada widgets seperti TextSpan, TextRich, TextStyle, dan ButtonText. Widgets digunakan untuk menampilkan text kedalam layar Text Widgets dibagi menjadi dua properties yaitu : String yang merupakan data dan nantinya akan ditampilkan kelayar, lalu properti kedua merupakan argument berbentuk Object yang dimana berfungsi untuk memanipulasi tampilan seperti warna, ukuran, posisi.</w:t>
            </w:r>
          </w:p>
        </w:tc>
      </w:tr>
    </w:tbl>
    <w:p w14:paraId="1352798A" w14:textId="77777777" w:rsidR="00990612" w:rsidRDefault="00990612" w:rsidP="00730703">
      <w:r>
        <w:br w:type="page"/>
      </w:r>
    </w:p>
    <w:tbl>
      <w:tblPr>
        <w:tblStyle w:val="TableGrid"/>
        <w:tblW w:w="0" w:type="auto"/>
        <w:tblInd w:w="270" w:type="dxa"/>
        <w:tblLook w:val="04A0" w:firstRow="1" w:lastRow="0" w:firstColumn="1" w:lastColumn="0" w:noHBand="0" w:noVBand="1"/>
      </w:tblPr>
      <w:tblGrid>
        <w:gridCol w:w="656"/>
        <w:gridCol w:w="1963"/>
        <w:gridCol w:w="5039"/>
      </w:tblGrid>
      <w:tr w:rsidR="00E014DA" w14:paraId="54B26A89" w14:textId="77777777" w:rsidTr="00990612">
        <w:tc>
          <w:tcPr>
            <w:tcW w:w="656" w:type="dxa"/>
            <w:vAlign w:val="center"/>
          </w:tcPr>
          <w:p w14:paraId="06618F4C" w14:textId="05D9E5D3" w:rsidR="00E014DA" w:rsidRDefault="00E014DA" w:rsidP="00730703">
            <w:pPr>
              <w:tabs>
                <w:tab w:val="left" w:pos="900"/>
              </w:tabs>
              <w:jc w:val="center"/>
            </w:pPr>
            <w:r>
              <w:lastRenderedPageBreak/>
              <w:t>LO2</w:t>
            </w:r>
          </w:p>
        </w:tc>
        <w:tc>
          <w:tcPr>
            <w:tcW w:w="1963" w:type="dxa"/>
            <w:vAlign w:val="center"/>
          </w:tcPr>
          <w:p w14:paraId="67C302F7" w14:textId="63CEDF1B" w:rsidR="00E014DA" w:rsidRDefault="00E014DA" w:rsidP="00730703">
            <w:pPr>
              <w:tabs>
                <w:tab w:val="left" w:pos="900"/>
              </w:tabs>
              <w:jc w:val="center"/>
            </w:pPr>
            <w:r>
              <w:t>ContainerWidgets</w:t>
            </w:r>
          </w:p>
        </w:tc>
        <w:tc>
          <w:tcPr>
            <w:tcW w:w="5414" w:type="dxa"/>
          </w:tcPr>
          <w:p w14:paraId="3F55ABF3" w14:textId="6F5EEB8C" w:rsidR="00E014DA" w:rsidRDefault="00E014DA" w:rsidP="00730703">
            <w:pPr>
              <w:tabs>
                <w:tab w:val="left" w:pos="900"/>
              </w:tabs>
            </w:pPr>
            <w:r>
              <w:t>Siswa mampu memahami penggunaan ContainerWidgets meliputi : Padding, dan Border yang digunakan untuk mengatur posisi dan merancang struktur tampilan pada view</w:t>
            </w:r>
          </w:p>
        </w:tc>
      </w:tr>
      <w:tr w:rsidR="00E014DA" w14:paraId="5ECB95B8" w14:textId="77777777" w:rsidTr="00990612">
        <w:tc>
          <w:tcPr>
            <w:tcW w:w="656" w:type="dxa"/>
            <w:vAlign w:val="center"/>
          </w:tcPr>
          <w:p w14:paraId="5BADDAC4" w14:textId="77777777" w:rsidR="00E014DA" w:rsidRDefault="00E014DA" w:rsidP="00730703">
            <w:pPr>
              <w:tabs>
                <w:tab w:val="left" w:pos="900"/>
              </w:tabs>
              <w:jc w:val="center"/>
            </w:pPr>
            <w:r>
              <w:t>LO3</w:t>
            </w:r>
          </w:p>
        </w:tc>
        <w:tc>
          <w:tcPr>
            <w:tcW w:w="1963" w:type="dxa"/>
            <w:vAlign w:val="center"/>
          </w:tcPr>
          <w:p w14:paraId="37AE789B" w14:textId="585EEFA2" w:rsidR="00E014DA" w:rsidRDefault="00E014DA" w:rsidP="00730703">
            <w:pPr>
              <w:tabs>
                <w:tab w:val="left" w:pos="900"/>
              </w:tabs>
              <w:jc w:val="center"/>
            </w:pPr>
            <w:r>
              <w:t>StatefullWidgets</w:t>
            </w:r>
          </w:p>
        </w:tc>
        <w:tc>
          <w:tcPr>
            <w:tcW w:w="5414" w:type="dxa"/>
          </w:tcPr>
          <w:p w14:paraId="3B559F43" w14:textId="48461219" w:rsidR="00E014DA" w:rsidRPr="0082490D" w:rsidRDefault="00E014DA" w:rsidP="00730703">
            <w:pPr>
              <w:tabs>
                <w:tab w:val="left" w:pos="900"/>
              </w:tabs>
              <w:rPr>
                <w:i/>
                <w:iCs/>
              </w:rPr>
            </w:pPr>
            <w:r>
              <w:t xml:space="preserve">Siswa mampu memahami konsep StatefullWidgets dimana Pembelajaran Widgets yang dapat berubah ubah, StateFull widgets yang dapat mengupdate tampilan,merubah warna, dan menambah jumlah baris baru. </w:t>
            </w:r>
          </w:p>
        </w:tc>
      </w:tr>
      <w:tr w:rsidR="00E014DA" w14:paraId="39374847" w14:textId="77777777" w:rsidTr="00990612">
        <w:tc>
          <w:tcPr>
            <w:tcW w:w="656" w:type="dxa"/>
            <w:vAlign w:val="center"/>
          </w:tcPr>
          <w:p w14:paraId="433B9F84" w14:textId="77777777" w:rsidR="00E014DA" w:rsidRDefault="00E014DA" w:rsidP="00730703">
            <w:pPr>
              <w:tabs>
                <w:tab w:val="left" w:pos="900"/>
              </w:tabs>
              <w:jc w:val="center"/>
            </w:pPr>
            <w:r>
              <w:t>LO4</w:t>
            </w:r>
          </w:p>
        </w:tc>
        <w:tc>
          <w:tcPr>
            <w:tcW w:w="1963" w:type="dxa"/>
            <w:vAlign w:val="center"/>
          </w:tcPr>
          <w:p w14:paraId="61636577" w14:textId="4D6EFC6B" w:rsidR="00E014DA" w:rsidRDefault="00E014DA" w:rsidP="00730703">
            <w:pPr>
              <w:tabs>
                <w:tab w:val="left" w:pos="900"/>
              </w:tabs>
              <w:jc w:val="center"/>
            </w:pPr>
            <w:r>
              <w:t>StatelessWidgets</w:t>
            </w:r>
          </w:p>
        </w:tc>
        <w:tc>
          <w:tcPr>
            <w:tcW w:w="5414" w:type="dxa"/>
          </w:tcPr>
          <w:p w14:paraId="3D387041" w14:textId="7D1D3C66" w:rsidR="00E014DA" w:rsidRDefault="00E014DA" w:rsidP="00730703">
            <w:pPr>
              <w:tabs>
                <w:tab w:val="left" w:pos="900"/>
              </w:tabs>
            </w:pPr>
            <w:r>
              <w:t>Siswa mampu memahami konsep widgets statis yang tidak dapat dirubah atau tidak akan pernah berubah karena Stateless hanya digunakan untuk mengubah tampilan seperti icon,warna dan boxDecoration.</w:t>
            </w:r>
          </w:p>
        </w:tc>
      </w:tr>
    </w:tbl>
    <w:p w14:paraId="5C0A125A" w14:textId="77777777" w:rsidR="00D23D71" w:rsidRDefault="006E12A9" w:rsidP="00730703">
      <w:pPr>
        <w:ind w:left="284"/>
      </w:pPr>
      <w:r>
        <w:tab/>
      </w:r>
    </w:p>
    <w:p w14:paraId="6D5CCBDF" w14:textId="18930A97" w:rsidR="00934749" w:rsidRDefault="006E12A9" w:rsidP="00730703">
      <w:pPr>
        <w:ind w:left="284"/>
      </w:pPr>
      <w:r>
        <w:t xml:space="preserve">Dari empat tujuan topik pembelajaran </w:t>
      </w:r>
      <w:r w:rsidRPr="006E12A9">
        <w:rPr>
          <w:i/>
          <w:iCs/>
        </w:rPr>
        <w:t>Basic Aplications Flutter</w:t>
      </w:r>
      <w:r>
        <w:rPr>
          <w:i/>
          <w:iCs/>
        </w:rPr>
        <w:t xml:space="preserve"> </w:t>
      </w:r>
      <w:r>
        <w:t xml:space="preserve">yang memenuhi dalam </w:t>
      </w:r>
      <w:r w:rsidR="005D5381">
        <w:t>tiga</w:t>
      </w:r>
      <w:r>
        <w:t>belas dari guide file terdiri sebagai berikut</w:t>
      </w:r>
      <w:r w:rsidR="005C199B">
        <w:t xml:space="preserve"> :</w:t>
      </w:r>
    </w:p>
    <w:p w14:paraId="01CD69B9" w14:textId="77777777" w:rsidR="00D23D71" w:rsidRDefault="00D23D71" w:rsidP="00730703">
      <w:pPr>
        <w:pStyle w:val="Caption"/>
      </w:pPr>
    </w:p>
    <w:p w14:paraId="7D5BADEA" w14:textId="3CBAE44F" w:rsidR="005C199B" w:rsidRDefault="005C199B" w:rsidP="001806D8">
      <w:pPr>
        <w:pStyle w:val="TABEL"/>
      </w:pPr>
      <w:bookmarkStart w:id="135" w:name="_Toc111197449"/>
      <w:r>
        <w:t xml:space="preserve">Tabel 4. </w:t>
      </w:r>
      <w:r>
        <w:fldChar w:fldCharType="begin"/>
      </w:r>
      <w:r>
        <w:instrText xml:space="preserve"> SEQ Tabel_4. \* ARABIC </w:instrText>
      </w:r>
      <w:r>
        <w:fldChar w:fldCharType="separate"/>
      </w:r>
      <w:r w:rsidR="00CD0C36">
        <w:rPr>
          <w:noProof/>
        </w:rPr>
        <w:t>2</w:t>
      </w:r>
      <w:r>
        <w:fldChar w:fldCharType="end"/>
      </w:r>
      <w:r>
        <w:t xml:space="preserve"> Deskripsi Tugas Topik Basic Aplications Flutter</w:t>
      </w:r>
      <w:bookmarkEnd w:id="135"/>
    </w:p>
    <w:tbl>
      <w:tblPr>
        <w:tblStyle w:val="TableGrid"/>
        <w:tblW w:w="8080" w:type="dxa"/>
        <w:tblInd w:w="279" w:type="dxa"/>
        <w:tblLayout w:type="fixed"/>
        <w:tblLook w:val="04A0" w:firstRow="1" w:lastRow="0" w:firstColumn="1" w:lastColumn="0" w:noHBand="0" w:noVBand="1"/>
      </w:tblPr>
      <w:tblGrid>
        <w:gridCol w:w="684"/>
        <w:gridCol w:w="4702"/>
        <w:gridCol w:w="2694"/>
      </w:tblGrid>
      <w:tr w:rsidR="00934749" w14:paraId="5775AB5E" w14:textId="77777777" w:rsidTr="00563621">
        <w:tc>
          <w:tcPr>
            <w:tcW w:w="684" w:type="dxa"/>
          </w:tcPr>
          <w:p w14:paraId="1557D8E1" w14:textId="77777777" w:rsidR="00934749" w:rsidRDefault="00934749" w:rsidP="00730703">
            <w:pPr>
              <w:jc w:val="center"/>
              <w:rPr>
                <w:b/>
                <w:bCs/>
                <w:lang w:val="en"/>
              </w:rPr>
            </w:pPr>
            <w:r>
              <w:rPr>
                <w:b/>
                <w:bCs/>
                <w:lang w:val="en"/>
              </w:rPr>
              <w:t>NO</w:t>
            </w:r>
          </w:p>
        </w:tc>
        <w:tc>
          <w:tcPr>
            <w:tcW w:w="4702" w:type="dxa"/>
          </w:tcPr>
          <w:p w14:paraId="6627F1F9" w14:textId="16A7CA70" w:rsidR="00934749" w:rsidRDefault="004120D3" w:rsidP="00730703">
            <w:pPr>
              <w:jc w:val="center"/>
              <w:rPr>
                <w:b/>
                <w:bCs/>
                <w:lang w:val="en"/>
              </w:rPr>
            </w:pPr>
            <w:r>
              <w:rPr>
                <w:b/>
                <w:bCs/>
                <w:lang w:val="en"/>
              </w:rPr>
              <w:t>Deskripsi Guide</w:t>
            </w:r>
          </w:p>
        </w:tc>
        <w:tc>
          <w:tcPr>
            <w:tcW w:w="2694" w:type="dxa"/>
            <w:vAlign w:val="center"/>
          </w:tcPr>
          <w:p w14:paraId="257ACD2D" w14:textId="14B4BB89" w:rsidR="00934749" w:rsidRDefault="004120D3" w:rsidP="00730703">
            <w:pPr>
              <w:jc w:val="center"/>
              <w:rPr>
                <w:b/>
                <w:bCs/>
                <w:lang w:val="en"/>
              </w:rPr>
            </w:pPr>
            <w:r>
              <w:rPr>
                <w:b/>
                <w:bCs/>
                <w:lang w:val="en"/>
              </w:rPr>
              <w:t>Learning Objective</w:t>
            </w:r>
          </w:p>
        </w:tc>
      </w:tr>
      <w:tr w:rsidR="005D5381" w14:paraId="62B6CFB9" w14:textId="77777777" w:rsidTr="00D3395F">
        <w:tc>
          <w:tcPr>
            <w:tcW w:w="684" w:type="dxa"/>
            <w:vAlign w:val="center"/>
          </w:tcPr>
          <w:p w14:paraId="583C0F5C" w14:textId="74548C1A" w:rsidR="005D5381" w:rsidRPr="00332720" w:rsidRDefault="005D5381" w:rsidP="00730703">
            <w:pPr>
              <w:rPr>
                <w:lang w:val="en"/>
              </w:rPr>
            </w:pPr>
            <w:r>
              <w:rPr>
                <w:lang w:val="en"/>
              </w:rPr>
              <w:t>1.</w:t>
            </w:r>
          </w:p>
        </w:tc>
        <w:tc>
          <w:tcPr>
            <w:tcW w:w="4702" w:type="dxa"/>
          </w:tcPr>
          <w:p w14:paraId="132630F0" w14:textId="77777777" w:rsidR="005D5381" w:rsidRPr="00332720" w:rsidRDefault="005D5381" w:rsidP="00730703">
            <w:pPr>
              <w:rPr>
                <w:lang w:val="en"/>
              </w:rPr>
            </w:pPr>
            <w:r>
              <w:rPr>
                <w:lang w:val="en"/>
              </w:rPr>
              <w:t>Starting Project, Configure Project and Resource</w:t>
            </w:r>
          </w:p>
        </w:tc>
        <w:tc>
          <w:tcPr>
            <w:tcW w:w="2694" w:type="dxa"/>
            <w:vAlign w:val="center"/>
          </w:tcPr>
          <w:p w14:paraId="3B302BF9" w14:textId="4B71BD4A" w:rsidR="005D5381" w:rsidRPr="00332720" w:rsidRDefault="005D5381" w:rsidP="00730703">
            <w:pPr>
              <w:rPr>
                <w:lang w:val="en"/>
              </w:rPr>
            </w:pPr>
            <w:r>
              <w:rPr>
                <w:lang w:val="en"/>
              </w:rPr>
              <w:t>LO1,LO4</w:t>
            </w:r>
          </w:p>
        </w:tc>
      </w:tr>
      <w:tr w:rsidR="005D5381" w14:paraId="29569CB9" w14:textId="77777777" w:rsidTr="00563621">
        <w:trPr>
          <w:trHeight w:val="112"/>
        </w:trPr>
        <w:tc>
          <w:tcPr>
            <w:tcW w:w="684" w:type="dxa"/>
            <w:vAlign w:val="center"/>
          </w:tcPr>
          <w:p w14:paraId="1A4BDBEE" w14:textId="6A8FBFFF" w:rsidR="005D5381" w:rsidRDefault="005D5381" w:rsidP="00730703">
            <w:pPr>
              <w:rPr>
                <w:lang w:val="en"/>
              </w:rPr>
            </w:pPr>
            <w:r>
              <w:rPr>
                <w:lang w:val="en"/>
              </w:rPr>
              <w:t>2.</w:t>
            </w:r>
          </w:p>
        </w:tc>
        <w:tc>
          <w:tcPr>
            <w:tcW w:w="4702" w:type="dxa"/>
            <w:vAlign w:val="center"/>
          </w:tcPr>
          <w:p w14:paraId="6B40E644" w14:textId="77777777" w:rsidR="005D5381" w:rsidRDefault="005D5381" w:rsidP="00730703">
            <w:pPr>
              <w:rPr>
                <w:lang w:val="en"/>
              </w:rPr>
            </w:pPr>
            <w:r>
              <w:rPr>
                <w:lang w:val="en"/>
              </w:rPr>
              <w:t>Desain UI &amp; Widgets TextSpan</w:t>
            </w:r>
          </w:p>
        </w:tc>
        <w:tc>
          <w:tcPr>
            <w:tcW w:w="2694" w:type="dxa"/>
            <w:vAlign w:val="center"/>
          </w:tcPr>
          <w:p w14:paraId="33CEB05F" w14:textId="61685590" w:rsidR="005D5381" w:rsidRDefault="005D5381" w:rsidP="00730703">
            <w:pPr>
              <w:tabs>
                <w:tab w:val="left" w:pos="1455"/>
              </w:tabs>
              <w:rPr>
                <w:lang w:val="en"/>
              </w:rPr>
            </w:pPr>
            <w:r>
              <w:rPr>
                <w:lang w:val="en"/>
              </w:rPr>
              <w:t>LO1,LO3,LO4</w:t>
            </w:r>
          </w:p>
        </w:tc>
      </w:tr>
      <w:tr w:rsidR="005D5381" w14:paraId="5D345C56" w14:textId="77777777" w:rsidTr="00563621">
        <w:tc>
          <w:tcPr>
            <w:tcW w:w="684" w:type="dxa"/>
            <w:vAlign w:val="center"/>
          </w:tcPr>
          <w:p w14:paraId="7AC7354D" w14:textId="27C591E6" w:rsidR="005D5381" w:rsidRDefault="005D5381" w:rsidP="00730703">
            <w:pPr>
              <w:rPr>
                <w:lang w:val="en"/>
              </w:rPr>
            </w:pPr>
            <w:r>
              <w:rPr>
                <w:lang w:val="en"/>
              </w:rPr>
              <w:t>3.</w:t>
            </w:r>
          </w:p>
        </w:tc>
        <w:tc>
          <w:tcPr>
            <w:tcW w:w="4702" w:type="dxa"/>
            <w:vAlign w:val="center"/>
          </w:tcPr>
          <w:p w14:paraId="4754D1D8" w14:textId="77777777" w:rsidR="005D5381" w:rsidRDefault="005D5381" w:rsidP="00730703">
            <w:pPr>
              <w:rPr>
                <w:lang w:val="en"/>
              </w:rPr>
            </w:pPr>
            <w:r>
              <w:rPr>
                <w:lang w:val="en"/>
              </w:rPr>
              <w:t>Desain UI &amp; Widgets Text.Rich</w:t>
            </w:r>
          </w:p>
        </w:tc>
        <w:tc>
          <w:tcPr>
            <w:tcW w:w="2694" w:type="dxa"/>
            <w:vAlign w:val="center"/>
          </w:tcPr>
          <w:p w14:paraId="1C032383" w14:textId="06ABA341" w:rsidR="005D5381" w:rsidRDefault="005D5381" w:rsidP="00730703">
            <w:pPr>
              <w:rPr>
                <w:lang w:val="en"/>
              </w:rPr>
            </w:pPr>
            <w:r>
              <w:rPr>
                <w:lang w:val="en"/>
              </w:rPr>
              <w:t>LO1,LO3,LO4</w:t>
            </w:r>
          </w:p>
        </w:tc>
      </w:tr>
      <w:tr w:rsidR="005D5381" w14:paraId="469F252E" w14:textId="77777777" w:rsidTr="00563621">
        <w:trPr>
          <w:trHeight w:val="545"/>
        </w:trPr>
        <w:tc>
          <w:tcPr>
            <w:tcW w:w="684" w:type="dxa"/>
            <w:vAlign w:val="center"/>
          </w:tcPr>
          <w:p w14:paraId="3CC73D76" w14:textId="617AEC7C" w:rsidR="005D5381" w:rsidRDefault="005D5381" w:rsidP="00730703">
            <w:pPr>
              <w:rPr>
                <w:lang w:val="en"/>
              </w:rPr>
            </w:pPr>
            <w:r>
              <w:rPr>
                <w:lang w:val="en"/>
              </w:rPr>
              <w:t>4.</w:t>
            </w:r>
          </w:p>
        </w:tc>
        <w:tc>
          <w:tcPr>
            <w:tcW w:w="4702" w:type="dxa"/>
            <w:vAlign w:val="center"/>
          </w:tcPr>
          <w:p w14:paraId="428DB920" w14:textId="77777777" w:rsidR="005D5381" w:rsidRDefault="005D5381" w:rsidP="00730703">
            <w:pPr>
              <w:rPr>
                <w:lang w:val="en"/>
              </w:rPr>
            </w:pPr>
            <w:r>
              <w:rPr>
                <w:lang w:val="en"/>
              </w:rPr>
              <w:t>Desain UI &amp; Widgets TextStyle</w:t>
            </w:r>
          </w:p>
        </w:tc>
        <w:tc>
          <w:tcPr>
            <w:tcW w:w="2694" w:type="dxa"/>
            <w:vAlign w:val="center"/>
          </w:tcPr>
          <w:p w14:paraId="5203D19F" w14:textId="0802C03A" w:rsidR="005D5381" w:rsidRDefault="005D5381" w:rsidP="00730703">
            <w:pPr>
              <w:rPr>
                <w:lang w:val="en"/>
              </w:rPr>
            </w:pPr>
            <w:r>
              <w:rPr>
                <w:lang w:val="en"/>
              </w:rPr>
              <w:t>LO1,LO3,LO4</w:t>
            </w:r>
          </w:p>
        </w:tc>
      </w:tr>
      <w:tr w:rsidR="005D5381" w14:paraId="72257000" w14:textId="77777777" w:rsidTr="00563621">
        <w:trPr>
          <w:trHeight w:val="182"/>
        </w:trPr>
        <w:tc>
          <w:tcPr>
            <w:tcW w:w="684" w:type="dxa"/>
            <w:vAlign w:val="center"/>
          </w:tcPr>
          <w:p w14:paraId="62622C1A" w14:textId="43CF3946" w:rsidR="005D5381" w:rsidRDefault="005D5381" w:rsidP="00730703">
            <w:pPr>
              <w:rPr>
                <w:lang w:val="en"/>
              </w:rPr>
            </w:pPr>
            <w:r>
              <w:rPr>
                <w:lang w:val="en"/>
              </w:rPr>
              <w:t>5.</w:t>
            </w:r>
          </w:p>
        </w:tc>
        <w:tc>
          <w:tcPr>
            <w:tcW w:w="4702" w:type="dxa"/>
            <w:vAlign w:val="center"/>
          </w:tcPr>
          <w:p w14:paraId="6B42CBD7" w14:textId="77777777" w:rsidR="005D5381" w:rsidRDefault="005D5381" w:rsidP="00730703">
            <w:pPr>
              <w:rPr>
                <w:lang w:val="en"/>
              </w:rPr>
            </w:pPr>
            <w:r>
              <w:rPr>
                <w:lang w:val="en"/>
              </w:rPr>
              <w:t>Desain UI &amp; Widgets ButtonText</w:t>
            </w:r>
          </w:p>
        </w:tc>
        <w:tc>
          <w:tcPr>
            <w:tcW w:w="2694" w:type="dxa"/>
            <w:vAlign w:val="center"/>
          </w:tcPr>
          <w:p w14:paraId="7C92F49B" w14:textId="6370399B" w:rsidR="005D5381" w:rsidRDefault="005D5381" w:rsidP="00730703">
            <w:pPr>
              <w:rPr>
                <w:lang w:val="en"/>
              </w:rPr>
            </w:pPr>
            <w:r>
              <w:rPr>
                <w:lang w:val="en"/>
              </w:rPr>
              <w:t>LO1,LO2,LO3,LO4</w:t>
            </w:r>
          </w:p>
        </w:tc>
      </w:tr>
      <w:tr w:rsidR="005D5381" w14:paraId="52B99EB8" w14:textId="77777777" w:rsidTr="00563621">
        <w:tc>
          <w:tcPr>
            <w:tcW w:w="684" w:type="dxa"/>
            <w:vAlign w:val="center"/>
          </w:tcPr>
          <w:p w14:paraId="2146AC15" w14:textId="7FD4FF4D" w:rsidR="005D5381" w:rsidRDefault="005D5381" w:rsidP="00730703">
            <w:pPr>
              <w:rPr>
                <w:lang w:val="en"/>
              </w:rPr>
            </w:pPr>
            <w:r>
              <w:rPr>
                <w:lang w:val="en"/>
              </w:rPr>
              <w:lastRenderedPageBreak/>
              <w:t>6.</w:t>
            </w:r>
          </w:p>
        </w:tc>
        <w:tc>
          <w:tcPr>
            <w:tcW w:w="4702" w:type="dxa"/>
            <w:vAlign w:val="center"/>
          </w:tcPr>
          <w:p w14:paraId="2F4473AD" w14:textId="77777777" w:rsidR="005D5381" w:rsidRDefault="005D5381" w:rsidP="00730703">
            <w:pPr>
              <w:rPr>
                <w:lang w:val="en"/>
              </w:rPr>
            </w:pPr>
            <w:r>
              <w:rPr>
                <w:lang w:val="en"/>
              </w:rPr>
              <w:t>Desain UI &amp; Widgets Image</w:t>
            </w:r>
          </w:p>
        </w:tc>
        <w:tc>
          <w:tcPr>
            <w:tcW w:w="2694" w:type="dxa"/>
            <w:vAlign w:val="center"/>
          </w:tcPr>
          <w:p w14:paraId="701689B6" w14:textId="56916F18" w:rsidR="005D5381" w:rsidRDefault="005D5381" w:rsidP="00730703">
            <w:pPr>
              <w:rPr>
                <w:lang w:val="en"/>
              </w:rPr>
            </w:pPr>
            <w:r>
              <w:rPr>
                <w:lang w:val="en"/>
              </w:rPr>
              <w:t>LO3,LO4</w:t>
            </w:r>
          </w:p>
        </w:tc>
      </w:tr>
      <w:tr w:rsidR="005D5381" w14:paraId="7203337A" w14:textId="77777777" w:rsidTr="00563621">
        <w:tc>
          <w:tcPr>
            <w:tcW w:w="684" w:type="dxa"/>
            <w:vAlign w:val="center"/>
          </w:tcPr>
          <w:p w14:paraId="360AD72E" w14:textId="29533B1D" w:rsidR="005D5381" w:rsidRDefault="005D5381" w:rsidP="00730703">
            <w:pPr>
              <w:rPr>
                <w:lang w:val="en"/>
              </w:rPr>
            </w:pPr>
            <w:r>
              <w:rPr>
                <w:lang w:val="en"/>
              </w:rPr>
              <w:t>7.</w:t>
            </w:r>
          </w:p>
        </w:tc>
        <w:tc>
          <w:tcPr>
            <w:tcW w:w="4702" w:type="dxa"/>
            <w:vAlign w:val="center"/>
          </w:tcPr>
          <w:p w14:paraId="58EDCD7C" w14:textId="77777777" w:rsidR="005D5381" w:rsidRDefault="005D5381" w:rsidP="00730703">
            <w:pPr>
              <w:rPr>
                <w:lang w:val="en"/>
              </w:rPr>
            </w:pPr>
            <w:r>
              <w:rPr>
                <w:lang w:val="en"/>
              </w:rPr>
              <w:t>Desain UI &amp; Widgets Padding, Border</w:t>
            </w:r>
          </w:p>
        </w:tc>
        <w:tc>
          <w:tcPr>
            <w:tcW w:w="2694" w:type="dxa"/>
            <w:vAlign w:val="center"/>
          </w:tcPr>
          <w:p w14:paraId="35F0FCB8" w14:textId="1417444A" w:rsidR="005D5381" w:rsidRDefault="005D5381" w:rsidP="00730703">
            <w:pPr>
              <w:rPr>
                <w:lang w:val="en"/>
              </w:rPr>
            </w:pPr>
            <w:r>
              <w:rPr>
                <w:lang w:val="en"/>
              </w:rPr>
              <w:t>LO2,LO3,LO4</w:t>
            </w:r>
          </w:p>
        </w:tc>
      </w:tr>
      <w:tr w:rsidR="005D5381" w14:paraId="386B9EE7" w14:textId="77777777" w:rsidTr="00563621">
        <w:tc>
          <w:tcPr>
            <w:tcW w:w="684" w:type="dxa"/>
            <w:vAlign w:val="center"/>
          </w:tcPr>
          <w:p w14:paraId="554B6914" w14:textId="790F9109" w:rsidR="005D5381" w:rsidRDefault="005D5381" w:rsidP="00730703">
            <w:pPr>
              <w:rPr>
                <w:lang w:val="en"/>
              </w:rPr>
            </w:pPr>
            <w:r>
              <w:rPr>
                <w:lang w:val="en"/>
              </w:rPr>
              <w:t>8.</w:t>
            </w:r>
          </w:p>
        </w:tc>
        <w:tc>
          <w:tcPr>
            <w:tcW w:w="4702" w:type="dxa"/>
            <w:vAlign w:val="center"/>
          </w:tcPr>
          <w:p w14:paraId="490B0898" w14:textId="77777777" w:rsidR="005D5381" w:rsidRDefault="005D5381" w:rsidP="00730703">
            <w:pPr>
              <w:rPr>
                <w:lang w:val="en"/>
              </w:rPr>
            </w:pPr>
            <w:r>
              <w:rPr>
                <w:lang w:val="en"/>
              </w:rPr>
              <w:t>Desain UI &amp; Widgets ListView, Development Models</w:t>
            </w:r>
          </w:p>
        </w:tc>
        <w:tc>
          <w:tcPr>
            <w:tcW w:w="2694" w:type="dxa"/>
            <w:vAlign w:val="center"/>
          </w:tcPr>
          <w:p w14:paraId="47559160" w14:textId="7B9CC24A" w:rsidR="005D5381" w:rsidRDefault="005D5381" w:rsidP="00730703">
            <w:pPr>
              <w:rPr>
                <w:lang w:val="en"/>
              </w:rPr>
            </w:pPr>
            <w:r>
              <w:rPr>
                <w:lang w:val="en"/>
              </w:rPr>
              <w:t>LO2,LO3,LO4</w:t>
            </w:r>
          </w:p>
        </w:tc>
      </w:tr>
      <w:tr w:rsidR="005D5381" w14:paraId="59F5B19B" w14:textId="77777777" w:rsidTr="00563621">
        <w:tc>
          <w:tcPr>
            <w:tcW w:w="684" w:type="dxa"/>
            <w:vAlign w:val="center"/>
          </w:tcPr>
          <w:p w14:paraId="13BBDE82" w14:textId="653C0DBD" w:rsidR="005D5381" w:rsidRDefault="005D5381" w:rsidP="00730703">
            <w:pPr>
              <w:rPr>
                <w:lang w:val="en"/>
              </w:rPr>
            </w:pPr>
            <w:r>
              <w:rPr>
                <w:lang w:val="en"/>
              </w:rPr>
              <w:t>9.</w:t>
            </w:r>
          </w:p>
        </w:tc>
        <w:tc>
          <w:tcPr>
            <w:tcW w:w="4702" w:type="dxa"/>
            <w:vAlign w:val="center"/>
          </w:tcPr>
          <w:p w14:paraId="2953EBDB" w14:textId="77777777" w:rsidR="005D5381" w:rsidRDefault="005D5381" w:rsidP="00730703">
            <w:pPr>
              <w:rPr>
                <w:lang w:val="en"/>
              </w:rPr>
            </w:pPr>
            <w:r>
              <w:rPr>
                <w:lang w:val="en"/>
              </w:rPr>
              <w:t>Desain UI &amp; Widgets Icon</w:t>
            </w:r>
          </w:p>
        </w:tc>
        <w:tc>
          <w:tcPr>
            <w:tcW w:w="2694" w:type="dxa"/>
            <w:vAlign w:val="center"/>
          </w:tcPr>
          <w:p w14:paraId="138C071B" w14:textId="0CE4BCA3" w:rsidR="005D5381" w:rsidRDefault="005D5381" w:rsidP="00730703">
            <w:pPr>
              <w:rPr>
                <w:lang w:val="en"/>
              </w:rPr>
            </w:pPr>
            <w:r>
              <w:rPr>
                <w:lang w:val="en"/>
              </w:rPr>
              <w:t>LO3,LO4</w:t>
            </w:r>
          </w:p>
        </w:tc>
      </w:tr>
      <w:tr w:rsidR="005D5381" w14:paraId="73BEC166" w14:textId="77777777" w:rsidTr="00563621">
        <w:tc>
          <w:tcPr>
            <w:tcW w:w="684" w:type="dxa"/>
            <w:vAlign w:val="center"/>
          </w:tcPr>
          <w:p w14:paraId="41AB6771" w14:textId="4BE7F515" w:rsidR="005D5381" w:rsidRDefault="005D5381" w:rsidP="00730703">
            <w:pPr>
              <w:rPr>
                <w:lang w:val="en"/>
              </w:rPr>
            </w:pPr>
            <w:r>
              <w:rPr>
                <w:lang w:val="en"/>
              </w:rPr>
              <w:t>10.</w:t>
            </w:r>
          </w:p>
        </w:tc>
        <w:tc>
          <w:tcPr>
            <w:tcW w:w="4702" w:type="dxa"/>
            <w:vAlign w:val="center"/>
          </w:tcPr>
          <w:p w14:paraId="67AC359C" w14:textId="77777777" w:rsidR="005D5381" w:rsidRDefault="005D5381" w:rsidP="00730703">
            <w:pPr>
              <w:rPr>
                <w:lang w:val="en"/>
              </w:rPr>
            </w:pPr>
            <w:r>
              <w:rPr>
                <w:lang w:val="en"/>
              </w:rPr>
              <w:t>Desain UI &amp; Widgets Notifications Snackbar</w:t>
            </w:r>
          </w:p>
        </w:tc>
        <w:tc>
          <w:tcPr>
            <w:tcW w:w="2694" w:type="dxa"/>
            <w:vAlign w:val="center"/>
          </w:tcPr>
          <w:p w14:paraId="5491A086" w14:textId="615D4410" w:rsidR="005D5381" w:rsidRDefault="005D5381" w:rsidP="00730703">
            <w:pPr>
              <w:rPr>
                <w:lang w:val="en"/>
              </w:rPr>
            </w:pPr>
            <w:r>
              <w:rPr>
                <w:lang w:val="en"/>
              </w:rPr>
              <w:t>LO4</w:t>
            </w:r>
          </w:p>
        </w:tc>
      </w:tr>
      <w:tr w:rsidR="005D5381" w14:paraId="26E717B5" w14:textId="77777777" w:rsidTr="00563621">
        <w:tc>
          <w:tcPr>
            <w:tcW w:w="684" w:type="dxa"/>
            <w:vAlign w:val="center"/>
          </w:tcPr>
          <w:p w14:paraId="780E51CC" w14:textId="1CB21646" w:rsidR="005D5381" w:rsidRDefault="005D5381" w:rsidP="00730703">
            <w:pPr>
              <w:rPr>
                <w:lang w:val="en"/>
              </w:rPr>
            </w:pPr>
            <w:bookmarkStart w:id="136" w:name="_Hlk109399877"/>
            <w:r>
              <w:rPr>
                <w:lang w:val="en"/>
              </w:rPr>
              <w:t>11.</w:t>
            </w:r>
          </w:p>
        </w:tc>
        <w:tc>
          <w:tcPr>
            <w:tcW w:w="4702" w:type="dxa"/>
            <w:vAlign w:val="center"/>
          </w:tcPr>
          <w:p w14:paraId="5865071A" w14:textId="77777777" w:rsidR="005D5381" w:rsidRDefault="005D5381" w:rsidP="00730703">
            <w:pPr>
              <w:rPr>
                <w:lang w:val="en"/>
              </w:rPr>
            </w:pPr>
            <w:r>
              <w:rPr>
                <w:lang w:val="en"/>
              </w:rPr>
              <w:t>Desain UI &amp; Widgets State Management</w:t>
            </w:r>
          </w:p>
        </w:tc>
        <w:tc>
          <w:tcPr>
            <w:tcW w:w="2694" w:type="dxa"/>
            <w:vAlign w:val="center"/>
          </w:tcPr>
          <w:p w14:paraId="36CE645C" w14:textId="19A38778" w:rsidR="005D5381" w:rsidRDefault="005D5381" w:rsidP="00730703">
            <w:pPr>
              <w:rPr>
                <w:lang w:val="en"/>
              </w:rPr>
            </w:pPr>
            <w:r>
              <w:rPr>
                <w:lang w:val="en"/>
              </w:rPr>
              <w:t>LO3,LO4</w:t>
            </w:r>
          </w:p>
        </w:tc>
      </w:tr>
      <w:bookmarkEnd w:id="136"/>
      <w:tr w:rsidR="005D5381" w14:paraId="501DF54F" w14:textId="77777777" w:rsidTr="00563621">
        <w:tc>
          <w:tcPr>
            <w:tcW w:w="684" w:type="dxa"/>
            <w:vAlign w:val="center"/>
          </w:tcPr>
          <w:p w14:paraId="0A854A08" w14:textId="770D47A1" w:rsidR="005D5381" w:rsidRDefault="005D5381" w:rsidP="00730703">
            <w:pPr>
              <w:rPr>
                <w:lang w:val="en"/>
              </w:rPr>
            </w:pPr>
            <w:r>
              <w:rPr>
                <w:lang w:val="en"/>
              </w:rPr>
              <w:t>12.</w:t>
            </w:r>
          </w:p>
        </w:tc>
        <w:tc>
          <w:tcPr>
            <w:tcW w:w="4702" w:type="dxa"/>
            <w:vAlign w:val="center"/>
          </w:tcPr>
          <w:p w14:paraId="3675CF20" w14:textId="77777777" w:rsidR="005D5381" w:rsidRDefault="005D5381" w:rsidP="00730703">
            <w:pPr>
              <w:rPr>
                <w:lang w:val="en"/>
              </w:rPr>
            </w:pPr>
            <w:r>
              <w:rPr>
                <w:lang w:val="en"/>
              </w:rPr>
              <w:t>Desain UI &amp; Widgets Provider</w:t>
            </w:r>
          </w:p>
        </w:tc>
        <w:tc>
          <w:tcPr>
            <w:tcW w:w="2694" w:type="dxa"/>
            <w:vAlign w:val="center"/>
          </w:tcPr>
          <w:p w14:paraId="6097DDA2" w14:textId="1E076816" w:rsidR="005D5381" w:rsidRDefault="005D5381" w:rsidP="00730703">
            <w:pPr>
              <w:rPr>
                <w:lang w:val="en"/>
              </w:rPr>
            </w:pPr>
            <w:r>
              <w:rPr>
                <w:lang w:val="en"/>
              </w:rPr>
              <w:t>LO3,LO4</w:t>
            </w:r>
          </w:p>
        </w:tc>
      </w:tr>
      <w:tr w:rsidR="005D5381" w14:paraId="34296FF6" w14:textId="77777777" w:rsidTr="00563621">
        <w:tc>
          <w:tcPr>
            <w:tcW w:w="684" w:type="dxa"/>
            <w:vAlign w:val="center"/>
          </w:tcPr>
          <w:p w14:paraId="2858C7B8" w14:textId="3FABC90B" w:rsidR="005D5381" w:rsidRDefault="005D5381" w:rsidP="00730703">
            <w:pPr>
              <w:rPr>
                <w:lang w:val="en"/>
              </w:rPr>
            </w:pPr>
            <w:r>
              <w:rPr>
                <w:lang w:val="en"/>
              </w:rPr>
              <w:t>13.</w:t>
            </w:r>
          </w:p>
        </w:tc>
        <w:tc>
          <w:tcPr>
            <w:tcW w:w="4702" w:type="dxa"/>
            <w:vAlign w:val="center"/>
          </w:tcPr>
          <w:p w14:paraId="70F2A686" w14:textId="77777777" w:rsidR="005D5381" w:rsidRDefault="005D5381" w:rsidP="00730703">
            <w:pPr>
              <w:rPr>
                <w:lang w:val="en"/>
              </w:rPr>
            </w:pPr>
            <w:r>
              <w:rPr>
                <w:lang w:val="en"/>
              </w:rPr>
              <w:t>Desain UI &amp; Widgets Route</w:t>
            </w:r>
          </w:p>
        </w:tc>
        <w:tc>
          <w:tcPr>
            <w:tcW w:w="2694" w:type="dxa"/>
            <w:vAlign w:val="center"/>
          </w:tcPr>
          <w:p w14:paraId="27EB43DD" w14:textId="02065242" w:rsidR="005D5381" w:rsidRDefault="005D5381" w:rsidP="00730703">
            <w:pPr>
              <w:rPr>
                <w:lang w:val="en"/>
              </w:rPr>
            </w:pPr>
            <w:r>
              <w:rPr>
                <w:lang w:val="en"/>
              </w:rPr>
              <w:t>LO3,LO4</w:t>
            </w:r>
          </w:p>
        </w:tc>
      </w:tr>
    </w:tbl>
    <w:p w14:paraId="62AD4119" w14:textId="77777777" w:rsidR="00D23D71" w:rsidRDefault="00CB3CA6" w:rsidP="00730703">
      <w:r>
        <w:tab/>
      </w:r>
    </w:p>
    <w:p w14:paraId="03C42F43" w14:textId="405D9F18" w:rsidR="006E12A9" w:rsidRPr="006E12A9" w:rsidRDefault="00CB3CA6" w:rsidP="00730703">
      <w:pPr>
        <w:ind w:left="284" w:firstLine="360"/>
        <w:jc w:val="both"/>
      </w:pPr>
      <w:r>
        <w:t>Implementasi topik Basic Aplications Flutter adalah aplikasi List Followers</w:t>
      </w:r>
      <w:r w:rsidR="00932F0E">
        <w:t xml:space="preserve"> yang merupakan basic implementasi dari pembelajaran flutter, aplikasi list followers mempunyai dua fitur yaitu fitur add followers dan remove followers dimana pada jendela Home pengguna dapat menambahkan list followers sebanyak maksimal 20 followers sesuai looping statis yang di sediakan pada list followers, pada halaman Followers pengguna dapat menghapus list followers yang sudah ditambahkan. Aplikasi List Followers di buat untuk siswa mempelajari cara menambah dan menghapus list secara dinamis (StatefullWi</w:t>
      </w:r>
      <w:r w:rsidR="000E17F2">
        <w:t>dget</w:t>
      </w:r>
      <w:r w:rsidR="00932F0E">
        <w:t xml:space="preserve">) yang </w:t>
      </w:r>
      <w:r w:rsidR="000E17F2">
        <w:t>di tambahkan dengan notifikasi jika list ditambahkan maka akan keluar notifikasi popUp Ditambahkan, dan jika list dihapus maka akan muncul notifikasi popUp list dihapus. Selain dua fitur di atas siswa juga mempelajari bagaimana mengelola state managemnt pada flutter contohnya provider yang berfungsi untuk memamnggil fungsi pada file dart pada direktori program.</w:t>
      </w:r>
    </w:p>
    <w:p w14:paraId="521AFC2A" w14:textId="77777777" w:rsidR="009A03D6" w:rsidRDefault="009A03D6">
      <w:pPr>
        <w:spacing w:line="259" w:lineRule="auto"/>
        <w:rPr>
          <w:b/>
        </w:rPr>
      </w:pPr>
      <w:r>
        <w:br w:type="page"/>
      </w:r>
    </w:p>
    <w:p w14:paraId="357A6669" w14:textId="62C59CBD" w:rsidR="000C4975" w:rsidRDefault="00EA2FB2" w:rsidP="00730703">
      <w:pPr>
        <w:pStyle w:val="Heading2"/>
        <w:numPr>
          <w:ilvl w:val="1"/>
          <w:numId w:val="17"/>
        </w:numPr>
      </w:pPr>
      <w:bookmarkStart w:id="137" w:name="_Toc110222818"/>
      <w:r>
        <w:lastRenderedPageBreak/>
        <w:t>Activity Diagram</w:t>
      </w:r>
      <w:bookmarkEnd w:id="137"/>
    </w:p>
    <w:p w14:paraId="4E4AC1FE" w14:textId="550D7C81" w:rsidR="001D2D03" w:rsidRPr="001D2D03" w:rsidRDefault="001D2D03" w:rsidP="00730703">
      <w:pPr>
        <w:ind w:left="273"/>
      </w:pPr>
      <w:r>
        <w:t>Aktifitas dalam pemodelan proses sistem akan di jelaskan pada activity sebagai berikut:</w:t>
      </w:r>
    </w:p>
    <w:p w14:paraId="24E45440" w14:textId="5395EBE6" w:rsidR="00EA2FB2" w:rsidRPr="0077795A" w:rsidRDefault="000E17F2" w:rsidP="0077795A">
      <w:pPr>
        <w:pStyle w:val="Heading3"/>
        <w:numPr>
          <w:ilvl w:val="2"/>
          <w:numId w:val="17"/>
        </w:numPr>
        <w:rPr>
          <w:b/>
          <w:bCs/>
        </w:rPr>
      </w:pPr>
      <w:bookmarkStart w:id="138" w:name="_Toc110222819"/>
      <w:r w:rsidRPr="0077795A">
        <w:rPr>
          <w:b/>
          <w:bCs/>
        </w:rPr>
        <w:t>Activity Diagram Proses Validasi ahasiswa Pada Android Studio</w:t>
      </w:r>
      <w:bookmarkEnd w:id="138"/>
    </w:p>
    <w:p w14:paraId="552A56A5" w14:textId="13F79DF9" w:rsidR="005C199B" w:rsidRDefault="005C199B" w:rsidP="00730703">
      <w:pPr>
        <w:pStyle w:val="ListParagraph"/>
        <w:ind w:firstLine="360"/>
      </w:pPr>
      <w:r>
        <w:t>Alur proses Android Studio memvalidasi pekerjaan siswa yang akan dijelaskan pada activity diagram sebagi berikut :</w:t>
      </w:r>
    </w:p>
    <w:p w14:paraId="1D74072A" w14:textId="77777777" w:rsidR="00825316" w:rsidRPr="005C199B" w:rsidRDefault="00825316" w:rsidP="00730703">
      <w:pPr>
        <w:pStyle w:val="ListParagraph"/>
        <w:ind w:firstLine="360"/>
      </w:pPr>
    </w:p>
    <w:p w14:paraId="0119E065" w14:textId="24FF471E" w:rsidR="000E17F2" w:rsidRDefault="007C1047" w:rsidP="00730703">
      <w:pPr>
        <w:ind w:left="567"/>
        <w:jc w:val="center"/>
      </w:pPr>
      <w:r w:rsidRPr="007C1047">
        <w:rPr>
          <w:noProof/>
        </w:rPr>
        <w:drawing>
          <wp:inline distT="0" distB="0" distL="0" distR="0" wp14:anchorId="705816EC" wp14:editId="57270023">
            <wp:extent cx="2615994" cy="263347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650513" cy="2668221"/>
                    </a:xfrm>
                    <a:prstGeom prst="rect">
                      <a:avLst/>
                    </a:prstGeom>
                  </pic:spPr>
                </pic:pic>
              </a:graphicData>
            </a:graphic>
          </wp:inline>
        </w:drawing>
      </w:r>
    </w:p>
    <w:p w14:paraId="00D10EE6" w14:textId="6A4EBA97" w:rsidR="001D2D03" w:rsidRPr="001D2D03" w:rsidRDefault="001D2D03" w:rsidP="001806D8">
      <w:pPr>
        <w:pStyle w:val="GAMBAR"/>
      </w:pPr>
      <w:bookmarkStart w:id="139" w:name="_Toc111197426"/>
      <w:r>
        <w:t xml:space="preserve">Gambar 4. </w:t>
      </w:r>
      <w:r>
        <w:fldChar w:fldCharType="begin"/>
      </w:r>
      <w:r>
        <w:instrText xml:space="preserve"> SEQ Gambar_4. \* ARABIC </w:instrText>
      </w:r>
      <w:r>
        <w:fldChar w:fldCharType="separate"/>
      </w:r>
      <w:r w:rsidR="00CD0C36">
        <w:rPr>
          <w:noProof/>
        </w:rPr>
        <w:t>4</w:t>
      </w:r>
      <w:r>
        <w:fldChar w:fldCharType="end"/>
      </w:r>
      <w:r>
        <w:t xml:space="preserve"> </w:t>
      </w:r>
      <w:r>
        <w:rPr>
          <w:i/>
          <w:iCs/>
        </w:rPr>
        <w:t xml:space="preserve">Activity </w:t>
      </w:r>
      <w:r>
        <w:t xml:space="preserve">Diagram </w:t>
      </w:r>
      <w:r w:rsidR="007C1047">
        <w:t>validasi code pada Android Studio</w:t>
      </w:r>
      <w:bookmarkEnd w:id="139"/>
    </w:p>
    <w:p w14:paraId="3CB78D87" w14:textId="77777777" w:rsidR="001D2D03" w:rsidRPr="000E17F2" w:rsidRDefault="001D2D03" w:rsidP="00730703">
      <w:pPr>
        <w:ind w:left="284"/>
        <w:jc w:val="center"/>
      </w:pPr>
    </w:p>
    <w:p w14:paraId="76407D3B" w14:textId="77777777" w:rsidR="00825316" w:rsidRDefault="00825316">
      <w:pPr>
        <w:spacing w:line="259" w:lineRule="auto"/>
        <w:rPr>
          <w:b/>
        </w:rPr>
      </w:pPr>
      <w:bookmarkStart w:id="140" w:name="_Toc78483585"/>
      <w:r>
        <w:br w:type="page"/>
      </w:r>
    </w:p>
    <w:p w14:paraId="3B682597" w14:textId="67DE8475" w:rsidR="00CC56D4" w:rsidRPr="0077795A" w:rsidRDefault="00CC56D4" w:rsidP="0077795A">
      <w:pPr>
        <w:pStyle w:val="Heading3"/>
        <w:numPr>
          <w:ilvl w:val="2"/>
          <w:numId w:val="17"/>
        </w:numPr>
        <w:rPr>
          <w:b/>
          <w:bCs/>
        </w:rPr>
      </w:pPr>
      <w:bookmarkStart w:id="141" w:name="_Toc110222820"/>
      <w:r w:rsidRPr="0077795A">
        <w:rPr>
          <w:b/>
          <w:bCs/>
        </w:rPr>
        <w:lastRenderedPageBreak/>
        <w:t>Activity Diagram Melihat Hasil Validasi Tugas Mahasiswa oleh Guru</w:t>
      </w:r>
      <w:bookmarkEnd w:id="140"/>
      <w:bookmarkEnd w:id="141"/>
    </w:p>
    <w:p w14:paraId="7F363332" w14:textId="729514A7" w:rsidR="00CC56D4" w:rsidRDefault="00CC56D4" w:rsidP="00730703">
      <w:pPr>
        <w:pStyle w:val="ListParagraph"/>
        <w:ind w:left="993" w:firstLine="720"/>
      </w:pPr>
      <w:r w:rsidRPr="00D808D8">
        <w:t>Alur proses sistem bagi guru untuk me</w:t>
      </w:r>
      <w:r>
        <w:t>lihat</w:t>
      </w:r>
      <w:r w:rsidRPr="00D808D8">
        <w:t xml:space="preserve"> hasil validasi tugas yang diunggah siswa ke website </w:t>
      </w:r>
      <w:r>
        <w:t>iCLOP</w:t>
      </w:r>
      <w:r w:rsidRPr="00D808D8">
        <w:t>. Diagram aktivitas digambarkan sebagai berikut:</w:t>
      </w:r>
    </w:p>
    <w:p w14:paraId="5C463F68" w14:textId="77777777" w:rsidR="00825316" w:rsidRDefault="00825316" w:rsidP="00730703">
      <w:pPr>
        <w:pStyle w:val="ListParagraph"/>
        <w:ind w:left="993" w:firstLine="720"/>
      </w:pPr>
    </w:p>
    <w:p w14:paraId="30B78A6A" w14:textId="49318821" w:rsidR="00CC56D4" w:rsidRDefault="00CC56D4" w:rsidP="00730703">
      <w:pPr>
        <w:pStyle w:val="ListParagraph"/>
        <w:ind w:left="567"/>
        <w:jc w:val="center"/>
      </w:pPr>
      <w:r w:rsidRPr="00CC56D4">
        <w:rPr>
          <w:noProof/>
        </w:rPr>
        <w:drawing>
          <wp:inline distT="0" distB="0" distL="0" distR="0" wp14:anchorId="0C404357" wp14:editId="1733C2B6">
            <wp:extent cx="1865376" cy="1877867"/>
            <wp:effectExtent l="0" t="0" r="1905" b="825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884164" cy="1896781"/>
                    </a:xfrm>
                    <a:prstGeom prst="rect">
                      <a:avLst/>
                    </a:prstGeom>
                  </pic:spPr>
                </pic:pic>
              </a:graphicData>
            </a:graphic>
          </wp:inline>
        </w:drawing>
      </w:r>
    </w:p>
    <w:p w14:paraId="4F760F4F" w14:textId="189F980E" w:rsidR="00CC56D4" w:rsidRPr="00CC56D4" w:rsidRDefault="00CC56D4" w:rsidP="001806D8">
      <w:pPr>
        <w:pStyle w:val="GAMBAR"/>
      </w:pPr>
      <w:bookmarkStart w:id="142" w:name="_Toc111197427"/>
      <w:r>
        <w:t xml:space="preserve">Gambar 4. </w:t>
      </w:r>
      <w:r>
        <w:fldChar w:fldCharType="begin"/>
      </w:r>
      <w:r>
        <w:instrText xml:space="preserve"> SEQ Gambar_4. \* ARABIC </w:instrText>
      </w:r>
      <w:r>
        <w:fldChar w:fldCharType="separate"/>
      </w:r>
      <w:r w:rsidR="00CD0C36">
        <w:rPr>
          <w:noProof/>
        </w:rPr>
        <w:t>5</w:t>
      </w:r>
      <w:r>
        <w:fldChar w:fldCharType="end"/>
      </w:r>
      <w:r>
        <w:t xml:space="preserve"> </w:t>
      </w:r>
      <w:r w:rsidR="008C63E4">
        <w:t>Teacher Result</w:t>
      </w:r>
      <w:bookmarkEnd w:id="142"/>
    </w:p>
    <w:p w14:paraId="49ADBA65" w14:textId="69F7F713" w:rsidR="00CC56D4" w:rsidRPr="0077795A" w:rsidRDefault="00990612" w:rsidP="0077795A">
      <w:pPr>
        <w:pStyle w:val="Heading3"/>
        <w:numPr>
          <w:ilvl w:val="2"/>
          <w:numId w:val="17"/>
        </w:numPr>
        <w:rPr>
          <w:b/>
          <w:bCs/>
        </w:rPr>
      </w:pPr>
      <w:bookmarkStart w:id="143" w:name="_Toc110222821"/>
      <w:r w:rsidRPr="0077795A">
        <w:rPr>
          <w:b/>
          <w:bCs/>
        </w:rPr>
        <w:t>Activity Diagram Melihat Hasil Validasi Mahasiswa di Platform iCLOP</w:t>
      </w:r>
      <w:bookmarkEnd w:id="143"/>
    </w:p>
    <w:p w14:paraId="5A338B2D" w14:textId="77777777" w:rsidR="00990612" w:rsidRDefault="00990612" w:rsidP="00730703">
      <w:pPr>
        <w:pStyle w:val="ListParagraph"/>
        <w:ind w:left="993" w:firstLine="360"/>
      </w:pPr>
      <w:r w:rsidRPr="007271C4">
        <w:t xml:space="preserve">Alur proses sistem bagi </w:t>
      </w:r>
      <w:r>
        <w:t>maha</w:t>
      </w:r>
      <w:r w:rsidRPr="007271C4">
        <w:t xml:space="preserve">siswa untuk memeriksa hasil verifikasi tugas yang diunggah ke platform </w:t>
      </w:r>
      <w:r>
        <w:t>iCLOP</w:t>
      </w:r>
      <w:r w:rsidRPr="007271C4">
        <w:t xml:space="preserve">. Hal ini dijelaskan dengan menggunakan </w:t>
      </w:r>
      <w:r>
        <w:t>activity diagram</w:t>
      </w:r>
      <w:r w:rsidRPr="007271C4">
        <w:t xml:space="preserve"> sebagai berikut:</w:t>
      </w:r>
    </w:p>
    <w:p w14:paraId="5176FAB0" w14:textId="05AEA938" w:rsidR="00990612" w:rsidRDefault="00CC56D4" w:rsidP="009A03D6">
      <w:pPr>
        <w:ind w:left="567"/>
        <w:jc w:val="center"/>
      </w:pPr>
      <w:r w:rsidRPr="00CC56D4">
        <w:rPr>
          <w:noProof/>
        </w:rPr>
        <w:drawing>
          <wp:inline distT="0" distB="0" distL="0" distR="0" wp14:anchorId="5F702289" wp14:editId="3214BBF4">
            <wp:extent cx="1938528" cy="1938528"/>
            <wp:effectExtent l="0" t="0" r="508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945810" cy="1945810"/>
                    </a:xfrm>
                    <a:prstGeom prst="rect">
                      <a:avLst/>
                    </a:prstGeom>
                  </pic:spPr>
                </pic:pic>
              </a:graphicData>
            </a:graphic>
          </wp:inline>
        </w:drawing>
      </w:r>
    </w:p>
    <w:p w14:paraId="189E8AE9" w14:textId="18146117" w:rsidR="00CC56D4" w:rsidRPr="00990612" w:rsidRDefault="00CC56D4" w:rsidP="001806D8">
      <w:pPr>
        <w:pStyle w:val="GAMBAR"/>
      </w:pPr>
      <w:bookmarkStart w:id="144" w:name="_Toc111197428"/>
      <w:r>
        <w:t xml:space="preserve">Gambar 4. </w:t>
      </w:r>
      <w:r>
        <w:fldChar w:fldCharType="begin"/>
      </w:r>
      <w:r>
        <w:instrText xml:space="preserve"> SEQ Gambar_4. \* ARABIC </w:instrText>
      </w:r>
      <w:r>
        <w:fldChar w:fldCharType="separate"/>
      </w:r>
      <w:r w:rsidR="00CD0C36">
        <w:rPr>
          <w:noProof/>
        </w:rPr>
        <w:t>6</w:t>
      </w:r>
      <w:r>
        <w:fldChar w:fldCharType="end"/>
      </w:r>
      <w:r>
        <w:t xml:space="preserve"> Validasi pekerjaan mahasiswa</w:t>
      </w:r>
      <w:bookmarkEnd w:id="144"/>
    </w:p>
    <w:p w14:paraId="42246FC8" w14:textId="7D46B485" w:rsidR="00C0753B" w:rsidRDefault="00730703" w:rsidP="00C0753B">
      <w:pPr>
        <w:pStyle w:val="Heading1"/>
        <w:rPr>
          <w:szCs w:val="28"/>
          <w:lang w:val="id-ID"/>
        </w:rPr>
      </w:pPr>
      <w:bookmarkStart w:id="145" w:name="_Toc110222822"/>
      <w:bookmarkStart w:id="146" w:name="_Toc28262222"/>
      <w:bookmarkStart w:id="147" w:name="_Toc28262754"/>
      <w:bookmarkStart w:id="148" w:name="_Toc96512776"/>
      <w:bookmarkEnd w:id="119"/>
      <w:bookmarkEnd w:id="120"/>
      <w:r>
        <w:lastRenderedPageBreak/>
        <w:t>BAB V</w:t>
      </w:r>
      <w:r w:rsidR="00C0753B">
        <w:t>.</w:t>
      </w:r>
      <w:bookmarkStart w:id="149" w:name="_Toc109038257"/>
      <w:bookmarkStart w:id="150" w:name="_Toc109653598"/>
      <w:r w:rsidR="00355CA3">
        <w:br/>
      </w:r>
      <w:r w:rsidR="00C0753B" w:rsidRPr="006E776F">
        <w:rPr>
          <w:szCs w:val="28"/>
          <w:lang w:val="id-ID"/>
        </w:rPr>
        <w:t>ANALISIS DAN PERANCANGAN SISTEM</w:t>
      </w:r>
      <w:bookmarkEnd w:id="145"/>
      <w:bookmarkEnd w:id="149"/>
      <w:bookmarkEnd w:id="150"/>
    </w:p>
    <w:p w14:paraId="6DAE13A1" w14:textId="77777777" w:rsidR="006F5231" w:rsidRPr="00F44FDD" w:rsidRDefault="006F5231" w:rsidP="006F5231">
      <w:pPr>
        <w:ind w:left="270" w:firstLine="450"/>
        <w:rPr>
          <w:lang w:val="id-ID"/>
        </w:rPr>
      </w:pPr>
      <w:r w:rsidRPr="00F44FDD">
        <w:rPr>
          <w:lang w:val="id-ID"/>
        </w:rPr>
        <w:t>Bab ini menjelaskan cara membuat aplikasi berdasarkan teori yang digunakan untuk membangun sistem. Instruksi mencakup langkah-langkah untuk membangun aplikasi. Implementasi sistem ini menggunakan bahasa pemrograman Java dengan  aplikasi Android Studio.</w:t>
      </w:r>
    </w:p>
    <w:p w14:paraId="4A33E9CB" w14:textId="16BC0E47" w:rsidR="006F5231" w:rsidRDefault="006F5231" w:rsidP="001904A6">
      <w:pPr>
        <w:pStyle w:val="Heading2"/>
        <w:numPr>
          <w:ilvl w:val="1"/>
          <w:numId w:val="22"/>
        </w:numPr>
      </w:pPr>
      <w:bookmarkStart w:id="151" w:name="_Toc109038258"/>
      <w:bookmarkStart w:id="152" w:name="_Toc109653599"/>
      <w:bookmarkStart w:id="153" w:name="_Toc110222823"/>
      <w:r>
        <w:t>Implementasi</w:t>
      </w:r>
      <w:bookmarkEnd w:id="151"/>
      <w:bookmarkEnd w:id="152"/>
      <w:bookmarkEnd w:id="153"/>
    </w:p>
    <w:p w14:paraId="449CF693" w14:textId="77777777" w:rsidR="006F5231" w:rsidRPr="00F44FDD" w:rsidRDefault="006F5231" w:rsidP="006F5231">
      <w:pPr>
        <w:ind w:left="360" w:firstLine="360"/>
      </w:pPr>
      <w:r w:rsidRPr="006F1A5B">
        <w:t xml:space="preserve">Implementasi aplikasi </w:t>
      </w:r>
      <w:r>
        <w:t>List_Followers</w:t>
      </w:r>
      <w:r w:rsidRPr="006F1A5B">
        <w:t xml:space="preserve"> untuk topik pembelajaran </w:t>
      </w:r>
      <w:r>
        <w:rPr>
          <w:i/>
          <w:iCs/>
        </w:rPr>
        <w:t>Basic Aplications Dlutter</w:t>
      </w:r>
      <w:r w:rsidRPr="006F1A5B">
        <w:t xml:space="preserve"> di </w:t>
      </w:r>
      <w:r>
        <w:t>iCLOP</w:t>
      </w:r>
      <w:r w:rsidRPr="006F1A5B">
        <w:t xml:space="preserve">. Pembelajaran topik dimulai dengan mengunduh file pembelajaran yang terdiri dari </w:t>
      </w:r>
      <w:r>
        <w:t>13</w:t>
      </w:r>
      <w:r w:rsidRPr="006F1A5B">
        <w:t xml:space="preserve"> </w:t>
      </w:r>
      <w:r>
        <w:rPr>
          <w:i/>
          <w:iCs/>
        </w:rPr>
        <w:t>guide file</w:t>
      </w:r>
      <w:r w:rsidRPr="006F1A5B">
        <w:t xml:space="preserve">, </w:t>
      </w:r>
      <w:r>
        <w:t>10</w:t>
      </w:r>
      <w:r w:rsidRPr="006F1A5B">
        <w:t xml:space="preserve"> </w:t>
      </w:r>
      <w:r>
        <w:rPr>
          <w:i/>
          <w:iCs/>
        </w:rPr>
        <w:t>test file</w:t>
      </w:r>
      <w:r w:rsidRPr="006F1A5B">
        <w:t xml:space="preserve">, dan </w:t>
      </w:r>
      <w:r>
        <w:t>2</w:t>
      </w:r>
      <w:r w:rsidRPr="006F1A5B">
        <w:t xml:space="preserve"> </w:t>
      </w:r>
      <w:r>
        <w:rPr>
          <w:i/>
          <w:iCs/>
        </w:rPr>
        <w:t>suplement file</w:t>
      </w:r>
      <w:r w:rsidRPr="006F1A5B">
        <w:t xml:space="preserve">. </w:t>
      </w:r>
      <w:r>
        <w:t xml:space="preserve">Dalam </w:t>
      </w:r>
      <w:r w:rsidRPr="006F1A5B">
        <w:t xml:space="preserve">menguji </w:t>
      </w:r>
      <w:r>
        <w:t>guide file</w:t>
      </w:r>
      <w:r w:rsidRPr="006F1A5B">
        <w:t xml:space="preserve">, itu akan dicoba dari awal hingga menjadi aplikasi. </w:t>
      </w:r>
      <w:r>
        <w:t>Dalam</w:t>
      </w:r>
      <w:r w:rsidRPr="006F1A5B">
        <w:t xml:space="preserve"> memproses aplikasi, aplikasi dibuat seperti yang diharapkan. Jika tidak sesuai, </w:t>
      </w:r>
      <w:r>
        <w:t>mahasiswa</w:t>
      </w:r>
      <w:r w:rsidRPr="006F1A5B">
        <w:t xml:space="preserve"> perlu memperbaiki </w:t>
      </w:r>
      <w:r>
        <w:t>guide file</w:t>
      </w:r>
      <w:r w:rsidRPr="006F1A5B">
        <w:t xml:space="preserve">. Jika </w:t>
      </w:r>
      <w:r>
        <w:t xml:space="preserve">sesuai guide </w:t>
      </w:r>
      <w:r w:rsidRPr="006F1A5B">
        <w:t xml:space="preserve">tes </w:t>
      </w:r>
      <w:r>
        <w:t>siap digunakan</w:t>
      </w:r>
      <w:r w:rsidRPr="006F1A5B">
        <w:t xml:space="preserve"> untuk </w:t>
      </w:r>
      <w:r>
        <w:t>maha</w:t>
      </w:r>
      <w:r w:rsidRPr="006F1A5B">
        <w:t>siswa.</w:t>
      </w:r>
    </w:p>
    <w:p w14:paraId="54AC3979" w14:textId="77777777" w:rsidR="006F5231" w:rsidRDefault="006F5231" w:rsidP="006F5231">
      <w:pPr>
        <w:pStyle w:val="Heading3"/>
        <w:numPr>
          <w:ilvl w:val="0"/>
          <w:numId w:val="0"/>
        </w:numPr>
        <w:ind w:left="-90"/>
        <w:rPr>
          <w:b/>
          <w:bCs/>
        </w:rPr>
      </w:pPr>
      <w:bookmarkStart w:id="154" w:name="_Toc109038259"/>
      <w:bookmarkStart w:id="155" w:name="_Toc109653600"/>
      <w:bookmarkStart w:id="156" w:name="_Toc110222824"/>
      <w:r>
        <w:rPr>
          <w:b/>
          <w:bCs/>
        </w:rPr>
        <w:t xml:space="preserve">5.1.1 </w:t>
      </w:r>
      <w:bookmarkStart w:id="157" w:name="_Toc78483592"/>
      <w:r w:rsidRPr="00D515AE">
        <w:rPr>
          <w:b/>
          <w:bCs/>
          <w:i/>
          <w:iCs/>
        </w:rPr>
        <w:t xml:space="preserve">Guide File </w:t>
      </w:r>
      <w:bookmarkEnd w:id="154"/>
      <w:bookmarkEnd w:id="155"/>
      <w:bookmarkEnd w:id="156"/>
      <w:bookmarkEnd w:id="157"/>
      <w:r w:rsidRPr="00D515AE">
        <w:rPr>
          <w:b/>
          <w:bCs/>
          <w:i/>
          <w:iCs/>
        </w:rPr>
        <w:t>Basic Aplications Flutter</w:t>
      </w:r>
    </w:p>
    <w:p w14:paraId="6E25A927" w14:textId="77777777" w:rsidR="006F5231" w:rsidRDefault="006F5231" w:rsidP="006F5231">
      <w:pPr>
        <w:ind w:left="450" w:firstLine="270"/>
        <w:rPr>
          <w:i/>
          <w:iCs/>
        </w:rPr>
      </w:pPr>
      <w:r>
        <w:t>Guide file</w:t>
      </w:r>
      <w:r w:rsidRPr="00851436">
        <w:t xml:space="preserve"> adalah file yang berisi instruksi untuk membuat aplikasi </w:t>
      </w:r>
      <w:r>
        <w:t>pembelajaran</w:t>
      </w:r>
      <w:r w:rsidRPr="00851436">
        <w:t xml:space="preserve">. </w:t>
      </w:r>
      <w:r>
        <w:t>Guide fille</w:t>
      </w:r>
      <w:r w:rsidRPr="00851436">
        <w:t xml:space="preserve"> menyediakan instruksi untuk mengelola antarmuka pengguna aplikasi dan membuat fitur untuk setiap aktivitas aplikasi.</w:t>
      </w:r>
      <w:r>
        <w:t xml:space="preserve"> Pada pembelajaran basic aplikasi flutter akan diimplementasikan dalam aplikasi Bernama list_followers</w:t>
      </w:r>
      <w:r>
        <w:rPr>
          <w:i/>
          <w:iCs/>
        </w:rPr>
        <w:t xml:space="preserve">. </w:t>
      </w:r>
      <w:r>
        <w:t xml:space="preserve">Aplikasi </w:t>
      </w:r>
      <w:r>
        <w:rPr>
          <w:i/>
          <w:iCs/>
        </w:rPr>
        <w:t>ListFollowers</w:t>
      </w:r>
      <w:r>
        <w:t xml:space="preserve"> merupakan aplikasi basic yang mempunyai fitur add. dan remove. Dimana pada pembelejaran basic aplikasi akan di jelaskan pada guide.</w:t>
      </w:r>
    </w:p>
    <w:p w14:paraId="35D720F9" w14:textId="77777777" w:rsidR="006F5231" w:rsidRDefault="006F5231" w:rsidP="006F5231">
      <w:pPr>
        <w:ind w:left="567" w:firstLine="283"/>
      </w:pPr>
      <w:r>
        <w:t xml:space="preserve">Dalam pembuatan aplikasi </w:t>
      </w:r>
      <w:r>
        <w:rPr>
          <w:i/>
          <w:iCs/>
        </w:rPr>
        <w:t xml:space="preserve">ListFollowers </w:t>
      </w:r>
      <w:r>
        <w:t xml:space="preserve">membutuhkan 10 </w:t>
      </w:r>
      <w:r w:rsidRPr="004C5A02">
        <w:rPr>
          <w:i/>
          <w:iCs/>
        </w:rPr>
        <w:t>guide</w:t>
      </w:r>
      <w:r>
        <w:rPr>
          <w:i/>
          <w:iCs/>
        </w:rPr>
        <w:t xml:space="preserve"> file,9</w:t>
      </w:r>
      <w:r>
        <w:t xml:space="preserve"> </w:t>
      </w:r>
      <w:r w:rsidRPr="00A81E28">
        <w:rPr>
          <w:i/>
          <w:iCs/>
        </w:rPr>
        <w:t>test</w:t>
      </w:r>
      <w:r>
        <w:rPr>
          <w:i/>
          <w:iCs/>
        </w:rPr>
        <w:t xml:space="preserve"> file </w:t>
      </w:r>
      <w:r>
        <w:t xml:space="preserve">dan tiga </w:t>
      </w:r>
      <w:r>
        <w:rPr>
          <w:i/>
          <w:iCs/>
        </w:rPr>
        <w:t>supplement file.</w:t>
      </w:r>
      <w:r>
        <w:t xml:space="preserve"> </w:t>
      </w:r>
      <w:r w:rsidRPr="00A81E28">
        <w:rPr>
          <w:i/>
          <w:iCs/>
        </w:rPr>
        <w:t>Test</w:t>
      </w:r>
      <w:r>
        <w:rPr>
          <w:i/>
          <w:iCs/>
        </w:rPr>
        <w:t xml:space="preserve"> file </w:t>
      </w:r>
      <w:r>
        <w:t xml:space="preserve">digunakan untuk menguji tugas yang dikerjakan pada setiap </w:t>
      </w:r>
      <w:r w:rsidRPr="004C5A02">
        <w:rPr>
          <w:i/>
          <w:iCs/>
        </w:rPr>
        <w:t>guide</w:t>
      </w:r>
      <w:r>
        <w:rPr>
          <w:i/>
          <w:iCs/>
        </w:rPr>
        <w:t xml:space="preserve"> file. </w:t>
      </w:r>
      <w:r w:rsidRPr="004C5A02">
        <w:rPr>
          <w:i/>
          <w:iCs/>
        </w:rPr>
        <w:t>Guide</w:t>
      </w:r>
      <w:r>
        <w:rPr>
          <w:i/>
          <w:iCs/>
        </w:rPr>
        <w:t xml:space="preserve"> file </w:t>
      </w:r>
      <w:r>
        <w:t>tersebut berisikan tentang:</w:t>
      </w:r>
    </w:p>
    <w:p w14:paraId="1918C833" w14:textId="77777777" w:rsidR="006F5231" w:rsidRDefault="006F5231" w:rsidP="006F5231">
      <w:pPr>
        <w:spacing w:line="259" w:lineRule="auto"/>
      </w:pPr>
      <w:r>
        <w:br w:type="page"/>
      </w:r>
    </w:p>
    <w:tbl>
      <w:tblPr>
        <w:tblStyle w:val="TableGrid"/>
        <w:tblW w:w="7087" w:type="dxa"/>
        <w:tblInd w:w="421" w:type="dxa"/>
        <w:tblLayout w:type="fixed"/>
        <w:tblLook w:val="04A0" w:firstRow="1" w:lastRow="0" w:firstColumn="1" w:lastColumn="0" w:noHBand="0" w:noVBand="1"/>
      </w:tblPr>
      <w:tblGrid>
        <w:gridCol w:w="850"/>
        <w:gridCol w:w="6237"/>
      </w:tblGrid>
      <w:tr w:rsidR="006F5231" w14:paraId="21FFC969" w14:textId="77777777" w:rsidTr="00C8164A">
        <w:trPr>
          <w:trHeight w:val="395"/>
        </w:trPr>
        <w:tc>
          <w:tcPr>
            <w:tcW w:w="850" w:type="dxa"/>
            <w:vAlign w:val="center"/>
          </w:tcPr>
          <w:p w14:paraId="66C51AE6" w14:textId="77777777" w:rsidR="006F5231" w:rsidRDefault="006F5231" w:rsidP="00C8164A">
            <w:pPr>
              <w:jc w:val="center"/>
              <w:rPr>
                <w:b/>
                <w:bCs/>
                <w:lang w:val="en"/>
              </w:rPr>
            </w:pPr>
            <w:r>
              <w:rPr>
                <w:b/>
                <w:bCs/>
                <w:lang w:val="en"/>
              </w:rPr>
              <w:lastRenderedPageBreak/>
              <w:t>NO</w:t>
            </w:r>
          </w:p>
        </w:tc>
        <w:tc>
          <w:tcPr>
            <w:tcW w:w="6237" w:type="dxa"/>
          </w:tcPr>
          <w:p w14:paraId="32A5E99C" w14:textId="77777777" w:rsidR="006F5231" w:rsidRDefault="006F5231" w:rsidP="00C8164A">
            <w:pPr>
              <w:jc w:val="center"/>
              <w:rPr>
                <w:b/>
                <w:bCs/>
                <w:lang w:val="en"/>
              </w:rPr>
            </w:pPr>
            <w:r>
              <w:rPr>
                <w:b/>
                <w:bCs/>
                <w:lang w:val="en"/>
              </w:rPr>
              <w:t>Deskripsi Guide</w:t>
            </w:r>
          </w:p>
        </w:tc>
      </w:tr>
      <w:tr w:rsidR="006F5231" w14:paraId="76D3857D" w14:textId="77777777" w:rsidTr="00C8164A">
        <w:tc>
          <w:tcPr>
            <w:tcW w:w="850" w:type="dxa"/>
            <w:vAlign w:val="center"/>
          </w:tcPr>
          <w:p w14:paraId="6CDE7C69" w14:textId="77777777" w:rsidR="006F5231" w:rsidRPr="00332720" w:rsidRDefault="006F5231" w:rsidP="00C8164A">
            <w:pPr>
              <w:jc w:val="center"/>
              <w:rPr>
                <w:lang w:val="en"/>
              </w:rPr>
            </w:pPr>
            <w:r>
              <w:rPr>
                <w:lang w:val="en"/>
              </w:rPr>
              <w:t>1.</w:t>
            </w:r>
          </w:p>
        </w:tc>
        <w:tc>
          <w:tcPr>
            <w:tcW w:w="6237" w:type="dxa"/>
            <w:vAlign w:val="center"/>
          </w:tcPr>
          <w:p w14:paraId="2E57BBFC" w14:textId="77777777" w:rsidR="006F5231" w:rsidRPr="00332720" w:rsidRDefault="006F5231" w:rsidP="00C8164A">
            <w:pPr>
              <w:rPr>
                <w:lang w:val="en"/>
              </w:rPr>
            </w:pPr>
            <w:r>
              <w:rPr>
                <w:lang w:val="en"/>
              </w:rPr>
              <w:t>Starting Project, Configure Project and Resource</w:t>
            </w:r>
          </w:p>
        </w:tc>
      </w:tr>
      <w:tr w:rsidR="006F5231" w14:paraId="182E3EA0" w14:textId="77777777" w:rsidTr="00C8164A">
        <w:trPr>
          <w:trHeight w:val="112"/>
        </w:trPr>
        <w:tc>
          <w:tcPr>
            <w:tcW w:w="850" w:type="dxa"/>
            <w:vAlign w:val="center"/>
          </w:tcPr>
          <w:p w14:paraId="2BB50F89" w14:textId="77777777" w:rsidR="006F5231" w:rsidRDefault="006F5231" w:rsidP="00C8164A">
            <w:pPr>
              <w:jc w:val="center"/>
              <w:rPr>
                <w:lang w:val="en"/>
              </w:rPr>
            </w:pPr>
            <w:r>
              <w:rPr>
                <w:lang w:val="en"/>
              </w:rPr>
              <w:t>2.</w:t>
            </w:r>
          </w:p>
        </w:tc>
        <w:tc>
          <w:tcPr>
            <w:tcW w:w="6237" w:type="dxa"/>
            <w:vAlign w:val="center"/>
          </w:tcPr>
          <w:p w14:paraId="5C21CFD0" w14:textId="77777777" w:rsidR="006F5231" w:rsidRDefault="006F5231" w:rsidP="00C8164A">
            <w:pPr>
              <w:rPr>
                <w:lang w:val="en"/>
              </w:rPr>
            </w:pPr>
            <w:r>
              <w:rPr>
                <w:lang w:val="en"/>
              </w:rPr>
              <w:t>Desain UI &amp; Widgets TextSpan</w:t>
            </w:r>
          </w:p>
        </w:tc>
      </w:tr>
      <w:tr w:rsidR="006F5231" w14:paraId="4DC7CE71" w14:textId="77777777" w:rsidTr="00C8164A">
        <w:tc>
          <w:tcPr>
            <w:tcW w:w="850" w:type="dxa"/>
            <w:vAlign w:val="center"/>
          </w:tcPr>
          <w:p w14:paraId="41252E5B" w14:textId="77777777" w:rsidR="006F5231" w:rsidRDefault="006F5231" w:rsidP="00C8164A">
            <w:pPr>
              <w:jc w:val="center"/>
              <w:rPr>
                <w:lang w:val="en"/>
              </w:rPr>
            </w:pPr>
            <w:r>
              <w:rPr>
                <w:lang w:val="en"/>
              </w:rPr>
              <w:t>3.</w:t>
            </w:r>
          </w:p>
        </w:tc>
        <w:tc>
          <w:tcPr>
            <w:tcW w:w="6237" w:type="dxa"/>
            <w:vAlign w:val="center"/>
          </w:tcPr>
          <w:p w14:paraId="4A7035AB" w14:textId="77777777" w:rsidR="006F5231" w:rsidRDefault="006F5231" w:rsidP="00C8164A">
            <w:pPr>
              <w:rPr>
                <w:lang w:val="en"/>
              </w:rPr>
            </w:pPr>
            <w:r>
              <w:rPr>
                <w:lang w:val="en"/>
              </w:rPr>
              <w:t>Desain UI &amp; Widgets Text.Rich</w:t>
            </w:r>
          </w:p>
        </w:tc>
      </w:tr>
      <w:tr w:rsidR="006F5231" w14:paraId="5F67871F" w14:textId="77777777" w:rsidTr="00C8164A">
        <w:trPr>
          <w:trHeight w:val="545"/>
        </w:trPr>
        <w:tc>
          <w:tcPr>
            <w:tcW w:w="850" w:type="dxa"/>
            <w:vAlign w:val="center"/>
          </w:tcPr>
          <w:p w14:paraId="05479F6B" w14:textId="77777777" w:rsidR="006F5231" w:rsidRDefault="006F5231" w:rsidP="00C8164A">
            <w:pPr>
              <w:jc w:val="center"/>
              <w:rPr>
                <w:lang w:val="en"/>
              </w:rPr>
            </w:pPr>
            <w:r>
              <w:rPr>
                <w:lang w:val="en"/>
              </w:rPr>
              <w:t>4.</w:t>
            </w:r>
          </w:p>
        </w:tc>
        <w:tc>
          <w:tcPr>
            <w:tcW w:w="6237" w:type="dxa"/>
            <w:vAlign w:val="center"/>
          </w:tcPr>
          <w:p w14:paraId="27BB8199" w14:textId="77777777" w:rsidR="006F5231" w:rsidRDefault="006F5231" w:rsidP="00C8164A">
            <w:pPr>
              <w:rPr>
                <w:lang w:val="en"/>
              </w:rPr>
            </w:pPr>
            <w:r>
              <w:rPr>
                <w:lang w:val="en"/>
              </w:rPr>
              <w:t>Desain UI &amp; Widgets TextStyle</w:t>
            </w:r>
          </w:p>
        </w:tc>
      </w:tr>
      <w:tr w:rsidR="006F5231" w14:paraId="371D526E" w14:textId="77777777" w:rsidTr="00C8164A">
        <w:trPr>
          <w:trHeight w:val="182"/>
        </w:trPr>
        <w:tc>
          <w:tcPr>
            <w:tcW w:w="850" w:type="dxa"/>
            <w:vAlign w:val="center"/>
          </w:tcPr>
          <w:p w14:paraId="21B7A77A" w14:textId="77777777" w:rsidR="006F5231" w:rsidRDefault="006F5231" w:rsidP="00C8164A">
            <w:pPr>
              <w:jc w:val="center"/>
              <w:rPr>
                <w:lang w:val="en"/>
              </w:rPr>
            </w:pPr>
            <w:r>
              <w:rPr>
                <w:lang w:val="en"/>
              </w:rPr>
              <w:t>5.</w:t>
            </w:r>
          </w:p>
        </w:tc>
        <w:tc>
          <w:tcPr>
            <w:tcW w:w="6237" w:type="dxa"/>
            <w:vAlign w:val="center"/>
          </w:tcPr>
          <w:p w14:paraId="1DA0A66D" w14:textId="77777777" w:rsidR="006F5231" w:rsidRDefault="006F5231" w:rsidP="00C8164A">
            <w:pPr>
              <w:rPr>
                <w:lang w:val="en"/>
              </w:rPr>
            </w:pPr>
            <w:r>
              <w:rPr>
                <w:lang w:val="en"/>
              </w:rPr>
              <w:t>Desain UI &amp; Widgets ButtonText</w:t>
            </w:r>
          </w:p>
        </w:tc>
      </w:tr>
      <w:tr w:rsidR="006F5231" w14:paraId="31F45A7A" w14:textId="77777777" w:rsidTr="00C8164A">
        <w:tc>
          <w:tcPr>
            <w:tcW w:w="850" w:type="dxa"/>
            <w:vAlign w:val="center"/>
          </w:tcPr>
          <w:p w14:paraId="7AF00D97" w14:textId="77777777" w:rsidR="006F5231" w:rsidRDefault="006F5231" w:rsidP="00C8164A">
            <w:pPr>
              <w:jc w:val="center"/>
              <w:rPr>
                <w:lang w:val="en"/>
              </w:rPr>
            </w:pPr>
            <w:r>
              <w:rPr>
                <w:lang w:val="en"/>
              </w:rPr>
              <w:t>6.</w:t>
            </w:r>
          </w:p>
        </w:tc>
        <w:tc>
          <w:tcPr>
            <w:tcW w:w="6237" w:type="dxa"/>
            <w:vAlign w:val="center"/>
          </w:tcPr>
          <w:p w14:paraId="66464C92" w14:textId="77777777" w:rsidR="006F5231" w:rsidRDefault="006F5231" w:rsidP="00C8164A">
            <w:pPr>
              <w:rPr>
                <w:lang w:val="en"/>
              </w:rPr>
            </w:pPr>
            <w:r>
              <w:rPr>
                <w:lang w:val="en"/>
              </w:rPr>
              <w:t>Desain UI &amp; Widgets Image</w:t>
            </w:r>
          </w:p>
        </w:tc>
      </w:tr>
      <w:tr w:rsidR="006F5231" w14:paraId="7994BFB9" w14:textId="77777777" w:rsidTr="00C8164A">
        <w:tc>
          <w:tcPr>
            <w:tcW w:w="850" w:type="dxa"/>
            <w:vAlign w:val="center"/>
          </w:tcPr>
          <w:p w14:paraId="063FC135" w14:textId="77777777" w:rsidR="006F5231" w:rsidRDefault="006F5231" w:rsidP="00C8164A">
            <w:pPr>
              <w:jc w:val="center"/>
              <w:rPr>
                <w:lang w:val="en"/>
              </w:rPr>
            </w:pPr>
            <w:r>
              <w:rPr>
                <w:lang w:val="en"/>
              </w:rPr>
              <w:t>7.</w:t>
            </w:r>
          </w:p>
        </w:tc>
        <w:tc>
          <w:tcPr>
            <w:tcW w:w="6237" w:type="dxa"/>
            <w:vAlign w:val="center"/>
          </w:tcPr>
          <w:p w14:paraId="56E3BB49" w14:textId="77777777" w:rsidR="006F5231" w:rsidRDefault="006F5231" w:rsidP="00C8164A">
            <w:pPr>
              <w:rPr>
                <w:lang w:val="en"/>
              </w:rPr>
            </w:pPr>
            <w:r>
              <w:rPr>
                <w:lang w:val="en"/>
              </w:rPr>
              <w:t>Desain UI &amp; Widgets Padding, Border</w:t>
            </w:r>
          </w:p>
        </w:tc>
      </w:tr>
      <w:tr w:rsidR="006F5231" w14:paraId="16123B81" w14:textId="77777777" w:rsidTr="00C8164A">
        <w:tc>
          <w:tcPr>
            <w:tcW w:w="850" w:type="dxa"/>
            <w:vAlign w:val="center"/>
          </w:tcPr>
          <w:p w14:paraId="5A8C251A" w14:textId="77777777" w:rsidR="006F5231" w:rsidRDefault="006F5231" w:rsidP="00C8164A">
            <w:pPr>
              <w:jc w:val="center"/>
              <w:rPr>
                <w:lang w:val="en"/>
              </w:rPr>
            </w:pPr>
            <w:r>
              <w:rPr>
                <w:lang w:val="en"/>
              </w:rPr>
              <w:t>8.</w:t>
            </w:r>
          </w:p>
        </w:tc>
        <w:tc>
          <w:tcPr>
            <w:tcW w:w="6237" w:type="dxa"/>
            <w:vAlign w:val="center"/>
          </w:tcPr>
          <w:p w14:paraId="4D782AE4" w14:textId="77777777" w:rsidR="006F5231" w:rsidRDefault="006F5231" w:rsidP="00C8164A">
            <w:pPr>
              <w:rPr>
                <w:lang w:val="en"/>
              </w:rPr>
            </w:pPr>
            <w:r>
              <w:rPr>
                <w:lang w:val="en"/>
              </w:rPr>
              <w:t>Desain UI &amp; Widgets ListView, Development Models</w:t>
            </w:r>
          </w:p>
        </w:tc>
      </w:tr>
      <w:tr w:rsidR="006F5231" w14:paraId="634486BA" w14:textId="77777777" w:rsidTr="00C8164A">
        <w:tc>
          <w:tcPr>
            <w:tcW w:w="850" w:type="dxa"/>
            <w:vAlign w:val="center"/>
          </w:tcPr>
          <w:p w14:paraId="54819310" w14:textId="77777777" w:rsidR="006F5231" w:rsidRDefault="006F5231" w:rsidP="00C8164A">
            <w:pPr>
              <w:jc w:val="center"/>
              <w:rPr>
                <w:lang w:val="en"/>
              </w:rPr>
            </w:pPr>
            <w:r>
              <w:rPr>
                <w:lang w:val="en"/>
              </w:rPr>
              <w:t>9.</w:t>
            </w:r>
          </w:p>
        </w:tc>
        <w:tc>
          <w:tcPr>
            <w:tcW w:w="6237" w:type="dxa"/>
            <w:vAlign w:val="center"/>
          </w:tcPr>
          <w:p w14:paraId="09F3A66E" w14:textId="77777777" w:rsidR="006F5231" w:rsidRDefault="006F5231" w:rsidP="00C8164A">
            <w:pPr>
              <w:rPr>
                <w:lang w:val="en"/>
              </w:rPr>
            </w:pPr>
            <w:r>
              <w:rPr>
                <w:lang w:val="en"/>
              </w:rPr>
              <w:t>Desain UI &amp; Widgets Icon</w:t>
            </w:r>
          </w:p>
        </w:tc>
      </w:tr>
      <w:tr w:rsidR="006F5231" w14:paraId="04CA07EF" w14:textId="77777777" w:rsidTr="00C8164A">
        <w:tc>
          <w:tcPr>
            <w:tcW w:w="850" w:type="dxa"/>
            <w:vAlign w:val="center"/>
          </w:tcPr>
          <w:p w14:paraId="56F17352" w14:textId="77777777" w:rsidR="006F5231" w:rsidRDefault="006F5231" w:rsidP="00C8164A">
            <w:pPr>
              <w:jc w:val="center"/>
              <w:rPr>
                <w:lang w:val="en"/>
              </w:rPr>
            </w:pPr>
            <w:r>
              <w:rPr>
                <w:lang w:val="en"/>
              </w:rPr>
              <w:t>10.</w:t>
            </w:r>
          </w:p>
        </w:tc>
        <w:tc>
          <w:tcPr>
            <w:tcW w:w="6237" w:type="dxa"/>
            <w:vAlign w:val="center"/>
          </w:tcPr>
          <w:p w14:paraId="07E20442" w14:textId="77777777" w:rsidR="006F5231" w:rsidRDefault="006F5231" w:rsidP="00C8164A">
            <w:pPr>
              <w:rPr>
                <w:lang w:val="en"/>
              </w:rPr>
            </w:pPr>
            <w:r>
              <w:rPr>
                <w:lang w:val="en"/>
              </w:rPr>
              <w:t>Desain UI &amp; Widgets Notifications Sn ackbar</w:t>
            </w:r>
          </w:p>
        </w:tc>
      </w:tr>
      <w:tr w:rsidR="006F5231" w14:paraId="0CAB5B57" w14:textId="77777777" w:rsidTr="00C8164A">
        <w:tc>
          <w:tcPr>
            <w:tcW w:w="850" w:type="dxa"/>
            <w:vAlign w:val="center"/>
          </w:tcPr>
          <w:p w14:paraId="559F18E4" w14:textId="77777777" w:rsidR="006F5231" w:rsidRDefault="006F5231" w:rsidP="00C8164A">
            <w:pPr>
              <w:jc w:val="center"/>
              <w:rPr>
                <w:lang w:val="en"/>
              </w:rPr>
            </w:pPr>
            <w:r>
              <w:rPr>
                <w:lang w:val="en"/>
              </w:rPr>
              <w:t>11.</w:t>
            </w:r>
          </w:p>
        </w:tc>
        <w:tc>
          <w:tcPr>
            <w:tcW w:w="6237" w:type="dxa"/>
            <w:vAlign w:val="center"/>
          </w:tcPr>
          <w:p w14:paraId="538ABE17" w14:textId="77777777" w:rsidR="006F5231" w:rsidRDefault="006F5231" w:rsidP="00C8164A">
            <w:pPr>
              <w:rPr>
                <w:lang w:val="en"/>
              </w:rPr>
            </w:pPr>
            <w:r>
              <w:rPr>
                <w:lang w:val="en"/>
              </w:rPr>
              <w:t>Desain UI &amp; Widgets State Management</w:t>
            </w:r>
          </w:p>
        </w:tc>
      </w:tr>
      <w:tr w:rsidR="006F5231" w14:paraId="17511F51" w14:textId="77777777" w:rsidTr="00C8164A">
        <w:tc>
          <w:tcPr>
            <w:tcW w:w="850" w:type="dxa"/>
            <w:vAlign w:val="center"/>
          </w:tcPr>
          <w:p w14:paraId="24DBCA0F" w14:textId="77777777" w:rsidR="006F5231" w:rsidRDefault="006F5231" w:rsidP="00C8164A">
            <w:pPr>
              <w:jc w:val="center"/>
              <w:rPr>
                <w:lang w:val="en"/>
              </w:rPr>
            </w:pPr>
            <w:r>
              <w:rPr>
                <w:lang w:val="en"/>
              </w:rPr>
              <w:t>12.</w:t>
            </w:r>
          </w:p>
        </w:tc>
        <w:tc>
          <w:tcPr>
            <w:tcW w:w="6237" w:type="dxa"/>
            <w:vAlign w:val="center"/>
          </w:tcPr>
          <w:p w14:paraId="1EE376CB" w14:textId="77777777" w:rsidR="006F5231" w:rsidRDefault="006F5231" w:rsidP="00C8164A">
            <w:pPr>
              <w:rPr>
                <w:lang w:val="en"/>
              </w:rPr>
            </w:pPr>
            <w:r>
              <w:rPr>
                <w:lang w:val="en"/>
              </w:rPr>
              <w:t>Desain UI &amp; Widgets Provider</w:t>
            </w:r>
          </w:p>
        </w:tc>
      </w:tr>
      <w:tr w:rsidR="006F5231" w14:paraId="4F3441F9" w14:textId="77777777" w:rsidTr="00C8164A">
        <w:tc>
          <w:tcPr>
            <w:tcW w:w="850" w:type="dxa"/>
            <w:vAlign w:val="center"/>
          </w:tcPr>
          <w:p w14:paraId="1E2B2A8A" w14:textId="77777777" w:rsidR="006F5231" w:rsidRDefault="006F5231" w:rsidP="00C8164A">
            <w:pPr>
              <w:jc w:val="center"/>
              <w:rPr>
                <w:lang w:val="en"/>
              </w:rPr>
            </w:pPr>
            <w:r>
              <w:rPr>
                <w:lang w:val="en"/>
              </w:rPr>
              <w:t>13.</w:t>
            </w:r>
          </w:p>
        </w:tc>
        <w:tc>
          <w:tcPr>
            <w:tcW w:w="6237" w:type="dxa"/>
            <w:vAlign w:val="center"/>
          </w:tcPr>
          <w:p w14:paraId="790BA7E0" w14:textId="77777777" w:rsidR="006F5231" w:rsidRDefault="006F5231" w:rsidP="00C8164A">
            <w:pPr>
              <w:rPr>
                <w:lang w:val="en"/>
              </w:rPr>
            </w:pPr>
            <w:r>
              <w:rPr>
                <w:lang w:val="en"/>
              </w:rPr>
              <w:t>Desain UI &amp; Widgets Route</w:t>
            </w:r>
          </w:p>
        </w:tc>
      </w:tr>
    </w:tbl>
    <w:p w14:paraId="22D3C234" w14:textId="77777777" w:rsidR="006F5231" w:rsidRPr="0094685D" w:rsidRDefault="006F5231" w:rsidP="006F5231">
      <w:pPr>
        <w:pStyle w:val="isi"/>
        <w:ind w:left="993" w:firstLine="0"/>
      </w:pPr>
    </w:p>
    <w:p w14:paraId="30CE0914" w14:textId="77777777" w:rsidR="006F5231" w:rsidRPr="0094685D" w:rsidRDefault="006F5231" w:rsidP="006F5231">
      <w:pPr>
        <w:pStyle w:val="isi"/>
        <w:numPr>
          <w:ilvl w:val="1"/>
          <w:numId w:val="15"/>
        </w:numPr>
        <w:ind w:left="993" w:hanging="567"/>
      </w:pPr>
      <w:r>
        <w:rPr>
          <w:lang w:val="en"/>
        </w:rPr>
        <w:t>Starting Project, Configure Project and Resource</w:t>
      </w:r>
    </w:p>
    <w:p w14:paraId="6B3F02FA" w14:textId="77777777" w:rsidR="006F5231" w:rsidRDefault="006F5231" w:rsidP="006F5231">
      <w:pPr>
        <w:pStyle w:val="isi"/>
        <w:ind w:left="993" w:firstLine="447"/>
      </w:pPr>
      <w:r>
        <w:t xml:space="preserve">Memulai membuat project baru flutter pada Android Studio dengan configurasi yang sesuai seperti, sehingga program dapat di running dalam berbagai platform seperti Android, Windows, Linux dan Web. </w:t>
      </w:r>
    </w:p>
    <w:p w14:paraId="6B62324B" w14:textId="77777777" w:rsidR="006F5231" w:rsidRDefault="006F5231" w:rsidP="006F5231">
      <w:pPr>
        <w:pStyle w:val="isi"/>
        <w:ind w:left="993" w:firstLine="447"/>
      </w:pPr>
    </w:p>
    <w:p w14:paraId="313062A7" w14:textId="77777777" w:rsidR="006F5231" w:rsidRDefault="006F5231" w:rsidP="006F5231">
      <w:pPr>
        <w:spacing w:line="259" w:lineRule="auto"/>
        <w:rPr>
          <w:lang w:val="en"/>
        </w:rPr>
      </w:pPr>
      <w:r>
        <w:rPr>
          <w:lang w:val="en"/>
        </w:rPr>
        <w:br w:type="page"/>
      </w:r>
    </w:p>
    <w:p w14:paraId="284580CE" w14:textId="77777777" w:rsidR="006F5231" w:rsidRDefault="006F5231" w:rsidP="006F5231">
      <w:pPr>
        <w:pStyle w:val="isi"/>
        <w:numPr>
          <w:ilvl w:val="1"/>
          <w:numId w:val="15"/>
        </w:numPr>
        <w:ind w:left="993" w:hanging="567"/>
      </w:pPr>
      <w:r>
        <w:rPr>
          <w:lang w:val="en"/>
        </w:rPr>
        <w:lastRenderedPageBreak/>
        <w:t>Desain UI &amp; Widgets TextSpan</w:t>
      </w:r>
      <w:r>
        <w:t xml:space="preserve"> </w:t>
      </w:r>
    </w:p>
    <w:p w14:paraId="0D6B140A" w14:textId="77777777" w:rsidR="006F5231" w:rsidRDefault="006F5231" w:rsidP="006F5231">
      <w:pPr>
        <w:pStyle w:val="isi"/>
        <w:ind w:left="993" w:firstLine="447"/>
      </w:pPr>
      <w:r>
        <w:t>Membuat desain UI untuk menggambarkan text dalam sebuah  paragraph, sebagai sub pohon dari widgets TextRich, TextSpan befungsi sebagai object yang mempunyai text biasa. Seperti gambar di bawah ini</w:t>
      </w:r>
    </w:p>
    <w:p w14:paraId="5FEC75C2" w14:textId="77777777" w:rsidR="006F5231" w:rsidRDefault="006F5231" w:rsidP="006F5231">
      <w:pPr>
        <w:pStyle w:val="isi"/>
        <w:ind w:left="993" w:firstLine="0"/>
      </w:pPr>
      <w:r>
        <w:rPr>
          <w:noProof/>
        </w:rPr>
        <mc:AlternateContent>
          <mc:Choice Requires="wps">
            <w:drawing>
              <wp:anchor distT="0" distB="0" distL="114300" distR="114300" simplePos="0" relativeHeight="251659264" behindDoc="0" locked="0" layoutInCell="1" allowOverlap="1" wp14:anchorId="2DDD539C" wp14:editId="1EDD414B">
                <wp:simplePos x="0" y="0"/>
                <wp:positionH relativeFrom="column">
                  <wp:posOffset>2754630</wp:posOffset>
                </wp:positionH>
                <wp:positionV relativeFrom="paragraph">
                  <wp:posOffset>1076960</wp:posOffset>
                </wp:positionV>
                <wp:extent cx="91440" cy="144780"/>
                <wp:effectExtent l="19050" t="0" r="41910" b="45720"/>
                <wp:wrapNone/>
                <wp:docPr id="23" name="Arrow: Down 23"/>
                <wp:cNvGraphicFramePr/>
                <a:graphic xmlns:a="http://schemas.openxmlformats.org/drawingml/2006/main">
                  <a:graphicData uri="http://schemas.microsoft.com/office/word/2010/wordprocessingShape">
                    <wps:wsp>
                      <wps:cNvSpPr/>
                      <wps:spPr>
                        <a:xfrm>
                          <a:off x="0" y="0"/>
                          <a:ext cx="91440" cy="14478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F6171EC"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Arrow: Down 23" o:spid="_x0000_s1026" type="#_x0000_t67" style="position:absolute;margin-left:216.9pt;margin-top:84.8pt;width:7.2pt;height:11.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" adj="14779" fillcolor="white [3201]" strokecolor="gray [1629]" strokeweight="2pt"/>
            </w:pict>
          </mc:Fallback>
        </mc:AlternateContent>
      </w:r>
      <w:r w:rsidRPr="00D63407">
        <w:rPr>
          <w:noProof/>
        </w:rPr>
        <w:t xml:space="preserve"> </w:t>
      </w:r>
      <w:r w:rsidRPr="00D63407">
        <w:drawing>
          <wp:inline distT="0" distB="0" distL="0" distR="0" wp14:anchorId="291EA7E0" wp14:editId="181AF6BF">
            <wp:extent cx="4358640" cy="997688"/>
            <wp:effectExtent l="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386603" cy="1004089"/>
                    </a:xfrm>
                    <a:prstGeom prst="rect">
                      <a:avLst/>
                    </a:prstGeom>
                  </pic:spPr>
                </pic:pic>
              </a:graphicData>
            </a:graphic>
          </wp:inline>
        </w:drawing>
      </w:r>
    </w:p>
    <w:p w14:paraId="0D6E812D" w14:textId="77777777" w:rsidR="006F5231" w:rsidRDefault="006F5231" w:rsidP="006F5231">
      <w:pPr>
        <w:pStyle w:val="isi"/>
        <w:ind w:left="993" w:firstLine="447"/>
      </w:pPr>
    </w:p>
    <w:p w14:paraId="635E4BD3" w14:textId="77777777" w:rsidR="006F5231" w:rsidRDefault="006F5231" w:rsidP="006F5231">
      <w:pPr>
        <w:pStyle w:val="isi"/>
        <w:ind w:left="1418" w:firstLine="447"/>
      </w:pPr>
      <w:r w:rsidRPr="00CB38DA">
        <w:drawing>
          <wp:inline distT="0" distB="0" distL="0" distR="0" wp14:anchorId="5D78C3F8" wp14:editId="7D02DEFA">
            <wp:extent cx="3101340" cy="613807"/>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79292" cy="629235"/>
                    </a:xfrm>
                    <a:prstGeom prst="rect">
                      <a:avLst/>
                    </a:prstGeom>
                  </pic:spPr>
                </pic:pic>
              </a:graphicData>
            </a:graphic>
          </wp:inline>
        </w:drawing>
      </w:r>
    </w:p>
    <w:p w14:paraId="338FCB80" w14:textId="226C8287" w:rsidR="006F5231" w:rsidRDefault="006F5231" w:rsidP="006F5231">
      <w:pPr>
        <w:pStyle w:val="GAMBAR"/>
      </w:pPr>
      <w:bookmarkStart w:id="158" w:name="_Toc111197429"/>
      <w:r>
        <w:t xml:space="preserve">Gambar 5. </w:t>
      </w:r>
      <w:r>
        <w:fldChar w:fldCharType="begin"/>
      </w:r>
      <w:r>
        <w:instrText xml:space="preserve"> SEQ Gambar_5. \* ARABIC </w:instrText>
      </w:r>
      <w:r>
        <w:fldChar w:fldCharType="separate"/>
      </w:r>
      <w:r w:rsidR="00D96B71">
        <w:rPr>
          <w:noProof/>
        </w:rPr>
        <w:t>1</w:t>
      </w:r>
      <w:r>
        <w:fldChar w:fldCharType="end"/>
      </w:r>
      <w:r>
        <w:t xml:space="preserve"> </w:t>
      </w:r>
      <w:r w:rsidRPr="00DC3F1D">
        <w:rPr>
          <w:i/>
          <w:iCs/>
        </w:rPr>
        <w:t>Implementasi guide</w:t>
      </w:r>
      <w:r>
        <w:rPr>
          <w:i/>
          <w:iCs/>
        </w:rPr>
        <w:t xml:space="preserve">  TextSpan</w:t>
      </w:r>
      <w:r>
        <w:t xml:space="preserve">  pada dart </w:t>
      </w:r>
      <w:r w:rsidRPr="00DC3F1D">
        <w:rPr>
          <w:i/>
          <w:iCs/>
        </w:rPr>
        <w:t>file</w:t>
      </w:r>
      <w:bookmarkEnd w:id="158"/>
    </w:p>
    <w:p w14:paraId="2E7EABEB" w14:textId="77777777" w:rsidR="006F5231" w:rsidRPr="00147801" w:rsidRDefault="006F5231" w:rsidP="006F5231">
      <w:pPr>
        <w:pStyle w:val="isi"/>
        <w:numPr>
          <w:ilvl w:val="1"/>
          <w:numId w:val="15"/>
        </w:numPr>
        <w:ind w:left="993" w:hanging="567"/>
      </w:pPr>
      <w:r>
        <w:rPr>
          <w:lang w:val="en"/>
        </w:rPr>
        <w:t>Desain UI &amp; Widgets Text.Rich</w:t>
      </w:r>
    </w:p>
    <w:p w14:paraId="4C96159C" w14:textId="77777777" w:rsidR="006F5231" w:rsidRDefault="006F5231" w:rsidP="006F5231">
      <w:pPr>
        <w:pStyle w:val="isi"/>
        <w:ind w:left="993" w:firstLine="447"/>
        <w:rPr>
          <w:lang w:val="en"/>
        </w:rPr>
      </w:pPr>
      <w:r>
        <w:rPr>
          <w:lang w:val="en"/>
        </w:rPr>
        <w:t xml:space="preserve">Membuat desain text dengan beberapa gaya yang berbeda yang mengambil text dari </w:t>
      </w:r>
      <w:r w:rsidRPr="00CC78F7">
        <w:rPr>
          <w:i/>
          <w:iCs/>
          <w:lang w:val="en"/>
        </w:rPr>
        <w:t>textSpan</w:t>
      </w:r>
      <w:r>
        <w:rPr>
          <w:lang w:val="en"/>
        </w:rPr>
        <w:t xml:space="preserve"> sebagi subpohon</w:t>
      </w:r>
    </w:p>
    <w:p w14:paraId="34C7E733" w14:textId="77777777" w:rsidR="006F5231" w:rsidRDefault="006F5231" w:rsidP="006F5231">
      <w:pPr>
        <w:pStyle w:val="isi"/>
        <w:ind w:left="993" w:firstLine="0"/>
        <w:rPr>
          <w:lang w:val="en"/>
        </w:rPr>
      </w:pPr>
      <w:r>
        <w:rPr>
          <w:noProof/>
        </w:rPr>
        <mc:AlternateContent>
          <mc:Choice Requires="wps">
            <w:drawing>
              <wp:anchor distT="0" distB="0" distL="114300" distR="114300" simplePos="0" relativeHeight="251660288" behindDoc="0" locked="0" layoutInCell="1" allowOverlap="1" wp14:anchorId="72310D82" wp14:editId="5EE03B9F">
                <wp:simplePos x="0" y="0"/>
                <wp:positionH relativeFrom="column">
                  <wp:posOffset>2758440</wp:posOffset>
                </wp:positionH>
                <wp:positionV relativeFrom="paragraph">
                  <wp:posOffset>1216660</wp:posOffset>
                </wp:positionV>
                <wp:extent cx="91440" cy="144780"/>
                <wp:effectExtent l="19050" t="0" r="41910" b="45720"/>
                <wp:wrapNone/>
                <wp:docPr id="27" name="Arrow: Down 27"/>
                <wp:cNvGraphicFramePr/>
                <a:graphic xmlns:a="http://schemas.openxmlformats.org/drawingml/2006/main">
                  <a:graphicData uri="http://schemas.microsoft.com/office/word/2010/wordprocessingShape">
                    <wps:wsp>
                      <wps:cNvSpPr/>
                      <wps:spPr>
                        <a:xfrm>
                          <a:off x="0" y="0"/>
                          <a:ext cx="91440" cy="14478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D6450F" id="Arrow: Down 27" o:spid="_x0000_s1026" type="#_x0000_t67" style="position:absolute;margin-left:217.2pt;margin-top:95.8pt;width:7.2pt;height:11.4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" adj="14779" fillcolor="white [3201]" strokecolor="gray [1629]" strokeweight="2pt"/>
            </w:pict>
          </mc:Fallback>
        </mc:AlternateContent>
      </w:r>
      <w:r w:rsidRPr="00676F74">
        <w:rPr>
          <w:lang w:val="en"/>
        </w:rPr>
        <w:drawing>
          <wp:inline distT="0" distB="0" distL="0" distR="0" wp14:anchorId="5B5C254B" wp14:editId="790F829D">
            <wp:extent cx="4251960" cy="112967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10888" cy="1145334"/>
                    </a:xfrm>
                    <a:prstGeom prst="rect">
                      <a:avLst/>
                    </a:prstGeom>
                  </pic:spPr>
                </pic:pic>
              </a:graphicData>
            </a:graphic>
          </wp:inline>
        </w:drawing>
      </w:r>
    </w:p>
    <w:p w14:paraId="73FD6E16" w14:textId="77777777" w:rsidR="006F5231" w:rsidRDefault="006F5231" w:rsidP="006F5231">
      <w:pPr>
        <w:pStyle w:val="isi"/>
        <w:ind w:left="993" w:firstLine="0"/>
        <w:rPr>
          <w:lang w:val="en"/>
        </w:rPr>
      </w:pPr>
    </w:p>
    <w:p w14:paraId="5C7524AC" w14:textId="77777777" w:rsidR="006F5231" w:rsidRDefault="006F5231" w:rsidP="006F5231">
      <w:pPr>
        <w:pStyle w:val="isi"/>
        <w:ind w:left="993" w:firstLine="0"/>
        <w:rPr>
          <w:lang w:val="en"/>
        </w:rPr>
      </w:pPr>
      <w:r w:rsidRPr="00676F74">
        <w:rPr>
          <w:lang w:val="en"/>
        </w:rPr>
        <w:drawing>
          <wp:inline distT="0" distB="0" distL="0" distR="0" wp14:anchorId="6312AF1A" wp14:editId="5ED47234">
            <wp:extent cx="4251960" cy="863462"/>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290510" cy="871291"/>
                    </a:xfrm>
                    <a:prstGeom prst="rect">
                      <a:avLst/>
                    </a:prstGeom>
                  </pic:spPr>
                </pic:pic>
              </a:graphicData>
            </a:graphic>
          </wp:inline>
        </w:drawing>
      </w:r>
    </w:p>
    <w:p w14:paraId="150CBCDE" w14:textId="4235FA92" w:rsidR="006F5231" w:rsidRPr="00DC3F1D" w:rsidRDefault="006F5231" w:rsidP="00FD2166">
      <w:pPr>
        <w:pStyle w:val="GAMBAR"/>
        <w:rPr>
          <w:i/>
          <w:iCs/>
          <w:lang w:val="en"/>
        </w:rPr>
      </w:pPr>
      <w:bookmarkStart w:id="159" w:name="_Toc111197430"/>
      <w:r>
        <w:t xml:space="preserve">Gambar 5. </w:t>
      </w:r>
      <w:r>
        <w:fldChar w:fldCharType="begin"/>
      </w:r>
      <w:r>
        <w:instrText xml:space="preserve"> SEQ Gambar_5. \* ARABIC </w:instrText>
      </w:r>
      <w:r>
        <w:fldChar w:fldCharType="separate"/>
      </w:r>
      <w:r w:rsidR="00D96B71">
        <w:rPr>
          <w:noProof/>
        </w:rPr>
        <w:t>2</w:t>
      </w:r>
      <w:r>
        <w:fldChar w:fldCharType="end"/>
      </w:r>
      <w:r>
        <w:t xml:space="preserve"> </w:t>
      </w:r>
      <w:r>
        <w:rPr>
          <w:i/>
          <w:iCs/>
        </w:rPr>
        <w:t xml:space="preserve">Implementasi Guide TextRich </w:t>
      </w:r>
      <w:r>
        <w:t xml:space="preserve">pada dart </w:t>
      </w:r>
      <w:r>
        <w:rPr>
          <w:i/>
          <w:iCs/>
        </w:rPr>
        <w:t>file</w:t>
      </w:r>
      <w:bookmarkEnd w:id="159"/>
    </w:p>
    <w:p w14:paraId="24B65715" w14:textId="77777777" w:rsidR="006F5231" w:rsidRDefault="006F5231" w:rsidP="006F5231">
      <w:pPr>
        <w:spacing w:line="259" w:lineRule="auto"/>
        <w:rPr>
          <w:lang w:val="en"/>
        </w:rPr>
      </w:pPr>
      <w:r>
        <w:rPr>
          <w:lang w:val="en"/>
        </w:rPr>
        <w:br w:type="page"/>
      </w:r>
    </w:p>
    <w:p w14:paraId="02379095" w14:textId="77777777" w:rsidR="006F5231" w:rsidRPr="00D3395F" w:rsidRDefault="006F5231" w:rsidP="006F5231">
      <w:pPr>
        <w:pStyle w:val="isi"/>
        <w:numPr>
          <w:ilvl w:val="1"/>
          <w:numId w:val="15"/>
        </w:numPr>
        <w:ind w:left="993" w:hanging="567"/>
      </w:pPr>
      <w:r>
        <w:rPr>
          <w:lang w:val="en"/>
        </w:rPr>
        <w:lastRenderedPageBreak/>
        <w:t>Desain UI &amp; Widgets TextStyle</w:t>
      </w:r>
    </w:p>
    <w:p w14:paraId="28B25057" w14:textId="77777777" w:rsidR="006F5231" w:rsidRDefault="006F5231" w:rsidP="006F5231">
      <w:pPr>
        <w:pStyle w:val="isi"/>
        <w:ind w:left="993" w:firstLine="447"/>
        <w:rPr>
          <w:lang w:val="en"/>
        </w:rPr>
      </w:pPr>
      <w:r>
        <w:rPr>
          <w:lang w:val="en"/>
        </w:rPr>
        <w:t>Mendesain text pada widgets sehingga viewText tampil interaktif yang di antaranya menambahkan warna, ukuran text dan decorations.</w:t>
      </w:r>
    </w:p>
    <w:p w14:paraId="5BC0D387" w14:textId="77777777" w:rsidR="006F5231" w:rsidRDefault="006F5231" w:rsidP="006F5231">
      <w:pPr>
        <w:pStyle w:val="isi"/>
        <w:ind w:left="993" w:firstLine="0"/>
      </w:pPr>
      <w:r>
        <w:rPr>
          <w:noProof/>
        </w:rPr>
        <mc:AlternateContent>
          <mc:Choice Requires="wps">
            <w:drawing>
              <wp:anchor distT="0" distB="0" distL="114300" distR="114300" simplePos="0" relativeHeight="251661312" behindDoc="0" locked="0" layoutInCell="1" allowOverlap="1" wp14:anchorId="172E151A" wp14:editId="5DEC429C">
                <wp:simplePos x="0" y="0"/>
                <wp:positionH relativeFrom="column">
                  <wp:posOffset>2651760</wp:posOffset>
                </wp:positionH>
                <wp:positionV relativeFrom="paragraph">
                  <wp:posOffset>1350645</wp:posOffset>
                </wp:positionV>
                <wp:extent cx="91440" cy="144780"/>
                <wp:effectExtent l="19050" t="0" r="41910" b="45720"/>
                <wp:wrapNone/>
                <wp:docPr id="30" name="Arrow: Down 30"/>
                <wp:cNvGraphicFramePr/>
                <a:graphic xmlns:a="http://schemas.openxmlformats.org/drawingml/2006/main">
                  <a:graphicData uri="http://schemas.microsoft.com/office/word/2010/wordprocessingShape">
                    <wps:wsp>
                      <wps:cNvSpPr/>
                      <wps:spPr>
                        <a:xfrm>
                          <a:off x="0" y="0"/>
                          <a:ext cx="91440" cy="14478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F762AD" id="Arrow: Down 30" o:spid="_x0000_s1026" type="#_x0000_t67" style="position:absolute;margin-left:208.8pt;margin-top:106.35pt;width:7.2pt;height:11.4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" adj="14779" fillcolor="white [3201]" strokecolor="gray [1629]" strokeweight="2pt"/>
            </w:pict>
          </mc:Fallback>
        </mc:AlternateContent>
      </w:r>
      <w:r w:rsidRPr="001C67C9">
        <w:drawing>
          <wp:inline distT="0" distB="0" distL="0" distR="0" wp14:anchorId="4BC45567" wp14:editId="460D3E7D">
            <wp:extent cx="4206240" cy="1263878"/>
            <wp:effectExtent l="0" t="0" r="381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224088" cy="1269241"/>
                    </a:xfrm>
                    <a:prstGeom prst="rect">
                      <a:avLst/>
                    </a:prstGeom>
                  </pic:spPr>
                </pic:pic>
              </a:graphicData>
            </a:graphic>
          </wp:inline>
        </w:drawing>
      </w:r>
    </w:p>
    <w:p w14:paraId="0F7FBC2F" w14:textId="77777777" w:rsidR="006F5231" w:rsidRDefault="006F5231" w:rsidP="006F5231">
      <w:pPr>
        <w:pStyle w:val="isi"/>
        <w:ind w:left="993" w:firstLine="0"/>
      </w:pPr>
      <w:r>
        <w:t xml:space="preserve"> </w:t>
      </w:r>
    </w:p>
    <w:p w14:paraId="32631E42" w14:textId="77777777" w:rsidR="006F5231" w:rsidRDefault="006F5231" w:rsidP="006F5231">
      <w:pPr>
        <w:pStyle w:val="isi"/>
        <w:ind w:left="993" w:firstLine="0"/>
      </w:pPr>
      <w:r w:rsidRPr="00A47E15">
        <w:drawing>
          <wp:inline distT="0" distB="0" distL="0" distR="0" wp14:anchorId="052314BC" wp14:editId="2DDF232D">
            <wp:extent cx="4206240" cy="1315179"/>
            <wp:effectExtent l="0" t="0" r="381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4221724" cy="1320020"/>
                    </a:xfrm>
                    <a:prstGeom prst="rect">
                      <a:avLst/>
                    </a:prstGeom>
                  </pic:spPr>
                </pic:pic>
              </a:graphicData>
            </a:graphic>
          </wp:inline>
        </w:drawing>
      </w:r>
    </w:p>
    <w:p w14:paraId="1F8C92E2" w14:textId="551DD837" w:rsidR="006F5231" w:rsidRPr="00C04855" w:rsidRDefault="006F5231" w:rsidP="00FD2166">
      <w:pPr>
        <w:pStyle w:val="GAMBAR"/>
      </w:pPr>
      <w:bookmarkStart w:id="160" w:name="_Toc111197431"/>
      <w:r>
        <w:t xml:space="preserve">Gambar 5. </w:t>
      </w:r>
      <w:r>
        <w:fldChar w:fldCharType="begin"/>
      </w:r>
      <w:r>
        <w:instrText xml:space="preserve"> SEQ Gambar_5. \* ARABIC </w:instrText>
      </w:r>
      <w:r>
        <w:fldChar w:fldCharType="separate"/>
      </w:r>
      <w:r w:rsidR="00D96B71">
        <w:rPr>
          <w:noProof/>
        </w:rPr>
        <w:t>3</w:t>
      </w:r>
      <w:r>
        <w:fldChar w:fldCharType="end"/>
      </w:r>
      <w:r>
        <w:t xml:space="preserve"> </w:t>
      </w:r>
      <w:r>
        <w:rPr>
          <w:i/>
          <w:iCs/>
        </w:rPr>
        <w:t xml:space="preserve">Implementasi Guide TextStyle </w:t>
      </w:r>
      <w:r>
        <w:t xml:space="preserve">pada dart </w:t>
      </w:r>
      <w:r>
        <w:rPr>
          <w:i/>
          <w:iCs/>
        </w:rPr>
        <w:t>file</w:t>
      </w:r>
      <w:bookmarkEnd w:id="160"/>
    </w:p>
    <w:p w14:paraId="6EEBB7D3" w14:textId="77777777" w:rsidR="006F5231" w:rsidRPr="00147801" w:rsidRDefault="006F5231" w:rsidP="006F5231">
      <w:pPr>
        <w:pStyle w:val="isi"/>
        <w:numPr>
          <w:ilvl w:val="1"/>
          <w:numId w:val="15"/>
        </w:numPr>
        <w:ind w:left="993" w:hanging="567"/>
      </w:pPr>
      <w:r>
        <w:rPr>
          <w:lang w:val="en"/>
        </w:rPr>
        <w:t>Desain UI &amp; Widgets ButtonText</w:t>
      </w:r>
    </w:p>
    <w:p w14:paraId="63F7FDAE" w14:textId="77777777" w:rsidR="006F5231" w:rsidRDefault="006F5231" w:rsidP="006F5231">
      <w:pPr>
        <w:pStyle w:val="isi"/>
        <w:ind w:left="993" w:firstLine="447"/>
        <w:rPr>
          <w:lang w:val="en"/>
        </w:rPr>
      </w:pPr>
      <w:r>
        <w:rPr>
          <w:lang w:val="en"/>
        </w:rPr>
        <w:t xml:space="preserve">Membuat Button text </w:t>
      </w:r>
      <w:r w:rsidRPr="004E3B9E">
        <w:rPr>
          <w:lang w:val="en"/>
        </w:rPr>
        <w:t xml:space="preserve">Flutter </w:t>
      </w:r>
      <w:r>
        <w:rPr>
          <w:lang w:val="en"/>
        </w:rPr>
        <w:t>dengan menambahkan text decorations yang nantinya akan di gunakan untuk membuka halaman-halaman pada aplikasi list_followers.</w:t>
      </w:r>
    </w:p>
    <w:p w14:paraId="3BCBE8EF" w14:textId="77777777" w:rsidR="006F5231" w:rsidRDefault="006F5231" w:rsidP="006F5231">
      <w:pPr>
        <w:pStyle w:val="isi"/>
        <w:ind w:left="993" w:firstLine="283"/>
      </w:pPr>
      <w:r>
        <w:rPr>
          <w:noProof/>
        </w:rPr>
        <mc:AlternateContent>
          <mc:Choice Requires="wps">
            <w:drawing>
              <wp:anchor distT="0" distB="0" distL="114300" distR="114300" simplePos="0" relativeHeight="251662336" behindDoc="0" locked="0" layoutInCell="1" allowOverlap="1" wp14:anchorId="645535A2" wp14:editId="33F78236">
                <wp:simplePos x="0" y="0"/>
                <wp:positionH relativeFrom="column">
                  <wp:posOffset>2354580</wp:posOffset>
                </wp:positionH>
                <wp:positionV relativeFrom="paragraph">
                  <wp:posOffset>266065</wp:posOffset>
                </wp:positionV>
                <wp:extent cx="91440" cy="144780"/>
                <wp:effectExtent l="0" t="26670" r="34290" b="34290"/>
                <wp:wrapNone/>
                <wp:docPr id="34" name="Arrow: Down 34"/>
                <wp:cNvGraphicFramePr/>
                <a:graphic xmlns:a="http://schemas.openxmlformats.org/drawingml/2006/main">
                  <a:graphicData uri="http://schemas.microsoft.com/office/word/2010/wordprocessingShape">
                    <wps:wsp>
                      <wps:cNvSpPr/>
                      <wps:spPr>
                        <a:xfrm rot="16200000">
                          <a:off x="0" y="0"/>
                          <a:ext cx="91440" cy="14478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A5D719" id="Arrow: Down 34" o:spid="_x0000_s1026" type="#_x0000_t67" style="position:absolute;margin-left:185.4pt;margin-top:20.95pt;width:7.2pt;height:11.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" adj="14779" fillcolor="white [3201]" strokecolor="gray [1629]" strokeweight="2pt"/>
            </w:pict>
          </mc:Fallback>
        </mc:AlternateContent>
      </w:r>
      <w:r w:rsidRPr="00733A9B">
        <w:drawing>
          <wp:inline distT="0" distB="0" distL="0" distR="0" wp14:anchorId="394B1CD9" wp14:editId="119E7266">
            <wp:extent cx="1409700" cy="585672"/>
            <wp:effectExtent l="0" t="0" r="0" b="508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1412613" cy="586882"/>
                    </a:xfrm>
                    <a:prstGeom prst="rect">
                      <a:avLst/>
                    </a:prstGeom>
                  </pic:spPr>
                </pic:pic>
              </a:graphicData>
            </a:graphic>
          </wp:inline>
        </w:drawing>
      </w:r>
      <w:r>
        <w:tab/>
      </w:r>
      <w:r>
        <w:tab/>
      </w:r>
      <w:r w:rsidRPr="00733A9B">
        <w:drawing>
          <wp:inline distT="0" distB="0" distL="0" distR="0" wp14:anchorId="06976410" wp14:editId="78E66558">
            <wp:extent cx="1828800" cy="484307"/>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836911" cy="486455"/>
                    </a:xfrm>
                    <a:prstGeom prst="rect">
                      <a:avLst/>
                    </a:prstGeom>
                  </pic:spPr>
                </pic:pic>
              </a:graphicData>
            </a:graphic>
          </wp:inline>
        </w:drawing>
      </w:r>
    </w:p>
    <w:p w14:paraId="18B3E1CF" w14:textId="32768045" w:rsidR="006F5231" w:rsidRPr="00C04855" w:rsidRDefault="006F5231" w:rsidP="00FD2166">
      <w:pPr>
        <w:pStyle w:val="GAMBAR"/>
      </w:pPr>
      <w:bookmarkStart w:id="161" w:name="_Toc111197432"/>
      <w:r>
        <w:t xml:space="preserve">Gambar 5. </w:t>
      </w:r>
      <w:r>
        <w:fldChar w:fldCharType="begin"/>
      </w:r>
      <w:r>
        <w:instrText xml:space="preserve"> SEQ Gambar_5. \* ARABIC </w:instrText>
      </w:r>
      <w:r>
        <w:fldChar w:fldCharType="separate"/>
      </w:r>
      <w:r w:rsidR="00D96B71">
        <w:rPr>
          <w:noProof/>
        </w:rPr>
        <w:t>4</w:t>
      </w:r>
      <w:r>
        <w:fldChar w:fldCharType="end"/>
      </w:r>
      <w:r>
        <w:t xml:space="preserve"> </w:t>
      </w:r>
      <w:r>
        <w:rPr>
          <w:i/>
          <w:iCs/>
        </w:rPr>
        <w:t xml:space="preserve">Implementasi Guide ButtonText </w:t>
      </w:r>
      <w:r>
        <w:t xml:space="preserve">pada dart </w:t>
      </w:r>
      <w:r>
        <w:rPr>
          <w:i/>
          <w:iCs/>
        </w:rPr>
        <w:t>file</w:t>
      </w:r>
      <w:bookmarkEnd w:id="161"/>
    </w:p>
    <w:p w14:paraId="47EA7287" w14:textId="77777777" w:rsidR="006F5231" w:rsidRDefault="006F5231" w:rsidP="006F5231">
      <w:pPr>
        <w:spacing w:line="259" w:lineRule="auto"/>
        <w:rPr>
          <w:lang w:val="en"/>
        </w:rPr>
      </w:pPr>
      <w:r>
        <w:rPr>
          <w:lang w:val="en"/>
        </w:rPr>
        <w:br w:type="page"/>
      </w:r>
    </w:p>
    <w:p w14:paraId="083884F4" w14:textId="77777777" w:rsidR="006F5231" w:rsidRPr="004E3B9E" w:rsidRDefault="006F5231" w:rsidP="006F5231">
      <w:pPr>
        <w:pStyle w:val="isi"/>
        <w:numPr>
          <w:ilvl w:val="1"/>
          <w:numId w:val="15"/>
        </w:numPr>
        <w:ind w:left="993" w:hanging="567"/>
      </w:pPr>
      <w:r>
        <w:rPr>
          <w:lang w:val="en"/>
        </w:rPr>
        <w:lastRenderedPageBreak/>
        <w:t>Desain UI &amp; Widgets Image</w:t>
      </w:r>
    </w:p>
    <w:p w14:paraId="7B514B4B" w14:textId="77777777" w:rsidR="006F5231" w:rsidRDefault="006F5231" w:rsidP="006F5231">
      <w:pPr>
        <w:pStyle w:val="isi"/>
        <w:ind w:left="993" w:firstLine="447"/>
        <w:rPr>
          <w:lang w:val="en"/>
        </w:rPr>
      </w:pPr>
      <w:r>
        <w:rPr>
          <w:lang w:val="en"/>
        </w:rPr>
        <w:t>Membuat gambar pada halaman flutter.dart dan home.dart. Gambar dibuat menggunakan local image dan network image, localImage memanggil gambar pada asset yang sudah di set pada pubspec.yml sedangkan networkImage memanggil gambar berbentuk URL.</w:t>
      </w:r>
    </w:p>
    <w:p w14:paraId="78C28776" w14:textId="77777777" w:rsidR="006F5231" w:rsidRDefault="006F5231" w:rsidP="006F5231">
      <w:pPr>
        <w:pStyle w:val="isi"/>
        <w:ind w:left="993" w:firstLine="447"/>
        <w:jc w:val="center"/>
        <w:rPr>
          <w:lang w:val="en"/>
        </w:rPr>
      </w:pPr>
      <w:r>
        <w:rPr>
          <w:noProof/>
        </w:rPr>
        <mc:AlternateContent>
          <mc:Choice Requires="wps">
            <w:drawing>
              <wp:anchor distT="0" distB="0" distL="114300" distR="114300" simplePos="0" relativeHeight="251664384" behindDoc="0" locked="0" layoutInCell="1" allowOverlap="1" wp14:anchorId="39CACF44" wp14:editId="347E2591">
                <wp:simplePos x="0" y="0"/>
                <wp:positionH relativeFrom="column">
                  <wp:posOffset>2849880</wp:posOffset>
                </wp:positionH>
                <wp:positionV relativeFrom="paragraph">
                  <wp:posOffset>410845</wp:posOffset>
                </wp:positionV>
                <wp:extent cx="91440" cy="144780"/>
                <wp:effectExtent l="19050" t="0" r="41910" b="45720"/>
                <wp:wrapNone/>
                <wp:docPr id="39" name="Arrow: Down 39"/>
                <wp:cNvGraphicFramePr/>
                <a:graphic xmlns:a="http://schemas.openxmlformats.org/drawingml/2006/main">
                  <a:graphicData uri="http://schemas.microsoft.com/office/word/2010/wordprocessingShape">
                    <wps:wsp>
                      <wps:cNvSpPr/>
                      <wps:spPr>
                        <a:xfrm>
                          <a:off x="0" y="0"/>
                          <a:ext cx="91440" cy="14478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9DB85C" id="Arrow: Down 39" o:spid="_x0000_s1026" type="#_x0000_t67" style="position:absolute;margin-left:224.4pt;margin-top:32.35pt;width:7.2pt;height:11.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" adj="14779" fillcolor="white [3201]" strokecolor="gray [1629]" strokeweight="2pt"/>
            </w:pict>
          </mc:Fallback>
        </mc:AlternateContent>
      </w:r>
      <w:r w:rsidRPr="004A1729">
        <w:rPr>
          <w:lang w:val="en"/>
        </w:rPr>
        <w:drawing>
          <wp:inline distT="0" distB="0" distL="0" distR="0" wp14:anchorId="6673F88D" wp14:editId="0A132101">
            <wp:extent cx="3650296" cy="320068"/>
            <wp:effectExtent l="0" t="0" r="7620"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650296" cy="320068"/>
                    </a:xfrm>
                    <a:prstGeom prst="rect">
                      <a:avLst/>
                    </a:prstGeom>
                  </pic:spPr>
                </pic:pic>
              </a:graphicData>
            </a:graphic>
          </wp:inline>
        </w:drawing>
      </w:r>
    </w:p>
    <w:p w14:paraId="59D3A696" w14:textId="77777777" w:rsidR="006F5231" w:rsidRDefault="006F5231" w:rsidP="006F5231">
      <w:pPr>
        <w:pStyle w:val="isi"/>
        <w:ind w:left="993" w:firstLine="447"/>
        <w:rPr>
          <w:lang w:val="en"/>
        </w:rPr>
      </w:pPr>
    </w:p>
    <w:p w14:paraId="27AAB7EA" w14:textId="77777777" w:rsidR="006F5231" w:rsidRDefault="006F5231" w:rsidP="006F5231">
      <w:pPr>
        <w:pStyle w:val="isi"/>
        <w:ind w:left="993" w:firstLine="447"/>
        <w:jc w:val="center"/>
        <w:rPr>
          <w:lang w:val="en"/>
        </w:rPr>
      </w:pPr>
      <w:r w:rsidRPr="004A1729">
        <w:rPr>
          <w:lang w:val="en"/>
        </w:rPr>
        <w:drawing>
          <wp:inline distT="0" distB="0" distL="0" distR="0" wp14:anchorId="1AE5C66F" wp14:editId="7BFA4419">
            <wp:extent cx="2270957" cy="678239"/>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270957" cy="678239"/>
                    </a:xfrm>
                    <a:prstGeom prst="rect">
                      <a:avLst/>
                    </a:prstGeom>
                  </pic:spPr>
                </pic:pic>
              </a:graphicData>
            </a:graphic>
          </wp:inline>
        </w:drawing>
      </w:r>
    </w:p>
    <w:p w14:paraId="5B5E434E" w14:textId="15FD5164" w:rsidR="006F5231" w:rsidRPr="00C04855" w:rsidRDefault="006F5231" w:rsidP="00FD2166">
      <w:pPr>
        <w:pStyle w:val="GAMBAR"/>
      </w:pPr>
      <w:bookmarkStart w:id="162" w:name="_Toc111197433"/>
      <w:r>
        <w:t xml:space="preserve">Gambar 5. </w:t>
      </w:r>
      <w:r>
        <w:fldChar w:fldCharType="begin"/>
      </w:r>
      <w:r>
        <w:instrText xml:space="preserve"> SEQ Gambar_5. \* ARABIC </w:instrText>
      </w:r>
      <w:r>
        <w:fldChar w:fldCharType="separate"/>
      </w:r>
      <w:r w:rsidR="00D96B71">
        <w:rPr>
          <w:noProof/>
        </w:rPr>
        <w:t>5</w:t>
      </w:r>
      <w:r>
        <w:fldChar w:fldCharType="end"/>
      </w:r>
      <w:r>
        <w:t xml:space="preserve"> </w:t>
      </w:r>
      <w:r>
        <w:rPr>
          <w:i/>
          <w:iCs/>
        </w:rPr>
        <w:t xml:space="preserve">Implementasi Guide Iamge </w:t>
      </w:r>
      <w:r>
        <w:t xml:space="preserve">pada dart </w:t>
      </w:r>
      <w:r>
        <w:rPr>
          <w:i/>
          <w:iCs/>
        </w:rPr>
        <w:t>file</w:t>
      </w:r>
      <w:bookmarkEnd w:id="162"/>
    </w:p>
    <w:p w14:paraId="4A48E31F" w14:textId="77777777" w:rsidR="006F5231" w:rsidRPr="004E3B9E" w:rsidRDefault="006F5231" w:rsidP="006F5231">
      <w:pPr>
        <w:pStyle w:val="isi"/>
        <w:numPr>
          <w:ilvl w:val="1"/>
          <w:numId w:val="15"/>
        </w:numPr>
        <w:ind w:left="993" w:hanging="567"/>
      </w:pPr>
      <w:r>
        <w:rPr>
          <w:lang w:val="en"/>
        </w:rPr>
        <w:t>Desain UI &amp; Widgets Padding, Border</w:t>
      </w:r>
    </w:p>
    <w:p w14:paraId="693E09A8" w14:textId="77777777" w:rsidR="006F5231" w:rsidRPr="002645BF" w:rsidRDefault="006F5231" w:rsidP="006F5231">
      <w:pPr>
        <w:pStyle w:val="isi"/>
        <w:ind w:left="993" w:firstLine="0"/>
      </w:pPr>
      <w:r>
        <w:t xml:space="preserve">   Membuat desain border dan padding pada</w:t>
      </w:r>
      <w:r w:rsidRPr="00BD15C0">
        <w:rPr>
          <w:i/>
          <w:iCs/>
        </w:rPr>
        <w:t xml:space="preserve"> TextStyle</w:t>
      </w:r>
      <w:r>
        <w:t xml:space="preserve"> dan </w:t>
      </w:r>
      <w:r w:rsidRPr="00BD15C0">
        <w:rPr>
          <w:i/>
          <w:iCs/>
        </w:rPr>
        <w:t>ButtonText</w:t>
      </w:r>
      <w:r>
        <w:rPr>
          <w:i/>
          <w:iCs/>
        </w:rPr>
        <w:t xml:space="preserve"> </w:t>
      </w:r>
      <w:r>
        <w:t>untuk mengubah sudut dari persegi pada button dan textstyle.</w:t>
      </w:r>
    </w:p>
    <w:p w14:paraId="0C05535E" w14:textId="77777777" w:rsidR="006F5231" w:rsidRDefault="006F5231" w:rsidP="006F5231">
      <w:pPr>
        <w:pStyle w:val="isi"/>
        <w:ind w:left="993" w:firstLine="0"/>
      </w:pPr>
    </w:p>
    <w:p w14:paraId="435BEEC0" w14:textId="77777777" w:rsidR="006F5231" w:rsidRDefault="006F5231" w:rsidP="006F5231">
      <w:pPr>
        <w:pStyle w:val="isi"/>
        <w:ind w:left="993" w:firstLine="0"/>
        <w:jc w:val="center"/>
      </w:pPr>
      <w:r>
        <w:rPr>
          <w:noProof/>
        </w:rPr>
        <mc:AlternateContent>
          <mc:Choice Requires="wps">
            <w:drawing>
              <wp:anchor distT="0" distB="0" distL="114300" distR="114300" simplePos="0" relativeHeight="251663360" behindDoc="0" locked="0" layoutInCell="1" allowOverlap="1" wp14:anchorId="4B1360A0" wp14:editId="416EC98B">
                <wp:simplePos x="0" y="0"/>
                <wp:positionH relativeFrom="column">
                  <wp:posOffset>2849880</wp:posOffset>
                </wp:positionH>
                <wp:positionV relativeFrom="paragraph">
                  <wp:posOffset>788035</wp:posOffset>
                </wp:positionV>
                <wp:extent cx="91440" cy="144780"/>
                <wp:effectExtent l="19050" t="0" r="41910" b="45720"/>
                <wp:wrapNone/>
                <wp:docPr id="36" name="Arrow: Down 36"/>
                <wp:cNvGraphicFramePr/>
                <a:graphic xmlns:a="http://schemas.openxmlformats.org/drawingml/2006/main">
                  <a:graphicData uri="http://schemas.microsoft.com/office/word/2010/wordprocessingShape">
                    <wps:wsp>
                      <wps:cNvSpPr/>
                      <wps:spPr>
                        <a:xfrm>
                          <a:off x="0" y="0"/>
                          <a:ext cx="91440" cy="14478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7FC3B7F" id="Arrow: Down 36" o:spid="_x0000_s1026" type="#_x0000_t67" style="position:absolute;margin-left:224.4pt;margin-top:62.05pt;width:7.2pt;height:11.4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" adj="14779" fillcolor="white [3201]" strokecolor="gray [1629]" strokeweight="2pt"/>
            </w:pict>
          </mc:Fallback>
        </mc:AlternateContent>
      </w:r>
      <w:r w:rsidRPr="00BD15C0">
        <w:drawing>
          <wp:inline distT="0" distB="0" distL="0" distR="0" wp14:anchorId="5236B728" wp14:editId="181D5552">
            <wp:extent cx="2994660" cy="717729"/>
            <wp:effectExtent l="0" t="0" r="0" b="635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3015490" cy="722721"/>
                    </a:xfrm>
                    <a:prstGeom prst="rect">
                      <a:avLst/>
                    </a:prstGeom>
                  </pic:spPr>
                </pic:pic>
              </a:graphicData>
            </a:graphic>
          </wp:inline>
        </w:drawing>
      </w:r>
    </w:p>
    <w:p w14:paraId="38E31F08" w14:textId="77777777" w:rsidR="006F5231" w:rsidRDefault="006F5231" w:rsidP="006F5231">
      <w:pPr>
        <w:pStyle w:val="isi"/>
        <w:ind w:left="993" w:firstLine="0"/>
        <w:jc w:val="center"/>
      </w:pPr>
    </w:p>
    <w:p w14:paraId="7C2A433B" w14:textId="77777777" w:rsidR="006F5231" w:rsidRDefault="006F5231" w:rsidP="006F5231">
      <w:pPr>
        <w:pStyle w:val="isi"/>
        <w:ind w:left="993" w:firstLine="0"/>
        <w:jc w:val="center"/>
      </w:pPr>
      <w:r w:rsidRPr="002645BF">
        <w:drawing>
          <wp:inline distT="0" distB="0" distL="0" distR="0" wp14:anchorId="385EF1D2" wp14:editId="2D6FE69F">
            <wp:extent cx="3375660" cy="1003892"/>
            <wp:effectExtent l="0" t="0" r="0" b="635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3402667" cy="1011924"/>
                    </a:xfrm>
                    <a:prstGeom prst="rect">
                      <a:avLst/>
                    </a:prstGeom>
                  </pic:spPr>
                </pic:pic>
              </a:graphicData>
            </a:graphic>
          </wp:inline>
        </w:drawing>
      </w:r>
    </w:p>
    <w:p w14:paraId="7C6219A7" w14:textId="04C77380" w:rsidR="006F5231" w:rsidRPr="00C04855" w:rsidRDefault="006F5231" w:rsidP="00FD2166">
      <w:pPr>
        <w:pStyle w:val="GAMBAR"/>
      </w:pPr>
      <w:bookmarkStart w:id="163" w:name="_Toc111197434"/>
      <w:r>
        <w:t xml:space="preserve">Gambar 5. </w:t>
      </w:r>
      <w:r>
        <w:fldChar w:fldCharType="begin"/>
      </w:r>
      <w:r>
        <w:instrText xml:space="preserve"> SEQ Gambar_5. \* ARABIC </w:instrText>
      </w:r>
      <w:r>
        <w:fldChar w:fldCharType="separate"/>
      </w:r>
      <w:r w:rsidR="00D96B71">
        <w:rPr>
          <w:noProof/>
        </w:rPr>
        <w:t>6</w:t>
      </w:r>
      <w:r>
        <w:fldChar w:fldCharType="end"/>
      </w:r>
      <w:r>
        <w:t xml:space="preserve"> </w:t>
      </w:r>
      <w:r>
        <w:rPr>
          <w:i/>
          <w:iCs/>
        </w:rPr>
        <w:t xml:space="preserve">Implementasi Guide Padding &amp; Border  </w:t>
      </w:r>
      <w:r>
        <w:t xml:space="preserve">pada dart </w:t>
      </w:r>
      <w:r>
        <w:rPr>
          <w:i/>
          <w:iCs/>
        </w:rPr>
        <w:t>file</w:t>
      </w:r>
      <w:bookmarkEnd w:id="163"/>
    </w:p>
    <w:p w14:paraId="5A7F192C" w14:textId="77777777" w:rsidR="006F5231" w:rsidRDefault="006F5231" w:rsidP="006F5231">
      <w:pPr>
        <w:spacing w:line="259" w:lineRule="auto"/>
        <w:rPr>
          <w:lang w:val="en"/>
        </w:rPr>
      </w:pPr>
      <w:r>
        <w:rPr>
          <w:lang w:val="en"/>
        </w:rPr>
        <w:br w:type="page"/>
      </w:r>
    </w:p>
    <w:p w14:paraId="58F5906A" w14:textId="77777777" w:rsidR="006F5231" w:rsidRPr="001A6BFF" w:rsidRDefault="006F5231" w:rsidP="006F5231">
      <w:pPr>
        <w:pStyle w:val="isi"/>
        <w:numPr>
          <w:ilvl w:val="1"/>
          <w:numId w:val="15"/>
        </w:numPr>
        <w:ind w:left="993" w:hanging="567"/>
      </w:pPr>
      <w:r>
        <w:rPr>
          <w:lang w:val="en"/>
        </w:rPr>
        <w:lastRenderedPageBreak/>
        <w:t>Desain UI &amp; Widgets ListView, Development Models</w:t>
      </w:r>
    </w:p>
    <w:p w14:paraId="5FB20DC5" w14:textId="77777777" w:rsidR="006F5231" w:rsidRDefault="006F5231" w:rsidP="006F5231">
      <w:pPr>
        <w:pStyle w:val="isi"/>
        <w:ind w:left="993" w:firstLine="447"/>
        <w:rPr>
          <w:lang w:val="en"/>
        </w:rPr>
      </w:pPr>
      <w:r>
        <w:rPr>
          <w:lang w:val="en"/>
        </w:rPr>
        <w:t xml:space="preserve">Mendesain tammpilan </w:t>
      </w:r>
      <w:r w:rsidRPr="00236A0F">
        <w:rPr>
          <w:i/>
          <w:iCs/>
          <w:lang w:val="en"/>
        </w:rPr>
        <w:t>listView</w:t>
      </w:r>
      <w:r>
        <w:rPr>
          <w:lang w:val="en"/>
        </w:rPr>
        <w:t xml:space="preserve"> yang digunakan untuk menampilkan output dari</w:t>
      </w:r>
      <w:r w:rsidRPr="00236A0F">
        <w:rPr>
          <w:i/>
          <w:iCs/>
          <w:lang w:val="en"/>
        </w:rPr>
        <w:t xml:space="preserve"> textCount</w:t>
      </w:r>
      <w:r>
        <w:rPr>
          <w:i/>
          <w:iCs/>
          <w:lang w:val="en"/>
        </w:rPr>
        <w:t xml:space="preserve"> </w:t>
      </w:r>
      <w:r>
        <w:rPr>
          <w:lang w:val="en"/>
        </w:rPr>
        <w:t xml:space="preserve"> dari </w:t>
      </w:r>
      <w:r w:rsidRPr="00236A0F">
        <w:rPr>
          <w:i/>
          <w:iCs/>
          <w:lang w:val="en"/>
        </w:rPr>
        <w:t>models</w:t>
      </w:r>
      <w:r>
        <w:rPr>
          <w:lang w:val="en"/>
        </w:rPr>
        <w:t xml:space="preserve"> </w:t>
      </w:r>
      <w:r>
        <w:rPr>
          <w:i/>
          <w:iCs/>
          <w:lang w:val="en"/>
        </w:rPr>
        <w:t xml:space="preserve">Followers file . </w:t>
      </w:r>
      <w:r>
        <w:rPr>
          <w:lang w:val="en"/>
        </w:rPr>
        <w:t>Tampilan pada view akan sesuai dengan</w:t>
      </w:r>
      <w:r w:rsidRPr="00236A0F">
        <w:rPr>
          <w:i/>
          <w:iCs/>
          <w:lang w:val="en"/>
        </w:rPr>
        <w:t xml:space="preserve"> itemCount</w:t>
      </w:r>
      <w:r>
        <w:rPr>
          <w:lang w:val="en"/>
        </w:rPr>
        <w:t xml:space="preserve"> yang di input, jika 10 maka</w:t>
      </w:r>
      <w:r w:rsidRPr="00236A0F">
        <w:rPr>
          <w:i/>
          <w:iCs/>
          <w:lang w:val="en"/>
        </w:rPr>
        <w:t xml:space="preserve"> listView</w:t>
      </w:r>
      <w:r>
        <w:rPr>
          <w:lang w:val="en"/>
        </w:rPr>
        <w:t xml:space="preserve"> yang tampil akan 9 dan seterusnya. Models merupakann </w:t>
      </w:r>
      <w:r w:rsidRPr="00236A0F">
        <w:rPr>
          <w:i/>
          <w:iCs/>
          <w:lang w:val="en"/>
        </w:rPr>
        <w:t>basic code</w:t>
      </w:r>
      <w:r>
        <w:rPr>
          <w:lang w:val="en"/>
        </w:rPr>
        <w:t xml:space="preserve"> yang berfungsi untuk menambahkan juga menghapus </w:t>
      </w:r>
      <w:r w:rsidRPr="00236A0F">
        <w:rPr>
          <w:i/>
          <w:iCs/>
          <w:lang w:val="en"/>
        </w:rPr>
        <w:t>itemCount</w:t>
      </w:r>
      <w:r>
        <w:rPr>
          <w:lang w:val="en"/>
        </w:rPr>
        <w:t xml:space="preserve">, Juka di tambahkan maka list akan pindah ke </w:t>
      </w:r>
      <w:r>
        <w:rPr>
          <w:i/>
          <w:iCs/>
          <w:lang w:val="en"/>
        </w:rPr>
        <w:t xml:space="preserve">Followers file </w:t>
      </w:r>
      <w:r>
        <w:rPr>
          <w:lang w:val="en"/>
        </w:rPr>
        <w:t xml:space="preserve">pada folder home dan sebaliknya.Pada </w:t>
      </w:r>
      <w:r w:rsidRPr="00236A0F">
        <w:rPr>
          <w:i/>
          <w:iCs/>
          <w:lang w:val="en"/>
        </w:rPr>
        <w:t>listView</w:t>
      </w:r>
      <w:r>
        <w:rPr>
          <w:lang w:val="en"/>
        </w:rPr>
        <w:t xml:space="preserve"> juga ditambahkan </w:t>
      </w:r>
      <w:r w:rsidRPr="00236A0F">
        <w:rPr>
          <w:i/>
          <w:iCs/>
          <w:lang w:val="en"/>
        </w:rPr>
        <w:t>scrollingView</w:t>
      </w:r>
      <w:r>
        <w:rPr>
          <w:lang w:val="en"/>
        </w:rPr>
        <w:t xml:space="preserve"> yang digunakan </w:t>
      </w:r>
      <w:r w:rsidRPr="00236A0F">
        <w:rPr>
          <w:i/>
          <w:iCs/>
          <w:lang w:val="en"/>
        </w:rPr>
        <w:t>user</w:t>
      </w:r>
      <w:r>
        <w:rPr>
          <w:lang w:val="en"/>
        </w:rPr>
        <w:t xml:space="preserve"> untuk menggulirkan layar.</w:t>
      </w:r>
    </w:p>
    <w:p w14:paraId="4CC7218C" w14:textId="77777777" w:rsidR="006F5231" w:rsidRDefault="006F5231" w:rsidP="006F5231">
      <w:pPr>
        <w:pStyle w:val="isi"/>
        <w:ind w:left="993" w:firstLine="0"/>
        <w:jc w:val="center"/>
        <w:rPr>
          <w:lang w:val="en"/>
        </w:rPr>
      </w:pPr>
      <w:r>
        <w:rPr>
          <w:noProof/>
        </w:rPr>
        <mc:AlternateContent>
          <mc:Choice Requires="wps">
            <w:drawing>
              <wp:anchor distT="0" distB="0" distL="114300" distR="114300" simplePos="0" relativeHeight="251665408" behindDoc="0" locked="0" layoutInCell="1" allowOverlap="1" wp14:anchorId="38EF39BA" wp14:editId="4C8677DA">
                <wp:simplePos x="0" y="0"/>
                <wp:positionH relativeFrom="column">
                  <wp:posOffset>2743200</wp:posOffset>
                </wp:positionH>
                <wp:positionV relativeFrom="paragraph">
                  <wp:posOffset>639445</wp:posOffset>
                </wp:positionV>
                <wp:extent cx="91440" cy="144780"/>
                <wp:effectExtent l="19050" t="0" r="41910" b="45720"/>
                <wp:wrapNone/>
                <wp:docPr id="42" name="Arrow: Down 42"/>
                <wp:cNvGraphicFramePr/>
                <a:graphic xmlns:a="http://schemas.openxmlformats.org/drawingml/2006/main">
                  <a:graphicData uri="http://schemas.microsoft.com/office/word/2010/wordprocessingShape">
                    <wps:wsp>
                      <wps:cNvSpPr/>
                      <wps:spPr>
                        <a:xfrm>
                          <a:off x="0" y="0"/>
                          <a:ext cx="91440" cy="14478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EAEDD74" id="Arrow: Down 42" o:spid="_x0000_s1026" type="#_x0000_t67" style="position:absolute;margin-left:3in;margin-top:50.35pt;width:7.2pt;height:11.4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" adj="14779" fillcolor="white [3201]" strokecolor="gray [1629]" strokeweight="2pt"/>
            </w:pict>
          </mc:Fallback>
        </mc:AlternateContent>
      </w:r>
      <w:r w:rsidRPr="00236A0F">
        <w:rPr>
          <w:lang w:val="en"/>
        </w:rPr>
        <w:drawing>
          <wp:inline distT="0" distB="0" distL="0" distR="0" wp14:anchorId="5DB0B385" wp14:editId="5EE3E08A">
            <wp:extent cx="1929089" cy="548640"/>
            <wp:effectExtent l="0" t="0" r="0" b="381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1936668" cy="550796"/>
                    </a:xfrm>
                    <a:prstGeom prst="rect">
                      <a:avLst/>
                    </a:prstGeom>
                  </pic:spPr>
                </pic:pic>
              </a:graphicData>
            </a:graphic>
          </wp:inline>
        </w:drawing>
      </w:r>
    </w:p>
    <w:p w14:paraId="0E5ECFAE" w14:textId="77777777" w:rsidR="006F5231" w:rsidRDefault="006F5231" w:rsidP="006F5231">
      <w:pPr>
        <w:pStyle w:val="isi"/>
        <w:ind w:left="993" w:firstLine="0"/>
        <w:jc w:val="center"/>
        <w:rPr>
          <w:lang w:val="en"/>
        </w:rPr>
      </w:pPr>
    </w:p>
    <w:p w14:paraId="6651F530" w14:textId="77777777" w:rsidR="006F5231" w:rsidRDefault="006F5231" w:rsidP="006F5231">
      <w:pPr>
        <w:pStyle w:val="isi"/>
        <w:ind w:left="993" w:firstLine="0"/>
        <w:jc w:val="center"/>
        <w:rPr>
          <w:lang w:val="en"/>
        </w:rPr>
      </w:pPr>
      <w:r w:rsidRPr="000A1ED9">
        <w:rPr>
          <w:noProof/>
          <w:lang w:val="en"/>
        </w:rPr>
        <w:drawing>
          <wp:inline distT="0" distB="0" distL="0" distR="0" wp14:anchorId="6729E533" wp14:editId="4D4AB1EA">
            <wp:extent cx="2505750" cy="3322320"/>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515861" cy="3335726"/>
                    </a:xfrm>
                    <a:prstGeom prst="rect">
                      <a:avLst/>
                    </a:prstGeom>
                  </pic:spPr>
                </pic:pic>
              </a:graphicData>
            </a:graphic>
          </wp:inline>
        </w:drawing>
      </w:r>
    </w:p>
    <w:p w14:paraId="71382E5E" w14:textId="58D79A66" w:rsidR="006F5231" w:rsidRPr="008A0603" w:rsidRDefault="006F5231" w:rsidP="00FD2166">
      <w:pPr>
        <w:pStyle w:val="GAMBAR"/>
        <w:rPr>
          <w:lang w:val="en"/>
        </w:rPr>
      </w:pPr>
      <w:bookmarkStart w:id="164" w:name="_Toc111197435"/>
      <w:r>
        <w:t xml:space="preserve">Gambar 5. </w:t>
      </w:r>
      <w:r>
        <w:fldChar w:fldCharType="begin"/>
      </w:r>
      <w:r>
        <w:instrText xml:space="preserve"> SEQ Gambar_5. \* ARABIC </w:instrText>
      </w:r>
      <w:r>
        <w:fldChar w:fldCharType="separate"/>
      </w:r>
      <w:r w:rsidR="00D96B71">
        <w:rPr>
          <w:noProof/>
        </w:rPr>
        <w:t>7</w:t>
      </w:r>
      <w:r>
        <w:fldChar w:fldCharType="end"/>
      </w:r>
      <w:r>
        <w:t xml:space="preserve"> </w:t>
      </w:r>
      <w:r>
        <w:rPr>
          <w:i/>
          <w:iCs/>
        </w:rPr>
        <w:t xml:space="preserve">Implementasi Guide ListView  </w:t>
      </w:r>
      <w:r>
        <w:t xml:space="preserve">pada </w:t>
      </w:r>
      <w:r w:rsidR="00290197">
        <w:t>view</w:t>
      </w:r>
      <w:bookmarkEnd w:id="164"/>
    </w:p>
    <w:p w14:paraId="1357B6A0" w14:textId="77777777" w:rsidR="006F5231" w:rsidRDefault="006F5231" w:rsidP="006F5231">
      <w:pPr>
        <w:spacing w:line="259" w:lineRule="auto"/>
        <w:rPr>
          <w:lang w:val="en"/>
        </w:rPr>
      </w:pPr>
      <w:r>
        <w:rPr>
          <w:lang w:val="en"/>
        </w:rPr>
        <w:br w:type="page"/>
      </w:r>
    </w:p>
    <w:p w14:paraId="2705CFF3" w14:textId="77777777" w:rsidR="006F5231" w:rsidRPr="009208C1" w:rsidRDefault="006F5231" w:rsidP="006F5231">
      <w:pPr>
        <w:pStyle w:val="isi"/>
        <w:numPr>
          <w:ilvl w:val="1"/>
          <w:numId w:val="15"/>
        </w:numPr>
        <w:ind w:left="993" w:hanging="567"/>
      </w:pPr>
      <w:r>
        <w:rPr>
          <w:lang w:val="en"/>
        </w:rPr>
        <w:lastRenderedPageBreak/>
        <w:t>Desain UI &amp; Widgets Icon</w:t>
      </w:r>
    </w:p>
    <w:p w14:paraId="25075D1E" w14:textId="77777777" w:rsidR="006F5231" w:rsidRDefault="006F5231" w:rsidP="006F5231">
      <w:pPr>
        <w:pStyle w:val="isi"/>
        <w:ind w:left="993" w:firstLine="447"/>
        <w:rPr>
          <w:i/>
          <w:iCs/>
          <w:lang w:val="en"/>
        </w:rPr>
      </w:pPr>
      <w:r>
        <w:rPr>
          <w:lang w:val="en"/>
        </w:rPr>
        <w:t xml:space="preserve">Membuat icon pada </w:t>
      </w:r>
      <w:r w:rsidRPr="009A2F14">
        <w:rPr>
          <w:i/>
          <w:iCs/>
          <w:lang w:val="en"/>
        </w:rPr>
        <w:t>home file</w:t>
      </w:r>
      <w:r>
        <w:rPr>
          <w:lang w:val="en"/>
        </w:rPr>
        <w:t xml:space="preserve"> , </w:t>
      </w:r>
      <w:r w:rsidRPr="009A2F14">
        <w:rPr>
          <w:i/>
          <w:iCs/>
          <w:lang w:val="en"/>
        </w:rPr>
        <w:t>Icons favorite_outline_sharp</w:t>
      </w:r>
      <w:r>
        <w:rPr>
          <w:lang w:val="en"/>
        </w:rPr>
        <w:t xml:space="preserve"> yang digunakan untuk mengakses halaman </w:t>
      </w:r>
      <w:r w:rsidRPr="009A2F14">
        <w:rPr>
          <w:i/>
          <w:iCs/>
          <w:lang w:val="en"/>
        </w:rPr>
        <w:t>followers</w:t>
      </w:r>
      <w:r>
        <w:rPr>
          <w:lang w:val="en"/>
        </w:rPr>
        <w:t xml:space="preserve"> dan </w:t>
      </w:r>
      <w:r w:rsidRPr="009A2F14">
        <w:rPr>
          <w:i/>
          <w:iCs/>
          <w:lang w:val="en"/>
        </w:rPr>
        <w:t>Icons home_work</w:t>
      </w:r>
      <w:r>
        <w:rPr>
          <w:lang w:val="en"/>
        </w:rPr>
        <w:t xml:space="preserve"> yang digunakan untuk kembali ke menu home pada </w:t>
      </w:r>
      <w:r w:rsidRPr="009A2F14">
        <w:rPr>
          <w:i/>
          <w:iCs/>
          <w:lang w:val="en"/>
        </w:rPr>
        <w:t>main file</w:t>
      </w:r>
      <w:r>
        <w:rPr>
          <w:i/>
          <w:iCs/>
          <w:lang w:val="en"/>
        </w:rPr>
        <w:t xml:space="preserve">, </w:t>
      </w:r>
      <w:r>
        <w:rPr>
          <w:lang w:val="en"/>
        </w:rPr>
        <w:t xml:space="preserve">Sedangkan pada text </w:t>
      </w:r>
      <w:r w:rsidRPr="006516A6">
        <w:rPr>
          <w:i/>
          <w:iCs/>
          <w:lang w:val="en"/>
        </w:rPr>
        <w:t>listItem</w:t>
      </w:r>
      <w:r>
        <w:rPr>
          <w:lang w:val="en"/>
        </w:rPr>
        <w:t xml:space="preserve"> menggunakan </w:t>
      </w:r>
      <w:r w:rsidRPr="006516A6">
        <w:rPr>
          <w:i/>
          <w:iCs/>
          <w:lang w:val="en"/>
        </w:rPr>
        <w:t>Icons verified</w:t>
      </w:r>
      <w:r>
        <w:rPr>
          <w:lang w:val="en"/>
        </w:rPr>
        <w:t xml:space="preserve"> dan </w:t>
      </w:r>
      <w:r w:rsidRPr="006516A6">
        <w:rPr>
          <w:i/>
          <w:iCs/>
          <w:lang w:val="en"/>
        </w:rPr>
        <w:t>verified_outline</w:t>
      </w:r>
      <w:r>
        <w:rPr>
          <w:lang w:val="en"/>
        </w:rPr>
        <w:t xml:space="preserve"> yang berfungsi sebagai informasi</w:t>
      </w:r>
      <w:r w:rsidRPr="006516A6">
        <w:rPr>
          <w:i/>
          <w:iCs/>
          <w:lang w:val="en"/>
        </w:rPr>
        <w:t xml:space="preserve"> listItem</w:t>
      </w:r>
      <w:r>
        <w:rPr>
          <w:lang w:val="en"/>
        </w:rPr>
        <w:t xml:space="preserve"> yang sudah di </w:t>
      </w:r>
      <w:r w:rsidRPr="006516A6">
        <w:rPr>
          <w:i/>
          <w:iCs/>
          <w:lang w:val="en"/>
        </w:rPr>
        <w:t>checklist</w:t>
      </w:r>
      <w:r>
        <w:rPr>
          <w:lang w:val="en"/>
        </w:rPr>
        <w:t xml:space="preserve"> dan yang belum di </w:t>
      </w:r>
      <w:r w:rsidRPr="006516A6">
        <w:rPr>
          <w:i/>
          <w:iCs/>
          <w:lang w:val="en"/>
        </w:rPr>
        <w:t>checklist</w:t>
      </w:r>
      <w:r>
        <w:rPr>
          <w:i/>
          <w:iCs/>
          <w:lang w:val="en"/>
        </w:rPr>
        <w:t>.</w:t>
      </w:r>
    </w:p>
    <w:p w14:paraId="268C1873" w14:textId="77777777" w:rsidR="006F5231" w:rsidRDefault="006F5231" w:rsidP="006F5231">
      <w:pPr>
        <w:pStyle w:val="isi"/>
        <w:ind w:left="993" w:firstLine="0"/>
        <w:jc w:val="center"/>
      </w:pPr>
      <w:r>
        <w:rPr>
          <w:noProof/>
        </w:rPr>
        <mc:AlternateContent>
          <mc:Choice Requires="wps">
            <w:drawing>
              <wp:anchor distT="0" distB="0" distL="114300" distR="114300" simplePos="0" relativeHeight="251666432" behindDoc="0" locked="0" layoutInCell="1" allowOverlap="1" wp14:anchorId="4598366C" wp14:editId="7B6CB3F5">
                <wp:simplePos x="0" y="0"/>
                <wp:positionH relativeFrom="column">
                  <wp:posOffset>2809875</wp:posOffset>
                </wp:positionH>
                <wp:positionV relativeFrom="paragraph">
                  <wp:posOffset>551815</wp:posOffset>
                </wp:positionV>
                <wp:extent cx="91440" cy="144780"/>
                <wp:effectExtent l="19050" t="0" r="41910" b="45720"/>
                <wp:wrapNone/>
                <wp:docPr id="8" name="Arrow: Down 8"/>
                <wp:cNvGraphicFramePr/>
                <a:graphic xmlns:a="http://schemas.openxmlformats.org/drawingml/2006/main">
                  <a:graphicData uri="http://schemas.microsoft.com/office/word/2010/wordprocessingShape">
                    <wps:wsp>
                      <wps:cNvSpPr/>
                      <wps:spPr>
                        <a:xfrm>
                          <a:off x="0" y="0"/>
                          <a:ext cx="91440" cy="144780"/>
                        </a:xfrm>
                        <a:prstGeom prst="downArrow">
                          <a:avLst/>
                        </a:prstGeom>
                        <a:ln>
                          <a:solidFill>
                            <a:schemeClr val="tx1">
                              <a:lumMod val="50000"/>
                              <a:lumOff val="50000"/>
                            </a:schemeClr>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87EB36" id="Arrow: Down 8" o:spid="_x0000_s1026" type="#_x0000_t67" style="position:absolute;margin-left:221.25pt;margin-top:43.45pt;width:7.2pt;height:11.4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" adj="14779" fillcolor="white [3201]" strokecolor="gray [1629]" strokeweight="2pt"/>
            </w:pict>
          </mc:Fallback>
        </mc:AlternateContent>
      </w:r>
      <w:r w:rsidRPr="00305770">
        <w:drawing>
          <wp:inline distT="0" distB="0" distL="0" distR="0" wp14:anchorId="1440BF55" wp14:editId="12F8E724">
            <wp:extent cx="3055885" cy="4648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3055885" cy="464860"/>
                    </a:xfrm>
                    <a:prstGeom prst="rect">
                      <a:avLst/>
                    </a:prstGeom>
                  </pic:spPr>
                </pic:pic>
              </a:graphicData>
            </a:graphic>
          </wp:inline>
        </w:drawing>
      </w:r>
    </w:p>
    <w:p w14:paraId="6792B15E" w14:textId="77777777" w:rsidR="006F5231" w:rsidRDefault="006F5231" w:rsidP="006F5231">
      <w:pPr>
        <w:pStyle w:val="isi"/>
        <w:ind w:left="993" w:firstLine="447"/>
      </w:pPr>
    </w:p>
    <w:p w14:paraId="01AB48D5" w14:textId="77777777" w:rsidR="006F5231" w:rsidRDefault="006F5231" w:rsidP="006F5231">
      <w:pPr>
        <w:pStyle w:val="isi"/>
        <w:ind w:left="993" w:firstLine="0"/>
        <w:jc w:val="center"/>
      </w:pPr>
      <w:r w:rsidRPr="00D52C4B">
        <w:drawing>
          <wp:inline distT="0" distB="0" distL="0" distR="0" wp14:anchorId="71C7F996" wp14:editId="1FBEE176">
            <wp:extent cx="3490262" cy="1089754"/>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3490262" cy="1089754"/>
                    </a:xfrm>
                    <a:prstGeom prst="rect">
                      <a:avLst/>
                    </a:prstGeom>
                  </pic:spPr>
                </pic:pic>
              </a:graphicData>
            </a:graphic>
          </wp:inline>
        </w:drawing>
      </w:r>
    </w:p>
    <w:p w14:paraId="2315B327" w14:textId="76E1F4A4" w:rsidR="006F5231" w:rsidRPr="00927A2E" w:rsidRDefault="00927A2E" w:rsidP="00FD2166">
      <w:pPr>
        <w:pStyle w:val="GAMBAR"/>
        <w:rPr>
          <w:lang w:val="en"/>
        </w:rPr>
      </w:pPr>
      <w:bookmarkStart w:id="165" w:name="_Toc111197436"/>
      <w:r>
        <w:t xml:space="preserve">Gambar 5. </w:t>
      </w:r>
      <w:r>
        <w:fldChar w:fldCharType="begin"/>
      </w:r>
      <w:r>
        <w:instrText xml:space="preserve"> SEQ Gambar_5. \* ARABIC </w:instrText>
      </w:r>
      <w:r>
        <w:fldChar w:fldCharType="separate"/>
      </w:r>
      <w:r w:rsidR="00D96B71">
        <w:rPr>
          <w:noProof/>
        </w:rPr>
        <w:t>8</w:t>
      </w:r>
      <w:r>
        <w:fldChar w:fldCharType="end"/>
      </w:r>
      <w:r>
        <w:t xml:space="preserve"> </w:t>
      </w:r>
      <w:r>
        <w:rPr>
          <w:i/>
          <w:iCs/>
        </w:rPr>
        <w:t xml:space="preserve">Implementasi Guide </w:t>
      </w:r>
      <w:r>
        <w:rPr>
          <w:i/>
          <w:iCs/>
        </w:rPr>
        <w:t>Icons</w:t>
      </w:r>
      <w:r>
        <w:rPr>
          <w:i/>
          <w:iCs/>
        </w:rPr>
        <w:t xml:space="preserve">  </w:t>
      </w:r>
      <w:r>
        <w:t xml:space="preserve">pada dart </w:t>
      </w:r>
      <w:r>
        <w:rPr>
          <w:i/>
          <w:iCs/>
        </w:rPr>
        <w:t>file</w:t>
      </w:r>
      <w:bookmarkEnd w:id="165"/>
    </w:p>
    <w:p w14:paraId="12869340" w14:textId="7DC5A405" w:rsidR="006F5231" w:rsidRPr="00927A2E" w:rsidRDefault="006F5231" w:rsidP="006F5231">
      <w:pPr>
        <w:pStyle w:val="isi"/>
        <w:numPr>
          <w:ilvl w:val="1"/>
          <w:numId w:val="15"/>
        </w:numPr>
        <w:ind w:left="993" w:hanging="567"/>
      </w:pPr>
      <w:r>
        <w:rPr>
          <w:lang w:val="en"/>
        </w:rPr>
        <w:t>Desain UI &amp; Widgets Notifications Snackbar</w:t>
      </w:r>
    </w:p>
    <w:p w14:paraId="22324E54" w14:textId="02075CCB" w:rsidR="00927A2E" w:rsidRDefault="00927A2E" w:rsidP="00927A2E">
      <w:pPr>
        <w:pStyle w:val="isi"/>
        <w:ind w:left="993" w:firstLine="447"/>
        <w:rPr>
          <w:i/>
          <w:iCs/>
        </w:rPr>
      </w:pPr>
      <w:r>
        <w:t xml:space="preserve">Membuat notifikasi pada </w:t>
      </w:r>
      <w:r w:rsidRPr="00927A2E">
        <w:rPr>
          <w:i/>
          <w:iCs/>
        </w:rPr>
        <w:t>listFollowers</w:t>
      </w:r>
      <w:r>
        <w:t xml:space="preserve"> berupa </w:t>
      </w:r>
      <w:r w:rsidRPr="00927A2E">
        <w:rPr>
          <w:i/>
          <w:iCs/>
        </w:rPr>
        <w:t>pop up</w:t>
      </w:r>
      <w:r>
        <w:t xml:space="preserve"> yang berisi pesan Tambah ke</w:t>
      </w:r>
      <w:r w:rsidRPr="00927A2E">
        <w:rPr>
          <w:i/>
          <w:iCs/>
        </w:rPr>
        <w:t xml:space="preserve"> Followers</w:t>
      </w:r>
      <w:r>
        <w:t xml:space="preserve"> dan Batal Ditambahakn pada </w:t>
      </w:r>
      <w:r w:rsidRPr="00927A2E">
        <w:rPr>
          <w:i/>
          <w:iCs/>
        </w:rPr>
        <w:t>home file</w:t>
      </w:r>
      <w:r>
        <w:t xml:space="preserve">. Sedangkan pada </w:t>
      </w:r>
      <w:r w:rsidRPr="00927A2E">
        <w:rPr>
          <w:i/>
          <w:iCs/>
        </w:rPr>
        <w:t>followers file</w:t>
      </w:r>
      <w:r>
        <w:t xml:space="preserve"> pesan berupa tambahkan dulu jika daftar kosong dan Hapus</w:t>
      </w:r>
      <w:r w:rsidRPr="00927A2E">
        <w:rPr>
          <w:i/>
          <w:iCs/>
        </w:rPr>
        <w:t xml:space="preserve"> Followers</w:t>
      </w:r>
      <w:r>
        <w:t xml:space="preserve"> untuk memberi pesan bahwa </w:t>
      </w:r>
      <w:r w:rsidRPr="00927A2E">
        <w:rPr>
          <w:i/>
          <w:iCs/>
        </w:rPr>
        <w:t>list item</w:t>
      </w:r>
      <w:r>
        <w:t xml:space="preserve"> telah dihapus dari </w:t>
      </w:r>
      <w:r w:rsidRPr="00927A2E">
        <w:rPr>
          <w:i/>
          <w:iCs/>
        </w:rPr>
        <w:t>followers file</w:t>
      </w:r>
      <w:r>
        <w:rPr>
          <w:i/>
          <w:iCs/>
        </w:rPr>
        <w:t>.</w:t>
      </w:r>
    </w:p>
    <w:p w14:paraId="6F7F7C3C" w14:textId="405DB1E9" w:rsidR="00246776" w:rsidRDefault="00FE5821" w:rsidP="00FE5821">
      <w:pPr>
        <w:pStyle w:val="isi"/>
        <w:ind w:left="993" w:firstLine="447"/>
      </w:pPr>
      <w:r w:rsidRPr="00FE5821">
        <w:drawing>
          <wp:inline distT="0" distB="0" distL="0" distR="0" wp14:anchorId="0A28B75D" wp14:editId="75136545">
            <wp:extent cx="3221888" cy="187642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251948" cy="1893932"/>
                    </a:xfrm>
                    <a:prstGeom prst="rect">
                      <a:avLst/>
                    </a:prstGeom>
                  </pic:spPr>
                </pic:pic>
              </a:graphicData>
            </a:graphic>
          </wp:inline>
        </w:drawing>
      </w:r>
    </w:p>
    <w:p w14:paraId="657F0472" w14:textId="5FADD884" w:rsidR="00FE5821" w:rsidRPr="00C04855" w:rsidRDefault="00FE5821" w:rsidP="00FD2166">
      <w:pPr>
        <w:pStyle w:val="GAMBAR"/>
      </w:pPr>
      <w:bookmarkStart w:id="166" w:name="_Toc111197437"/>
      <w:r>
        <w:t xml:space="preserve">Gambar 5. </w:t>
      </w:r>
      <w:r>
        <w:fldChar w:fldCharType="begin"/>
      </w:r>
      <w:r>
        <w:instrText xml:space="preserve"> SEQ Gambar_5. \* ARABIC </w:instrText>
      </w:r>
      <w:r>
        <w:fldChar w:fldCharType="separate"/>
      </w:r>
      <w:r w:rsidR="00D96B71">
        <w:rPr>
          <w:noProof/>
        </w:rPr>
        <w:t>9</w:t>
      </w:r>
      <w:r>
        <w:fldChar w:fldCharType="end"/>
      </w:r>
      <w:r>
        <w:t xml:space="preserve"> </w:t>
      </w:r>
      <w:r w:rsidRPr="00FE5821">
        <w:rPr>
          <w:i/>
          <w:iCs/>
        </w:rPr>
        <w:t>Implementasi</w:t>
      </w:r>
      <w:r>
        <w:t xml:space="preserve"> pada halaman </w:t>
      </w:r>
      <w:r w:rsidRPr="00FE5821">
        <w:rPr>
          <w:i/>
          <w:iCs/>
        </w:rPr>
        <w:t>home file</w:t>
      </w:r>
      <w:bookmarkEnd w:id="166"/>
    </w:p>
    <w:p w14:paraId="4FCBAB95" w14:textId="0AE00A37" w:rsidR="006F5231" w:rsidRPr="005A7093" w:rsidRDefault="006F5231" w:rsidP="006F5231">
      <w:pPr>
        <w:pStyle w:val="isi"/>
        <w:numPr>
          <w:ilvl w:val="1"/>
          <w:numId w:val="15"/>
        </w:numPr>
        <w:ind w:left="993" w:hanging="567"/>
      </w:pPr>
      <w:r>
        <w:rPr>
          <w:lang w:val="en"/>
        </w:rPr>
        <w:lastRenderedPageBreak/>
        <w:t>Desain UI &amp; Widgets State Management</w:t>
      </w:r>
    </w:p>
    <w:p w14:paraId="4FF4A48A" w14:textId="5BEC8BF4" w:rsidR="005A7093" w:rsidRDefault="005A7093" w:rsidP="005A7093">
      <w:pPr>
        <w:pStyle w:val="isi"/>
        <w:ind w:left="993" w:firstLine="447"/>
        <w:rPr>
          <w:i/>
          <w:iCs/>
        </w:rPr>
      </w:pPr>
      <w:r>
        <w:t xml:space="preserve">Mendesain relasi </w:t>
      </w:r>
      <w:r w:rsidRPr="005A7093">
        <w:rPr>
          <w:i/>
          <w:iCs/>
        </w:rPr>
        <w:t>screen</w:t>
      </w:r>
      <w:r>
        <w:t xml:space="preserve"> yang mana sebelumnya </w:t>
      </w:r>
      <w:r w:rsidRPr="005A7093">
        <w:rPr>
          <w:i/>
          <w:iCs/>
        </w:rPr>
        <w:t>screen</w:t>
      </w:r>
      <w:r>
        <w:t xml:space="preserve"> hanya bisa di </w:t>
      </w:r>
      <w:r w:rsidRPr="00246776">
        <w:rPr>
          <w:i/>
          <w:iCs/>
        </w:rPr>
        <w:t>r</w:t>
      </w:r>
      <w:r w:rsidR="00246776" w:rsidRPr="00246776">
        <w:rPr>
          <w:i/>
          <w:iCs/>
        </w:rPr>
        <w:t>u</w:t>
      </w:r>
      <w:r w:rsidRPr="00246776">
        <w:rPr>
          <w:i/>
          <w:iCs/>
        </w:rPr>
        <w:t>nning</w:t>
      </w:r>
      <w:r>
        <w:t xml:space="preserve"> pada </w:t>
      </w:r>
      <w:r w:rsidRPr="00246776">
        <w:rPr>
          <w:i/>
          <w:iCs/>
        </w:rPr>
        <w:t>screen</w:t>
      </w:r>
      <w:r>
        <w:t xml:space="preserve"> itu sendiri, dengan </w:t>
      </w:r>
      <w:r w:rsidRPr="00246776">
        <w:rPr>
          <w:i/>
          <w:iCs/>
        </w:rPr>
        <w:t>state</w:t>
      </w:r>
      <w:r>
        <w:t xml:space="preserve"> maka akan memulai membuat </w:t>
      </w:r>
      <w:r w:rsidRPr="005A7093">
        <w:rPr>
          <w:i/>
          <w:iCs/>
        </w:rPr>
        <w:t>statfullwidgets</w:t>
      </w:r>
      <w:r>
        <w:t xml:space="preserve"> yang mana </w:t>
      </w:r>
      <w:r w:rsidRPr="00246776">
        <w:rPr>
          <w:i/>
          <w:iCs/>
        </w:rPr>
        <w:t>state</w:t>
      </w:r>
      <w:r>
        <w:t xml:space="preserve"> akan bisa di akses oleh semua </w:t>
      </w:r>
      <w:r w:rsidRPr="00246776">
        <w:rPr>
          <w:i/>
          <w:iCs/>
        </w:rPr>
        <w:t>screen.</w:t>
      </w:r>
    </w:p>
    <w:p w14:paraId="1CC1F758" w14:textId="3A5D9333" w:rsidR="00FE5821" w:rsidRDefault="00FE5821" w:rsidP="00FE5821">
      <w:pPr>
        <w:pStyle w:val="isi"/>
        <w:ind w:left="993" w:firstLine="0"/>
        <w:jc w:val="center"/>
      </w:pPr>
      <w:r w:rsidRPr="00FE5821">
        <w:drawing>
          <wp:inline distT="0" distB="0" distL="0" distR="0" wp14:anchorId="4CCE21AF" wp14:editId="3D666878">
            <wp:extent cx="3657600" cy="45720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727488" cy="465936"/>
                    </a:xfrm>
                    <a:prstGeom prst="rect">
                      <a:avLst/>
                    </a:prstGeom>
                  </pic:spPr>
                </pic:pic>
              </a:graphicData>
            </a:graphic>
          </wp:inline>
        </w:drawing>
      </w:r>
    </w:p>
    <w:p w14:paraId="142C9749" w14:textId="0670676E" w:rsidR="00FE5821" w:rsidRPr="00C04855" w:rsidRDefault="00FE5821" w:rsidP="00FD2166">
      <w:pPr>
        <w:pStyle w:val="GAMBAR"/>
      </w:pPr>
      <w:bookmarkStart w:id="167" w:name="_Toc111197438"/>
      <w:r>
        <w:t xml:space="preserve">Gambar 5. </w:t>
      </w:r>
      <w:r>
        <w:fldChar w:fldCharType="begin"/>
      </w:r>
      <w:r>
        <w:instrText xml:space="preserve"> SEQ Gambar_5. \* ARABIC </w:instrText>
      </w:r>
      <w:r>
        <w:fldChar w:fldCharType="separate"/>
      </w:r>
      <w:r w:rsidR="00D96B71">
        <w:rPr>
          <w:noProof/>
        </w:rPr>
        <w:t>10</w:t>
      </w:r>
      <w:r>
        <w:fldChar w:fldCharType="end"/>
      </w:r>
      <w:r>
        <w:t xml:space="preserve"> </w:t>
      </w:r>
      <w:r w:rsidRPr="00FE5821">
        <w:rPr>
          <w:i/>
          <w:iCs/>
        </w:rPr>
        <w:t>Implementasi code state</w:t>
      </w:r>
      <w:bookmarkEnd w:id="167"/>
    </w:p>
    <w:p w14:paraId="538248D9" w14:textId="2E2EF390" w:rsidR="006F5231" w:rsidRPr="00D2256E" w:rsidRDefault="006F5231" w:rsidP="006F5231">
      <w:pPr>
        <w:pStyle w:val="isi"/>
        <w:numPr>
          <w:ilvl w:val="1"/>
          <w:numId w:val="15"/>
        </w:numPr>
        <w:ind w:left="993" w:hanging="567"/>
      </w:pPr>
      <w:r>
        <w:rPr>
          <w:lang w:val="en"/>
        </w:rPr>
        <w:t>Desain UI &amp; Widgets Provider</w:t>
      </w:r>
    </w:p>
    <w:p w14:paraId="5A42A7F6" w14:textId="5C63F462" w:rsidR="00D2256E" w:rsidRDefault="00594284" w:rsidP="00594284">
      <w:pPr>
        <w:pStyle w:val="isi"/>
        <w:ind w:left="993" w:firstLine="447"/>
        <w:rPr>
          <w:i/>
          <w:iCs/>
          <w:lang w:val="en"/>
        </w:rPr>
      </w:pPr>
      <w:r>
        <w:rPr>
          <w:lang w:val="en"/>
        </w:rPr>
        <w:t xml:space="preserve">Membuat </w:t>
      </w:r>
      <w:r w:rsidRPr="00594284">
        <w:rPr>
          <w:i/>
          <w:iCs/>
          <w:lang w:val="en"/>
        </w:rPr>
        <w:t>provider</w:t>
      </w:r>
      <w:r>
        <w:rPr>
          <w:lang w:val="en"/>
        </w:rPr>
        <w:t xml:space="preserve"> yang berfungsi sebagai </w:t>
      </w:r>
      <w:r w:rsidRPr="00594284">
        <w:rPr>
          <w:i/>
          <w:iCs/>
          <w:lang w:val="en"/>
        </w:rPr>
        <w:t>inhiritance</w:t>
      </w:r>
      <w:r>
        <w:rPr>
          <w:lang w:val="en"/>
        </w:rPr>
        <w:t xml:space="preserve"> yaitu </w:t>
      </w:r>
      <w:r w:rsidRPr="00594284">
        <w:rPr>
          <w:i/>
          <w:iCs/>
          <w:lang w:val="en"/>
        </w:rPr>
        <w:t>widgets</w:t>
      </w:r>
      <w:r>
        <w:rPr>
          <w:lang w:val="en"/>
        </w:rPr>
        <w:t xml:space="preserve"> yang menurunkan ke anak-anak nya. Setelah di definisikan menjadi </w:t>
      </w:r>
      <w:r w:rsidRPr="00594284">
        <w:rPr>
          <w:i/>
          <w:iCs/>
          <w:lang w:val="en"/>
        </w:rPr>
        <w:t>statefullwidgets</w:t>
      </w:r>
      <w:r>
        <w:rPr>
          <w:lang w:val="en"/>
        </w:rPr>
        <w:t xml:space="preserve"> pada </w:t>
      </w:r>
      <w:r w:rsidRPr="00594284">
        <w:rPr>
          <w:i/>
          <w:iCs/>
          <w:lang w:val="en"/>
        </w:rPr>
        <w:t>state managements</w:t>
      </w:r>
      <w:r>
        <w:rPr>
          <w:lang w:val="en"/>
        </w:rPr>
        <w:t xml:space="preserve">, maka </w:t>
      </w:r>
      <w:r w:rsidRPr="00594284">
        <w:rPr>
          <w:i/>
          <w:iCs/>
          <w:lang w:val="en"/>
        </w:rPr>
        <w:t>providers</w:t>
      </w:r>
      <w:r>
        <w:rPr>
          <w:lang w:val="en"/>
        </w:rPr>
        <w:t xml:space="preserve"> digunakan untuk memenaggil fungsi dari anak-anak nya. </w:t>
      </w:r>
      <w:r w:rsidRPr="00594284">
        <w:rPr>
          <w:i/>
          <w:iCs/>
          <w:lang w:val="en"/>
        </w:rPr>
        <w:t>Providers</w:t>
      </w:r>
      <w:r>
        <w:rPr>
          <w:lang w:val="en"/>
        </w:rPr>
        <w:t xml:space="preserve"> di gunakan di </w:t>
      </w:r>
      <w:r>
        <w:rPr>
          <w:i/>
          <w:iCs/>
          <w:lang w:val="en"/>
        </w:rPr>
        <w:t>route</w:t>
      </w:r>
      <w:r w:rsidRPr="00594284">
        <w:rPr>
          <w:i/>
          <w:iCs/>
          <w:lang w:val="en"/>
        </w:rPr>
        <w:t xml:space="preserve"> file</w:t>
      </w:r>
    </w:p>
    <w:p w14:paraId="01A33696" w14:textId="316E5B4E" w:rsidR="00594284" w:rsidRDefault="00594284" w:rsidP="00594284">
      <w:pPr>
        <w:pStyle w:val="isi"/>
        <w:ind w:left="993" w:firstLine="0"/>
        <w:jc w:val="center"/>
      </w:pPr>
      <w:r w:rsidRPr="00594284">
        <w:drawing>
          <wp:inline distT="0" distB="0" distL="0" distR="0" wp14:anchorId="2BB166CB" wp14:editId="0998510C">
            <wp:extent cx="2457450" cy="63525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490666" cy="643846"/>
                    </a:xfrm>
                    <a:prstGeom prst="rect">
                      <a:avLst/>
                    </a:prstGeom>
                  </pic:spPr>
                </pic:pic>
              </a:graphicData>
            </a:graphic>
          </wp:inline>
        </w:drawing>
      </w:r>
    </w:p>
    <w:p w14:paraId="71B18970" w14:textId="0506DA80" w:rsidR="009F48AB" w:rsidRPr="00C04855" w:rsidRDefault="009F48AB" w:rsidP="00FD2166">
      <w:pPr>
        <w:pStyle w:val="GAMBAR"/>
        <w:ind w:left="851"/>
      </w:pPr>
      <w:bookmarkStart w:id="168" w:name="_Toc111197439"/>
      <w:r>
        <w:t xml:space="preserve">Gambar 5. </w:t>
      </w:r>
      <w:r>
        <w:fldChar w:fldCharType="begin"/>
      </w:r>
      <w:r>
        <w:instrText xml:space="preserve"> SEQ Gambar_5. \* ARABIC </w:instrText>
      </w:r>
      <w:r>
        <w:fldChar w:fldCharType="separate"/>
      </w:r>
      <w:r w:rsidR="00D96B71">
        <w:rPr>
          <w:noProof/>
        </w:rPr>
        <w:t>11</w:t>
      </w:r>
      <w:r>
        <w:fldChar w:fldCharType="end"/>
      </w:r>
      <w:r>
        <w:t xml:space="preserve"> </w:t>
      </w:r>
      <w:r w:rsidRPr="009F48AB">
        <w:rPr>
          <w:i/>
          <w:iCs/>
        </w:rPr>
        <w:t>Implementasi provider</w:t>
      </w:r>
      <w:r>
        <w:t xml:space="preserve"> pada </w:t>
      </w:r>
      <w:r w:rsidRPr="009F48AB">
        <w:rPr>
          <w:i/>
          <w:iCs/>
        </w:rPr>
        <w:t>route file</w:t>
      </w:r>
      <w:bookmarkEnd w:id="168"/>
    </w:p>
    <w:p w14:paraId="48317EE1" w14:textId="5AF89E6F" w:rsidR="006F5231" w:rsidRPr="00D2256E" w:rsidRDefault="006F5231" w:rsidP="006F5231">
      <w:pPr>
        <w:pStyle w:val="isi"/>
        <w:numPr>
          <w:ilvl w:val="1"/>
          <w:numId w:val="15"/>
        </w:numPr>
        <w:ind w:left="993" w:hanging="567"/>
      </w:pPr>
      <w:r>
        <w:rPr>
          <w:lang w:val="en"/>
        </w:rPr>
        <w:t>Desain UI &amp; Widgets Route</w:t>
      </w:r>
    </w:p>
    <w:p w14:paraId="0EE2E2EA" w14:textId="032B5011" w:rsidR="00D2256E" w:rsidRPr="00C04855" w:rsidRDefault="009F48AB" w:rsidP="00D515AE">
      <w:pPr>
        <w:pStyle w:val="isi"/>
        <w:ind w:left="993" w:firstLine="447"/>
      </w:pPr>
      <w:r>
        <w:t>Membuat navigasi multiscreen menggunakan route ,route digunakan untuk mendefiniksikan sebuah halaman untuk di panggil pada navigasi</w:t>
      </w:r>
      <w:r w:rsidR="00D515AE">
        <w:t>.pada aplikasi listFollowers terdapat beberapa navigasi diantaranya : Followers Page, Home Page, dan Main Page</w:t>
      </w:r>
    </w:p>
    <w:p w14:paraId="6F7A1C5C" w14:textId="4C4F0EF6" w:rsidR="002D6071" w:rsidRDefault="002D6071" w:rsidP="002D6071">
      <w:pPr>
        <w:spacing w:line="259" w:lineRule="auto"/>
        <w:ind w:left="851"/>
        <w:jc w:val="center"/>
        <w:rPr>
          <w:b/>
          <w:bCs/>
        </w:rPr>
      </w:pPr>
      <w:r w:rsidRPr="002D6071">
        <w:rPr>
          <w:b/>
          <w:bCs/>
        </w:rPr>
        <w:drawing>
          <wp:inline distT="0" distB="0" distL="0" distR="0" wp14:anchorId="61B46702" wp14:editId="485AED42">
            <wp:extent cx="2415937" cy="704850"/>
            <wp:effectExtent l="0" t="0" r="381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475372" cy="722190"/>
                    </a:xfrm>
                    <a:prstGeom prst="rect">
                      <a:avLst/>
                    </a:prstGeom>
                  </pic:spPr>
                </pic:pic>
              </a:graphicData>
            </a:graphic>
          </wp:inline>
        </w:drawing>
      </w:r>
    </w:p>
    <w:p w14:paraId="0FFDD12E" w14:textId="26265B8A" w:rsidR="002D6071" w:rsidRDefault="002D6071" w:rsidP="00FD2166">
      <w:pPr>
        <w:pStyle w:val="GAMBAR"/>
        <w:ind w:left="709"/>
        <w:rPr>
          <w:b/>
          <w:bCs/>
        </w:rPr>
      </w:pPr>
      <w:bookmarkStart w:id="169" w:name="_Toc111197440"/>
      <w:r>
        <w:t xml:space="preserve">Gambar 5. </w:t>
      </w:r>
      <w:r>
        <w:fldChar w:fldCharType="begin"/>
      </w:r>
      <w:r>
        <w:instrText xml:space="preserve"> SEQ Gambar_5. \* ARABIC </w:instrText>
      </w:r>
      <w:r>
        <w:fldChar w:fldCharType="separate"/>
      </w:r>
      <w:r w:rsidR="00D96B71">
        <w:rPr>
          <w:noProof/>
        </w:rPr>
        <w:t>12</w:t>
      </w:r>
      <w:r>
        <w:fldChar w:fldCharType="end"/>
      </w:r>
      <w:r>
        <w:t xml:space="preserve"> </w:t>
      </w:r>
      <w:r w:rsidRPr="009F48AB">
        <w:rPr>
          <w:i/>
          <w:iCs/>
        </w:rPr>
        <w:t xml:space="preserve">Implementasi </w:t>
      </w:r>
      <w:r>
        <w:rPr>
          <w:i/>
          <w:iCs/>
        </w:rPr>
        <w:t xml:space="preserve">Routing </w:t>
      </w:r>
      <w:r>
        <w:t xml:space="preserve">pada </w:t>
      </w:r>
      <w:r w:rsidRPr="009F48AB">
        <w:rPr>
          <w:i/>
          <w:iCs/>
        </w:rPr>
        <w:t>route file</w:t>
      </w:r>
      <w:bookmarkEnd w:id="169"/>
    </w:p>
    <w:p w14:paraId="06E2600E" w14:textId="77777777" w:rsidR="002D6071" w:rsidRDefault="002D6071">
      <w:pPr>
        <w:spacing w:line="259" w:lineRule="auto"/>
        <w:rPr>
          <w:rFonts w:eastAsiaTheme="majorEastAsia" w:cstheme="majorBidi"/>
          <w:b/>
          <w:bCs/>
        </w:rPr>
      </w:pPr>
      <w:r>
        <w:rPr>
          <w:b/>
          <w:bCs/>
        </w:rPr>
        <w:br w:type="page"/>
      </w:r>
    </w:p>
    <w:p w14:paraId="1E6A660A" w14:textId="2574A4C8" w:rsidR="0020700A" w:rsidRDefault="00D2256E" w:rsidP="00D2256E">
      <w:pPr>
        <w:pStyle w:val="Heading3"/>
        <w:numPr>
          <w:ilvl w:val="0"/>
          <w:numId w:val="0"/>
        </w:numPr>
        <w:rPr>
          <w:b/>
          <w:bCs/>
          <w:i/>
          <w:iCs/>
        </w:rPr>
      </w:pPr>
      <w:r>
        <w:rPr>
          <w:b/>
          <w:bCs/>
        </w:rPr>
        <w:lastRenderedPageBreak/>
        <w:t>5.1.2</w:t>
      </w:r>
      <w:r w:rsidR="00D515AE">
        <w:rPr>
          <w:b/>
          <w:bCs/>
        </w:rPr>
        <w:t xml:space="preserve"> </w:t>
      </w:r>
      <w:r w:rsidR="00D515AE" w:rsidRPr="00D515AE">
        <w:rPr>
          <w:b/>
          <w:bCs/>
          <w:i/>
          <w:iCs/>
        </w:rPr>
        <w:t>Suplement</w:t>
      </w:r>
      <w:r w:rsidR="00D515AE" w:rsidRPr="00D515AE">
        <w:rPr>
          <w:b/>
          <w:bCs/>
          <w:i/>
          <w:iCs/>
        </w:rPr>
        <w:t xml:space="preserve"> File Basic Aplications Flutter</w:t>
      </w:r>
    </w:p>
    <w:p w14:paraId="17B83218" w14:textId="7B435F37" w:rsidR="00A43224" w:rsidRDefault="00A43224" w:rsidP="00A43224">
      <w:pPr>
        <w:ind w:firstLine="720"/>
      </w:pPr>
      <w:r>
        <w:rPr>
          <w:i/>
          <w:iCs/>
        </w:rPr>
        <w:t xml:space="preserve">Supplement file </w:t>
      </w:r>
      <w:r>
        <w:t xml:space="preserve">dalam pembuatan aplikasi </w:t>
      </w:r>
      <w:r>
        <w:rPr>
          <w:i/>
          <w:iCs/>
        </w:rPr>
        <w:t xml:space="preserve">ListFollowers </w:t>
      </w:r>
      <w:r>
        <w:rPr>
          <w:i/>
          <w:iCs/>
        </w:rPr>
        <w:t xml:space="preserve"> </w:t>
      </w:r>
      <w:r>
        <w:t>terdiri dari satu gambar</w:t>
      </w:r>
      <w:r>
        <w:t xml:space="preserve"> dan satu </w:t>
      </w:r>
      <w:r w:rsidRPr="00A43224">
        <w:rPr>
          <w:i/>
          <w:iCs/>
        </w:rPr>
        <w:t>file</w:t>
      </w:r>
      <w:r>
        <w:t xml:space="preserve">. </w:t>
      </w:r>
      <w:r>
        <w:rPr>
          <w:i/>
          <w:iCs/>
        </w:rPr>
        <w:t xml:space="preserve">Supplement file </w:t>
      </w:r>
      <w:r>
        <w:t xml:space="preserve">tersebut menggunakan ekstensi </w:t>
      </w:r>
      <w:r>
        <w:rPr>
          <w:i/>
          <w:iCs/>
        </w:rPr>
        <w:t xml:space="preserve">file </w:t>
      </w:r>
      <w:r>
        <w:t>‘</w:t>
      </w:r>
      <w:r>
        <w:rPr>
          <w:i/>
          <w:iCs/>
        </w:rPr>
        <w:t>.</w:t>
      </w:r>
      <w:r>
        <w:rPr>
          <w:i/>
          <w:iCs/>
        </w:rPr>
        <w:t>jpg</w:t>
      </w:r>
      <w:r>
        <w:rPr>
          <w:i/>
          <w:iCs/>
        </w:rPr>
        <w:t xml:space="preserve">’ </w:t>
      </w:r>
      <w:r>
        <w:t>dan gambarnya sebagai berikut:</w:t>
      </w:r>
    </w:p>
    <w:p w14:paraId="60C14F12" w14:textId="45B0C910" w:rsidR="00A43224" w:rsidRDefault="00A51CF4" w:rsidP="00A43224">
      <w:pPr>
        <w:pStyle w:val="ListParagraph"/>
        <w:numPr>
          <w:ilvl w:val="3"/>
          <w:numId w:val="15"/>
        </w:numPr>
        <w:ind w:left="426"/>
      </w:pPr>
      <w:r>
        <w:t>Pubscpec.yml</w:t>
      </w:r>
    </w:p>
    <w:p w14:paraId="2A1E464D" w14:textId="1F5A8044" w:rsidR="00A51CF4" w:rsidRDefault="00A51CF4" w:rsidP="00A51CF4">
      <w:pPr>
        <w:pStyle w:val="ListParagraph"/>
        <w:ind w:left="426" w:firstLine="294"/>
      </w:pPr>
      <w:r>
        <w:t>Pubscpec.yml digunakan untuk mengatur depedensi dan konfigurasi library yang digunakan pada aplikasi listFollowers.</w:t>
      </w:r>
    </w:p>
    <w:p w14:paraId="6DF7825F" w14:textId="536C9529" w:rsidR="00A51CF4" w:rsidRDefault="00A51CF4" w:rsidP="00A51CF4">
      <w:pPr>
        <w:pStyle w:val="ListParagraph"/>
        <w:ind w:left="426" w:firstLine="294"/>
      </w:pPr>
      <w:r w:rsidRPr="00A51CF4">
        <w:drawing>
          <wp:inline distT="0" distB="0" distL="0" distR="0" wp14:anchorId="0E781609" wp14:editId="3D4CC9D7">
            <wp:extent cx="2552700" cy="3488516"/>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566620" cy="3507540"/>
                    </a:xfrm>
                    <a:prstGeom prst="rect">
                      <a:avLst/>
                    </a:prstGeom>
                  </pic:spPr>
                </pic:pic>
              </a:graphicData>
            </a:graphic>
          </wp:inline>
        </w:drawing>
      </w:r>
    </w:p>
    <w:p w14:paraId="07A32A14" w14:textId="36721E22" w:rsidR="00A51CF4" w:rsidRDefault="00A51CF4" w:rsidP="00FD2166">
      <w:pPr>
        <w:pStyle w:val="GAMBAR"/>
        <w:ind w:left="709"/>
        <w:jc w:val="left"/>
      </w:pPr>
      <w:bookmarkStart w:id="170" w:name="_Toc111197441"/>
      <w:r>
        <w:t xml:space="preserve">Gambar 5. </w:t>
      </w:r>
      <w:r>
        <w:fldChar w:fldCharType="begin"/>
      </w:r>
      <w:r>
        <w:instrText xml:space="preserve"> SEQ Gambar_5. \* ARABIC </w:instrText>
      </w:r>
      <w:r>
        <w:fldChar w:fldCharType="separate"/>
      </w:r>
      <w:r w:rsidR="00D96B71">
        <w:rPr>
          <w:noProof/>
        </w:rPr>
        <w:t>13</w:t>
      </w:r>
      <w:r>
        <w:fldChar w:fldCharType="end"/>
      </w:r>
      <w:r>
        <w:t xml:space="preserve"> Gambar pubspec.yml</w:t>
      </w:r>
      <w:bookmarkEnd w:id="170"/>
    </w:p>
    <w:p w14:paraId="62A8CC6C" w14:textId="1936A76A" w:rsidR="00A43224" w:rsidRDefault="00A43224" w:rsidP="00A43224">
      <w:pPr>
        <w:pStyle w:val="ListParagraph"/>
        <w:numPr>
          <w:ilvl w:val="3"/>
          <w:numId w:val="15"/>
        </w:numPr>
        <w:ind w:left="426"/>
      </w:pPr>
      <w:r>
        <w:t>Gambar.jpg</w:t>
      </w:r>
    </w:p>
    <w:p w14:paraId="2971CDC1" w14:textId="6A8D0470" w:rsidR="00A43224" w:rsidRDefault="00A43224" w:rsidP="00A43224">
      <w:pPr>
        <w:ind w:firstLine="720"/>
      </w:pPr>
      <w:r w:rsidRPr="00A43224">
        <w:rPr>
          <w:noProof/>
        </w:rPr>
        <w:drawing>
          <wp:inline distT="0" distB="0" distL="0" distR="0" wp14:anchorId="16A4A7CB" wp14:editId="1FAA7D13">
            <wp:extent cx="2003894" cy="13335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012394" cy="1339156"/>
                    </a:xfrm>
                    <a:prstGeom prst="rect">
                      <a:avLst/>
                    </a:prstGeom>
                    <a:noFill/>
                    <a:ln>
                      <a:noFill/>
                    </a:ln>
                  </pic:spPr>
                </pic:pic>
              </a:graphicData>
            </a:graphic>
          </wp:inline>
        </w:drawing>
      </w:r>
    </w:p>
    <w:p w14:paraId="0ED66B3A" w14:textId="18B45823" w:rsidR="00A43224" w:rsidRPr="00A43224" w:rsidRDefault="00A43224" w:rsidP="00FD2166">
      <w:pPr>
        <w:pStyle w:val="GAMBAR"/>
        <w:ind w:left="709"/>
        <w:jc w:val="left"/>
      </w:pPr>
      <w:bookmarkStart w:id="171" w:name="_Toc111197442"/>
      <w:r>
        <w:t xml:space="preserve">Gambar 5. </w:t>
      </w:r>
      <w:r>
        <w:fldChar w:fldCharType="begin"/>
      </w:r>
      <w:r>
        <w:instrText xml:space="preserve"> SEQ Gambar_5. \* ARABIC </w:instrText>
      </w:r>
      <w:r>
        <w:fldChar w:fldCharType="separate"/>
      </w:r>
      <w:r w:rsidR="00D96B71">
        <w:rPr>
          <w:noProof/>
        </w:rPr>
        <w:t>14</w:t>
      </w:r>
      <w:r>
        <w:fldChar w:fldCharType="end"/>
      </w:r>
      <w:r>
        <w:t xml:space="preserve"> Gambar1.jpg</w:t>
      </w:r>
      <w:bookmarkEnd w:id="171"/>
    </w:p>
    <w:p w14:paraId="7C9D9482" w14:textId="572F2303" w:rsidR="00D515AE" w:rsidRPr="00D515AE" w:rsidRDefault="00D515AE" w:rsidP="00D515AE">
      <w:pPr>
        <w:pStyle w:val="Heading3"/>
        <w:numPr>
          <w:ilvl w:val="0"/>
          <w:numId w:val="0"/>
        </w:numPr>
        <w:rPr>
          <w:b/>
          <w:bCs/>
        </w:rPr>
      </w:pPr>
      <w:r>
        <w:rPr>
          <w:b/>
          <w:bCs/>
        </w:rPr>
        <w:lastRenderedPageBreak/>
        <w:t xml:space="preserve">5.1.3 </w:t>
      </w:r>
      <w:r w:rsidRPr="00D515AE">
        <w:rPr>
          <w:b/>
          <w:bCs/>
          <w:i/>
          <w:iCs/>
        </w:rPr>
        <w:t>Test</w:t>
      </w:r>
      <w:r w:rsidRPr="00D515AE">
        <w:rPr>
          <w:b/>
          <w:bCs/>
          <w:i/>
          <w:iCs/>
        </w:rPr>
        <w:t xml:space="preserve"> File Basic Aplications Flutter</w:t>
      </w:r>
    </w:p>
    <w:p w14:paraId="2FAF18EF" w14:textId="34A17CA2" w:rsidR="00D902CF" w:rsidRPr="008C769B" w:rsidRDefault="008C769B" w:rsidP="00C8133F">
      <w:pPr>
        <w:ind w:firstLine="720"/>
      </w:pPr>
      <w:bookmarkStart w:id="172" w:name="_Toc110222827"/>
      <w:r w:rsidRPr="00C8133F">
        <w:rPr>
          <w:i/>
          <w:iCs/>
        </w:rPr>
        <w:t>Test file</w:t>
      </w:r>
      <w:r>
        <w:t xml:space="preserve"> dilakukan untuk menguji hasil pekerjaan dari mahasiswa </w:t>
      </w:r>
      <w:r w:rsidR="00C8133F">
        <w:t xml:space="preserve">menggunakan </w:t>
      </w:r>
      <w:r w:rsidR="00C8133F" w:rsidRPr="00C8133F">
        <w:rPr>
          <w:i/>
          <w:iCs/>
        </w:rPr>
        <w:t>Android Studio</w:t>
      </w:r>
      <w:r w:rsidR="00C8133F">
        <w:t xml:space="preserve">, pada aplikasi </w:t>
      </w:r>
      <w:r w:rsidR="00C8133F" w:rsidRPr="00C8133F">
        <w:rPr>
          <w:i/>
          <w:iCs/>
        </w:rPr>
        <w:t>listFollowers</w:t>
      </w:r>
      <w:r w:rsidR="00C8133F">
        <w:t xml:space="preserve"> </w:t>
      </w:r>
      <w:r w:rsidR="00C8133F" w:rsidRPr="00C8133F">
        <w:rPr>
          <w:i/>
          <w:iCs/>
        </w:rPr>
        <w:t>flutter basic aplication</w:t>
      </w:r>
      <w:r w:rsidR="00C8133F">
        <w:t xml:space="preserve"> menggunakan </w:t>
      </w:r>
      <w:r w:rsidR="00C8133F" w:rsidRPr="00C8133F">
        <w:rPr>
          <w:i/>
          <w:iCs/>
        </w:rPr>
        <w:t>flutter test</w:t>
      </w:r>
      <w:r w:rsidR="00C8133F">
        <w:t xml:space="preserve">, terdapat sepuluh </w:t>
      </w:r>
      <w:r w:rsidR="00C8133F" w:rsidRPr="00C8133F">
        <w:rPr>
          <w:i/>
          <w:iCs/>
        </w:rPr>
        <w:t>test code</w:t>
      </w:r>
      <w:r w:rsidR="00C8133F">
        <w:t xml:space="preserve"> yang akan </w:t>
      </w:r>
      <w:r w:rsidR="00C8133F" w:rsidRPr="00C8133F">
        <w:rPr>
          <w:i/>
          <w:iCs/>
        </w:rPr>
        <w:t xml:space="preserve">memvalidasi </w:t>
      </w:r>
      <w:r w:rsidR="00C8133F">
        <w:t xml:space="preserve">pekerjaan dari mahasiswa. Berikut contoh pengujian untuk membuat </w:t>
      </w:r>
      <w:r w:rsidR="00C8133F" w:rsidRPr="00C8133F">
        <w:rPr>
          <w:i/>
          <w:iCs/>
        </w:rPr>
        <w:t>list item</w:t>
      </w:r>
      <w:r w:rsidR="00C8133F">
        <w:t xml:space="preserve"> pada </w:t>
      </w:r>
      <w:r w:rsidR="00C8133F" w:rsidRPr="00C8133F">
        <w:rPr>
          <w:i/>
          <w:iCs/>
        </w:rPr>
        <w:t>provider state.</w:t>
      </w:r>
    </w:p>
    <w:p w14:paraId="4211C5A2" w14:textId="1122AE89" w:rsidR="008C769B" w:rsidRDefault="00D96B71">
      <w:pPr>
        <w:spacing w:line="259" w:lineRule="auto"/>
        <w:rPr>
          <w:b/>
          <w:caps/>
          <w:sz w:val="28"/>
          <w:szCs w:val="28"/>
        </w:rPr>
      </w:pPr>
      <w:r w:rsidRPr="00D96B71">
        <w:rPr>
          <w:b/>
          <w:caps/>
          <w:sz w:val="28"/>
          <w:szCs w:val="28"/>
        </w:rPr>
        <w:drawing>
          <wp:inline distT="0" distB="0" distL="0" distR="0" wp14:anchorId="6D64C1D8" wp14:editId="0691597C">
            <wp:extent cx="5040630" cy="2828925"/>
            <wp:effectExtent l="0" t="0" r="7620"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5040630" cy="2828925"/>
                    </a:xfrm>
                    <a:prstGeom prst="rect">
                      <a:avLst/>
                    </a:prstGeom>
                  </pic:spPr>
                </pic:pic>
              </a:graphicData>
            </a:graphic>
          </wp:inline>
        </w:drawing>
      </w:r>
    </w:p>
    <w:p w14:paraId="7A8E71FE" w14:textId="4D5A6A2F" w:rsidR="00D96B71" w:rsidRDefault="00D96B71" w:rsidP="00D96B71">
      <w:pPr>
        <w:pStyle w:val="Caption"/>
        <w:rPr>
          <w:b/>
          <w:caps/>
          <w:sz w:val="28"/>
          <w:szCs w:val="28"/>
        </w:rPr>
      </w:pPr>
      <w:r>
        <w:t xml:space="preserve">Gambar 5. </w:t>
      </w:r>
      <w:r>
        <w:fldChar w:fldCharType="begin"/>
      </w:r>
      <w:r>
        <w:instrText xml:space="preserve"> SEQ Gambar_5. \* ARABIC </w:instrText>
      </w:r>
      <w:r>
        <w:fldChar w:fldCharType="separate"/>
      </w:r>
      <w:r>
        <w:rPr>
          <w:noProof/>
        </w:rPr>
        <w:t>15</w:t>
      </w:r>
      <w:r>
        <w:fldChar w:fldCharType="end"/>
      </w:r>
      <w:r>
        <w:t xml:space="preserve"> Pengujian </w:t>
      </w:r>
      <w:r w:rsidRPr="00D96B71">
        <w:rPr>
          <w:i/>
          <w:iCs w:val="0"/>
        </w:rPr>
        <w:t>Provider</w:t>
      </w:r>
      <w:r>
        <w:t xml:space="preserve"> pada </w:t>
      </w:r>
      <w:r w:rsidRPr="00D96B71">
        <w:rPr>
          <w:i/>
          <w:iCs w:val="0"/>
        </w:rPr>
        <w:t>List Item</w:t>
      </w:r>
    </w:p>
    <w:p w14:paraId="5FC41552" w14:textId="2E7061EE" w:rsidR="00D96B71" w:rsidRDefault="008C769B" w:rsidP="001904A6">
      <w:pPr>
        <w:pStyle w:val="Heading2"/>
        <w:numPr>
          <w:ilvl w:val="1"/>
          <w:numId w:val="22"/>
        </w:numPr>
      </w:pPr>
      <w:r>
        <w:br w:type="page"/>
      </w:r>
      <w:r w:rsidR="00D96B71">
        <w:lastRenderedPageBreak/>
        <w:t>Pengujian</w:t>
      </w:r>
    </w:p>
    <w:p w14:paraId="0072E06E" w14:textId="4758CCAE" w:rsidR="00D96B71" w:rsidRDefault="00D96B71" w:rsidP="001904A6">
      <w:pPr>
        <w:ind w:firstLine="360"/>
      </w:pPr>
      <w:r>
        <w:t xml:space="preserve">Pengujian topik </w:t>
      </w:r>
      <w:r w:rsidRPr="00A81E28">
        <w:rPr>
          <w:i/>
          <w:iCs/>
        </w:rPr>
        <w:t xml:space="preserve">Basic </w:t>
      </w:r>
      <w:r w:rsidR="001904A6">
        <w:rPr>
          <w:i/>
          <w:iCs/>
        </w:rPr>
        <w:t xml:space="preserve">Aplication Flutter </w:t>
      </w:r>
      <w:r>
        <w:t xml:space="preserve">ini dilakukan dengan bantuan dari </w:t>
      </w:r>
      <w:r w:rsidR="001904A6">
        <w:t>40</w:t>
      </w:r>
      <w:r>
        <w:t xml:space="preserve"> orang mahasiswa Politeknik Negeri Malang. Mahasiswa tersebut merupakan mahasiswa tingkat 3 dari Jurusan Teknik Informatika dari kelas TI </w:t>
      </w:r>
      <w:r w:rsidR="001904A6">
        <w:t>4</w:t>
      </w:r>
      <w:r w:rsidR="004C6A54">
        <w:t>D</w:t>
      </w:r>
      <w:r>
        <w:t xml:space="preserve"> dan </w:t>
      </w:r>
      <w:r w:rsidR="001904A6">
        <w:t>Basecamp Candi Mendut</w:t>
      </w:r>
      <w:r>
        <w:t xml:space="preserve">. Semua mahasiswa sudah mendapatkan pelajaran </w:t>
      </w:r>
      <w:r>
        <w:rPr>
          <w:i/>
          <w:iCs/>
        </w:rPr>
        <w:t xml:space="preserve">Android </w:t>
      </w:r>
      <w:r>
        <w:t>sebelumnya. Pengujian dilakukan dalam kurun waktu seminggu.</w:t>
      </w:r>
    </w:p>
    <w:p w14:paraId="5218962E" w14:textId="5B7125DF" w:rsidR="00D96B71" w:rsidRDefault="00D96B71" w:rsidP="001904A6">
      <w:pPr>
        <w:ind w:firstLine="360"/>
      </w:pPr>
      <w:r>
        <w:t xml:space="preserve">Sebelum pengujian dipastikan bahwa semua </w:t>
      </w:r>
      <w:r w:rsidRPr="00A81E28">
        <w:rPr>
          <w:i/>
          <w:iCs/>
        </w:rPr>
        <w:t>volunteer</w:t>
      </w:r>
      <w:r>
        <w:rPr>
          <w:i/>
          <w:iCs/>
        </w:rPr>
        <w:t xml:space="preserve"> </w:t>
      </w:r>
      <w:r>
        <w:t xml:space="preserve">sudah terdaftar sebagai mahasiswa pada platform </w:t>
      </w:r>
      <w:r w:rsidR="004C6A54">
        <w:t>iCLOP</w:t>
      </w:r>
      <w:r>
        <w:t xml:space="preserve"> dan memiliki aplikasi </w:t>
      </w:r>
      <w:r>
        <w:rPr>
          <w:i/>
          <w:iCs/>
        </w:rPr>
        <w:t xml:space="preserve">Android Studio </w:t>
      </w:r>
      <w:r>
        <w:t xml:space="preserve">pada perangkat mereka. </w:t>
      </w:r>
      <w:r w:rsidRPr="00A81E28">
        <w:rPr>
          <w:i/>
          <w:iCs/>
        </w:rPr>
        <w:t>Volunteer</w:t>
      </w:r>
      <w:r>
        <w:rPr>
          <w:i/>
          <w:iCs/>
        </w:rPr>
        <w:t xml:space="preserve"> </w:t>
      </w:r>
      <w:r>
        <w:t xml:space="preserve">melakukan login pada </w:t>
      </w:r>
      <w:r w:rsidRPr="00267F26">
        <w:rPr>
          <w:i/>
          <w:iCs/>
        </w:rPr>
        <w:t>platform</w:t>
      </w:r>
      <w:r>
        <w:t xml:space="preserve"> </w:t>
      </w:r>
      <w:r w:rsidR="004C6A54">
        <w:t>iCLOP</w:t>
      </w:r>
      <w:r>
        <w:t xml:space="preserve"> kemudian masuk ke menu </w:t>
      </w:r>
      <w:r>
        <w:rPr>
          <w:i/>
          <w:iCs/>
        </w:rPr>
        <w:t xml:space="preserve">Download Materials </w:t>
      </w:r>
      <w:r>
        <w:t>dan memilih topik</w:t>
      </w:r>
      <w:r w:rsidR="004C6A54">
        <w:t xml:space="preserve"> </w:t>
      </w:r>
      <w:r>
        <w:t xml:space="preserve"> </w:t>
      </w:r>
      <w:r w:rsidR="004C6A54">
        <w:rPr>
          <w:i/>
          <w:iCs/>
        </w:rPr>
        <w:t xml:space="preserve">Basic Aplications </w:t>
      </w:r>
      <w:r w:rsidR="001904A6">
        <w:rPr>
          <w:i/>
          <w:iCs/>
        </w:rPr>
        <w:t>Flutter</w:t>
      </w:r>
      <w:r>
        <w:rPr>
          <w:i/>
          <w:iCs/>
        </w:rPr>
        <w:t xml:space="preserve">. </w:t>
      </w:r>
      <w:r w:rsidRPr="00A81E28">
        <w:rPr>
          <w:i/>
          <w:iCs/>
        </w:rPr>
        <w:t>Volunteer</w:t>
      </w:r>
      <w:r>
        <w:rPr>
          <w:i/>
          <w:iCs/>
        </w:rPr>
        <w:t xml:space="preserve"> </w:t>
      </w:r>
      <w:r>
        <w:t xml:space="preserve">mengunduh </w:t>
      </w:r>
      <w:r>
        <w:rPr>
          <w:i/>
          <w:iCs/>
        </w:rPr>
        <w:t xml:space="preserve">task file </w:t>
      </w:r>
      <w:r>
        <w:t xml:space="preserve">yang terdiri dari </w:t>
      </w:r>
      <w:r w:rsidRPr="004C5A02">
        <w:rPr>
          <w:i/>
          <w:iCs/>
        </w:rPr>
        <w:t>guide</w:t>
      </w:r>
      <w:r>
        <w:rPr>
          <w:i/>
          <w:iCs/>
        </w:rPr>
        <w:t xml:space="preserve"> file, </w:t>
      </w:r>
      <w:r w:rsidRPr="00A81E28">
        <w:rPr>
          <w:i/>
          <w:iCs/>
        </w:rPr>
        <w:t>test</w:t>
      </w:r>
      <w:r>
        <w:rPr>
          <w:i/>
          <w:iCs/>
        </w:rPr>
        <w:t xml:space="preserve"> file </w:t>
      </w:r>
      <w:r>
        <w:t xml:space="preserve">dan </w:t>
      </w:r>
      <w:r>
        <w:rPr>
          <w:i/>
          <w:iCs/>
        </w:rPr>
        <w:t xml:space="preserve">supplement file. </w:t>
      </w:r>
      <w:r>
        <w:t xml:space="preserve">Kemudian </w:t>
      </w:r>
      <w:r w:rsidRPr="00A81E28">
        <w:rPr>
          <w:i/>
          <w:iCs/>
        </w:rPr>
        <w:t>volunteer</w:t>
      </w:r>
      <w:r>
        <w:rPr>
          <w:i/>
          <w:iCs/>
        </w:rPr>
        <w:t xml:space="preserve"> </w:t>
      </w:r>
      <w:r>
        <w:t xml:space="preserve">mengerjakan di </w:t>
      </w:r>
      <w:r>
        <w:rPr>
          <w:i/>
          <w:iCs/>
        </w:rPr>
        <w:t xml:space="preserve">Android Studio </w:t>
      </w:r>
      <w:r>
        <w:t xml:space="preserve">sesuai petunjuk pada </w:t>
      </w:r>
      <w:r w:rsidRPr="004C5A02">
        <w:rPr>
          <w:i/>
          <w:iCs/>
        </w:rPr>
        <w:t>guide</w:t>
      </w:r>
      <w:r>
        <w:rPr>
          <w:i/>
          <w:iCs/>
        </w:rPr>
        <w:t xml:space="preserve"> file. </w:t>
      </w:r>
    </w:p>
    <w:p w14:paraId="144641B9" w14:textId="0204430B" w:rsidR="00D96B71" w:rsidRDefault="00D96B71" w:rsidP="004C6A54">
      <w:pPr>
        <w:ind w:firstLine="360"/>
      </w:pPr>
      <w:r>
        <w:t xml:space="preserve">Selanjutnya </w:t>
      </w:r>
      <w:r w:rsidRPr="00A81E28">
        <w:rPr>
          <w:i/>
          <w:iCs/>
        </w:rPr>
        <w:t>volunteer</w:t>
      </w:r>
      <w:r>
        <w:t xml:space="preserve"> melakukan pengujian menggunakan </w:t>
      </w:r>
      <w:r w:rsidRPr="00A81E28">
        <w:rPr>
          <w:i/>
          <w:iCs/>
        </w:rPr>
        <w:t>test</w:t>
      </w:r>
      <w:r>
        <w:rPr>
          <w:i/>
          <w:iCs/>
        </w:rPr>
        <w:t xml:space="preserve"> file. </w:t>
      </w:r>
      <w:r>
        <w:t xml:space="preserve">Pengujian dilakukan dengan cara menjalankan </w:t>
      </w:r>
      <w:r w:rsidRPr="00A81E28">
        <w:rPr>
          <w:i/>
          <w:iCs/>
        </w:rPr>
        <w:t>test</w:t>
      </w:r>
      <w:r>
        <w:rPr>
          <w:i/>
          <w:iCs/>
        </w:rPr>
        <w:t xml:space="preserve"> code. </w:t>
      </w:r>
      <w:r>
        <w:t xml:space="preserve">Jika hasil yang diperoleh </w:t>
      </w:r>
      <w:r>
        <w:rPr>
          <w:i/>
          <w:iCs/>
        </w:rPr>
        <w:t xml:space="preserve">failed </w:t>
      </w:r>
      <w:r>
        <w:t xml:space="preserve">atau </w:t>
      </w:r>
      <w:r>
        <w:rPr>
          <w:i/>
          <w:iCs/>
        </w:rPr>
        <w:t xml:space="preserve">error, </w:t>
      </w:r>
      <w:r>
        <w:t xml:space="preserve">maka </w:t>
      </w:r>
      <w:r w:rsidRPr="00A81E28">
        <w:rPr>
          <w:i/>
          <w:iCs/>
        </w:rPr>
        <w:t>volunteer</w:t>
      </w:r>
      <w:r>
        <w:t xml:space="preserve"> harus memperbaiki hasil pengerjaannya. Jika hasil yang diperoleh </w:t>
      </w:r>
      <w:r>
        <w:rPr>
          <w:i/>
          <w:iCs/>
        </w:rPr>
        <w:t>success</w:t>
      </w:r>
      <w:r w:rsidR="004C6A54">
        <w:rPr>
          <w:i/>
          <w:iCs/>
        </w:rPr>
        <w:t xml:space="preserve"> </w:t>
      </w:r>
      <w:r w:rsidR="004C6A54">
        <w:t xml:space="preserve">atau </w:t>
      </w:r>
      <w:r w:rsidR="004C6A54">
        <w:rPr>
          <w:i/>
          <w:iCs/>
        </w:rPr>
        <w:t>passed</w:t>
      </w:r>
      <w:r>
        <w:rPr>
          <w:i/>
          <w:iCs/>
        </w:rPr>
        <w:t xml:space="preserve">, </w:t>
      </w:r>
      <w:r>
        <w:t xml:space="preserve">maka </w:t>
      </w:r>
      <w:r w:rsidRPr="00A81E28">
        <w:rPr>
          <w:i/>
          <w:iCs/>
        </w:rPr>
        <w:t>volunteer</w:t>
      </w:r>
      <w:r>
        <w:t xml:space="preserve"> telah mengerjakan dengan benar dan </w:t>
      </w:r>
      <w:r w:rsidRPr="00A81E28">
        <w:rPr>
          <w:i/>
          <w:iCs/>
        </w:rPr>
        <w:t>volunteer</w:t>
      </w:r>
      <w:r>
        <w:t xml:space="preserve"> bisa mengunggah hasil pengerjaan di platform </w:t>
      </w:r>
      <w:r w:rsidR="004C6A54">
        <w:t>iCLOP</w:t>
      </w:r>
      <w:r>
        <w:t xml:space="preserve"> untuk divalidasi. </w:t>
      </w:r>
    </w:p>
    <w:p w14:paraId="4B749B17" w14:textId="7A83A37C" w:rsidR="004C6A54" w:rsidRDefault="00D96B71" w:rsidP="004C6A54">
      <w:pPr>
        <w:ind w:firstLine="360"/>
      </w:pPr>
      <w:r>
        <w:t xml:space="preserve">Mengunggah hasil pengerjaan dilakukan pada menu </w:t>
      </w:r>
      <w:r>
        <w:rPr>
          <w:i/>
          <w:iCs/>
        </w:rPr>
        <w:t xml:space="preserve">Submit your result </w:t>
      </w:r>
      <w:r>
        <w:t xml:space="preserve">dan pastikan topik yang dipilih </w:t>
      </w:r>
      <w:r w:rsidRPr="00A81E28">
        <w:rPr>
          <w:i/>
          <w:iCs/>
        </w:rPr>
        <w:t xml:space="preserve">Basic </w:t>
      </w:r>
      <w:r w:rsidR="004C6A54">
        <w:rPr>
          <w:i/>
          <w:iCs/>
        </w:rPr>
        <w:t>Aplications Flutter</w:t>
      </w:r>
      <w:r>
        <w:rPr>
          <w:i/>
          <w:iCs/>
        </w:rPr>
        <w:t>.</w:t>
      </w:r>
      <w:r>
        <w:t xml:space="preserve"> Dalam menggunggah hasil pengerjaan dapat dilakukan dengan tiga acara yaitu </w:t>
      </w:r>
      <w:r>
        <w:rPr>
          <w:i/>
          <w:iCs/>
        </w:rPr>
        <w:t xml:space="preserve">zip file, multi files </w:t>
      </w:r>
      <w:r>
        <w:t xml:space="preserve">dan </w:t>
      </w:r>
      <w:r>
        <w:rPr>
          <w:i/>
          <w:iCs/>
        </w:rPr>
        <w:t>github link.</w:t>
      </w:r>
      <w:r>
        <w:t xml:space="preserve"> Hasil validasi akan muncul pada platform </w:t>
      </w:r>
      <w:r w:rsidR="004C6A54">
        <w:t>iCLOP</w:t>
      </w:r>
      <w:r>
        <w:t xml:space="preserve"> pada menu </w:t>
      </w:r>
      <w:r>
        <w:rPr>
          <w:i/>
          <w:iCs/>
        </w:rPr>
        <w:t xml:space="preserve">Validation Result. </w:t>
      </w:r>
      <w:r>
        <w:t xml:space="preserve">Jika hasil validasi </w:t>
      </w:r>
      <w:r>
        <w:rPr>
          <w:i/>
          <w:iCs/>
        </w:rPr>
        <w:t xml:space="preserve">success, </w:t>
      </w:r>
      <w:r>
        <w:t xml:space="preserve">maka </w:t>
      </w:r>
      <w:r w:rsidRPr="00A81E28">
        <w:rPr>
          <w:i/>
          <w:iCs/>
        </w:rPr>
        <w:t>volunteer</w:t>
      </w:r>
      <w:r>
        <w:t xml:space="preserve"> telah menyelesaikan topik </w:t>
      </w:r>
      <w:r w:rsidRPr="00A81E28">
        <w:rPr>
          <w:i/>
          <w:iCs/>
        </w:rPr>
        <w:t>Basic Data Storage</w:t>
      </w:r>
      <w:r>
        <w:rPr>
          <w:i/>
          <w:iCs/>
        </w:rPr>
        <w:t xml:space="preserve"> </w:t>
      </w:r>
      <w:r>
        <w:t xml:space="preserve">dengan benar. Namun jika hasil validasi </w:t>
      </w:r>
      <w:r>
        <w:rPr>
          <w:i/>
          <w:iCs/>
        </w:rPr>
        <w:t xml:space="preserve">error </w:t>
      </w:r>
      <w:r>
        <w:t xml:space="preserve">atau </w:t>
      </w:r>
      <w:r>
        <w:rPr>
          <w:i/>
          <w:iCs/>
        </w:rPr>
        <w:t xml:space="preserve">failed, </w:t>
      </w:r>
      <w:r>
        <w:t xml:space="preserve">maka </w:t>
      </w:r>
      <w:r w:rsidRPr="00A81E28">
        <w:rPr>
          <w:i/>
          <w:iCs/>
        </w:rPr>
        <w:t>volunteer</w:t>
      </w:r>
      <w:r>
        <w:t xml:space="preserve"> perlu memperbaiki hasil pengerjaannya lagi.</w:t>
      </w:r>
    </w:p>
    <w:p w14:paraId="552D9FDF" w14:textId="1F491845" w:rsidR="004C6A54" w:rsidRDefault="004C6A54">
      <w:pPr>
        <w:spacing w:line="259" w:lineRule="auto"/>
      </w:pPr>
      <w:r>
        <w:br w:type="page"/>
      </w:r>
    </w:p>
    <w:p w14:paraId="0F9FBAD0" w14:textId="4973871D" w:rsidR="004C6A54" w:rsidRPr="00F5008D" w:rsidRDefault="004C6A54" w:rsidP="00AB55AB">
      <w:pPr>
        <w:pStyle w:val="Heading1"/>
      </w:pPr>
      <w:bookmarkStart w:id="173" w:name="_Toc78483596"/>
      <w:r>
        <w:lastRenderedPageBreak/>
        <w:t xml:space="preserve">BAB VI. </w:t>
      </w:r>
      <w:r>
        <w:br/>
      </w:r>
      <w:r w:rsidR="00147049">
        <w:rPr>
          <w:caps w:val="0"/>
        </w:rPr>
        <w:t xml:space="preserve">HASIL </w:t>
      </w:r>
      <w:r w:rsidR="00147049" w:rsidRPr="00AB55AB">
        <w:rPr>
          <w:caps w:val="0"/>
        </w:rPr>
        <w:t>PENGUJI</w:t>
      </w:r>
      <w:r w:rsidR="00147049">
        <w:rPr>
          <w:caps w:val="0"/>
        </w:rPr>
        <w:t>AN DAN PEMBAHASAN</w:t>
      </w:r>
      <w:bookmarkEnd w:id="173"/>
    </w:p>
    <w:p w14:paraId="7DCE81D2" w14:textId="0C5731B4" w:rsidR="004C6A54" w:rsidRPr="00784229" w:rsidRDefault="004C6A54" w:rsidP="006E6441">
      <w:pPr>
        <w:spacing w:before="240"/>
        <w:ind w:firstLine="360"/>
        <w:rPr>
          <w:b/>
        </w:rPr>
      </w:pPr>
      <w:r>
        <w:t xml:space="preserve">Bab ini menjelaskan tentang hasil pengujian dan pembahasan dari pengerjaan topik </w:t>
      </w:r>
      <w:r w:rsidR="0085318C">
        <w:rPr>
          <w:i/>
          <w:iCs/>
        </w:rPr>
        <w:t xml:space="preserve">Basic Aplications Flutter </w:t>
      </w:r>
      <w:r>
        <w:t xml:space="preserve"> pada </w:t>
      </w:r>
      <w:r w:rsidR="0085318C">
        <w:t>iCLOP</w:t>
      </w:r>
      <w:r>
        <w:t>.</w:t>
      </w:r>
    </w:p>
    <w:p w14:paraId="76574155" w14:textId="37DF975A" w:rsidR="004C6A54" w:rsidRPr="004415EC" w:rsidRDefault="004C6A54" w:rsidP="004C6A54">
      <w:pPr>
        <w:pStyle w:val="Heading2"/>
        <w:numPr>
          <w:ilvl w:val="1"/>
          <w:numId w:val="25"/>
        </w:numPr>
      </w:pPr>
      <w:bookmarkStart w:id="174" w:name="_Toc78483597"/>
      <w:r>
        <w:t>Hasil Pengujian</w:t>
      </w:r>
      <w:bookmarkEnd w:id="174"/>
    </w:p>
    <w:p w14:paraId="0C725763" w14:textId="106B3F0F" w:rsidR="004C6A54" w:rsidRDefault="004C6A54" w:rsidP="006E6441">
      <w:pPr>
        <w:ind w:firstLine="360"/>
      </w:pPr>
      <w:r w:rsidRPr="004415EC">
        <w:t xml:space="preserve">Pengujian dilakukan kepada </w:t>
      </w:r>
      <w:r w:rsidR="0085318C">
        <w:t>empat puluh</w:t>
      </w:r>
      <w:r w:rsidRPr="004415EC">
        <w:t xml:space="preserve"> orang </w:t>
      </w:r>
      <w:r w:rsidRPr="00A81E28">
        <w:rPr>
          <w:i/>
          <w:iCs/>
        </w:rPr>
        <w:t>volunteer</w:t>
      </w:r>
      <w:r w:rsidRPr="004415EC">
        <w:rPr>
          <w:i/>
          <w:iCs/>
        </w:rPr>
        <w:t xml:space="preserve">. </w:t>
      </w:r>
      <w:r w:rsidRPr="004415EC">
        <w:t xml:space="preserve">Hasil dari pengujian aplikasi pembelajaran topik </w:t>
      </w:r>
      <w:r w:rsidRPr="00A81E28">
        <w:rPr>
          <w:i/>
          <w:iCs/>
        </w:rPr>
        <w:t xml:space="preserve">Basic </w:t>
      </w:r>
      <w:r w:rsidR="006E6441">
        <w:rPr>
          <w:i/>
          <w:iCs/>
        </w:rPr>
        <w:t>Aplications Flutter</w:t>
      </w:r>
      <w:r w:rsidRPr="004415EC">
        <w:t xml:space="preserve"> yaitu </w:t>
      </w:r>
      <w:r w:rsidR="006E6441">
        <w:t>empat puluh</w:t>
      </w:r>
      <w:r w:rsidRPr="004415EC">
        <w:t xml:space="preserve"> orang </w:t>
      </w:r>
      <w:r w:rsidRPr="004415EC">
        <w:rPr>
          <w:i/>
          <w:iCs/>
        </w:rPr>
        <w:t>success</w:t>
      </w:r>
      <w:r w:rsidRPr="004415EC">
        <w:t xml:space="preserve"> mengerjakan topik pembelajaran dengan waktu 7 hari. Dalam</w:t>
      </w:r>
      <w:r w:rsidR="006E6441">
        <w:t xml:space="preserve"> </w:t>
      </w:r>
      <w:r w:rsidRPr="004415EC">
        <w:t xml:space="preserve">mengunggah hasil kerja dapat memilih cara pengunggahan. </w:t>
      </w:r>
    </w:p>
    <w:p w14:paraId="198F2E09" w14:textId="77777777" w:rsidR="004C6A54" w:rsidRPr="004415EC" w:rsidRDefault="004C6A54" w:rsidP="006E6441">
      <w:pPr>
        <w:ind w:firstLine="360"/>
      </w:pPr>
      <w:r>
        <w:rPr>
          <w:bCs/>
        </w:rPr>
        <w:t xml:space="preserve">Cara pengunggahan yang pertama adalah </w:t>
      </w:r>
      <w:r w:rsidRPr="001163EC">
        <w:rPr>
          <w:bCs/>
          <w:i/>
          <w:iCs/>
        </w:rPr>
        <w:t>multi</w:t>
      </w:r>
      <w:r>
        <w:rPr>
          <w:bCs/>
        </w:rPr>
        <w:t xml:space="preserve"> </w:t>
      </w:r>
      <w:r w:rsidRPr="000D3FE1">
        <w:rPr>
          <w:bCs/>
          <w:i/>
          <w:iCs/>
        </w:rPr>
        <w:t>file</w:t>
      </w:r>
      <w:r>
        <w:rPr>
          <w:bCs/>
        </w:rPr>
        <w:t xml:space="preserve">s, yaitu dengan mengunggah satu per satu </w:t>
      </w:r>
      <w:r w:rsidRPr="000D3FE1">
        <w:rPr>
          <w:bCs/>
          <w:i/>
          <w:iCs/>
        </w:rPr>
        <w:t>file</w:t>
      </w:r>
      <w:r>
        <w:rPr>
          <w:bCs/>
        </w:rPr>
        <w:t xml:space="preserve"> yang diperlukan. Untuk cara kedua adalah </w:t>
      </w:r>
      <w:r w:rsidRPr="001163EC">
        <w:rPr>
          <w:bCs/>
          <w:i/>
          <w:iCs/>
        </w:rPr>
        <w:t>zip</w:t>
      </w:r>
      <w:r>
        <w:rPr>
          <w:bCs/>
        </w:rPr>
        <w:t xml:space="preserve"> </w:t>
      </w:r>
      <w:r w:rsidRPr="000D3FE1">
        <w:rPr>
          <w:bCs/>
          <w:i/>
          <w:iCs/>
        </w:rPr>
        <w:t>file</w:t>
      </w:r>
      <w:r>
        <w:rPr>
          <w:bCs/>
        </w:rPr>
        <w:t xml:space="preserve">, yaitu dengan mengunggah </w:t>
      </w:r>
      <w:r w:rsidRPr="001163EC">
        <w:rPr>
          <w:bCs/>
          <w:i/>
          <w:iCs/>
        </w:rPr>
        <w:t>zip</w:t>
      </w:r>
      <w:r>
        <w:rPr>
          <w:bCs/>
        </w:rPr>
        <w:t xml:space="preserve"> </w:t>
      </w:r>
      <w:r w:rsidRPr="000D3FE1">
        <w:rPr>
          <w:bCs/>
          <w:i/>
          <w:iCs/>
        </w:rPr>
        <w:t>file</w:t>
      </w:r>
      <w:r>
        <w:rPr>
          <w:bCs/>
        </w:rPr>
        <w:t xml:space="preserve"> sesuai kriteria. Dan yang terakhir menggunakan </w:t>
      </w:r>
      <w:r w:rsidRPr="001163EC">
        <w:rPr>
          <w:bCs/>
          <w:i/>
          <w:iCs/>
        </w:rPr>
        <w:t>github link</w:t>
      </w:r>
      <w:r>
        <w:rPr>
          <w:bCs/>
        </w:rPr>
        <w:t xml:space="preserve">, yaitu dengan mengunggah </w:t>
      </w:r>
      <w:r w:rsidRPr="001163EC">
        <w:rPr>
          <w:bCs/>
          <w:i/>
          <w:iCs/>
        </w:rPr>
        <w:t>link github</w:t>
      </w:r>
      <w:r>
        <w:rPr>
          <w:bCs/>
        </w:rPr>
        <w:t xml:space="preserve"> yang telah berisikan pekerjaan.</w:t>
      </w:r>
    </w:p>
    <w:p w14:paraId="24E5C42C" w14:textId="633FD39B" w:rsidR="004C6A54" w:rsidRPr="007C21D1" w:rsidRDefault="004C6A54" w:rsidP="006E6441">
      <w:pPr>
        <w:pStyle w:val="Heading2"/>
        <w:numPr>
          <w:ilvl w:val="1"/>
          <w:numId w:val="25"/>
        </w:numPr>
      </w:pPr>
      <w:bookmarkStart w:id="175" w:name="_Toc78483598"/>
      <w:r>
        <w:t>Pembahasan Hasil Pengujian</w:t>
      </w:r>
      <w:bookmarkEnd w:id="175"/>
    </w:p>
    <w:p w14:paraId="44E6352F" w14:textId="2835C597" w:rsidR="004C6A54" w:rsidRPr="0046602F" w:rsidRDefault="004C6A54" w:rsidP="006E6441">
      <w:pPr>
        <w:pStyle w:val="IsiHeading2"/>
      </w:pPr>
      <w:r>
        <w:rPr>
          <w:lang w:val="en-US"/>
        </w:rPr>
        <w:t xml:space="preserve">Berdasarkan hasil uji coba kepada </w:t>
      </w:r>
      <w:r w:rsidR="006E6441">
        <w:rPr>
          <w:lang w:val="en-US"/>
        </w:rPr>
        <w:t>empat puluh</w:t>
      </w:r>
      <w:r>
        <w:rPr>
          <w:lang w:val="en-US"/>
        </w:rPr>
        <w:t xml:space="preserve"> orang mahasiswa yang mengerjakan topik </w:t>
      </w:r>
      <w:r w:rsidRPr="00A81E28">
        <w:rPr>
          <w:i/>
          <w:iCs/>
          <w:lang w:val="en-US"/>
        </w:rPr>
        <w:t xml:space="preserve">Basic </w:t>
      </w:r>
      <w:r w:rsidR="006E6441">
        <w:rPr>
          <w:i/>
          <w:iCs/>
          <w:lang w:val="en-US"/>
        </w:rPr>
        <w:t xml:space="preserve">Aplications Flutter </w:t>
      </w:r>
      <w:r>
        <w:rPr>
          <w:lang w:val="en-US"/>
        </w:rPr>
        <w:t xml:space="preserve">selama tujuh hari. Didapatkan </w:t>
      </w:r>
      <w:r w:rsidR="006E6441">
        <w:rPr>
          <w:lang w:val="en-US"/>
        </w:rPr>
        <w:t>empat puluh</w:t>
      </w:r>
      <w:r>
        <w:rPr>
          <w:lang w:val="en-US"/>
        </w:rPr>
        <w:t xml:space="preserve"> orang mahasiswa dapat menyelesaikan dengan berhasil </w:t>
      </w:r>
    </w:p>
    <w:p w14:paraId="4E9321A4" w14:textId="78DA7378" w:rsidR="004C6A54" w:rsidRDefault="004C6A54" w:rsidP="004C6A54">
      <w:pPr>
        <w:pStyle w:val="IsiHeading2"/>
        <w:rPr>
          <w:lang w:val="en-US"/>
        </w:rPr>
      </w:pPr>
      <w:r>
        <w:rPr>
          <w:lang w:val="en-US"/>
        </w:rPr>
        <w:t xml:space="preserve">Setiap mahasiswa memiliki kurun waktu pengerjaan yang berbeda-beda. Waktu tersebut dirangkum seperti pada gambar grafik waktu sebagai berikut. </w:t>
      </w:r>
    </w:p>
    <w:p w14:paraId="6F8CCD6F" w14:textId="77777777" w:rsidR="006E6441" w:rsidRDefault="006E6441" w:rsidP="004C6A54">
      <w:pPr>
        <w:pStyle w:val="IsiHeading2"/>
        <w:rPr>
          <w:lang w:val="en-US"/>
        </w:rPr>
      </w:pPr>
    </w:p>
    <w:p w14:paraId="7D7E7B0C" w14:textId="6D1BB51B" w:rsidR="004C6A54" w:rsidRDefault="006E6441" w:rsidP="004C6A54">
      <w:pPr>
        <w:pStyle w:val="IsiHeading2"/>
        <w:keepNext/>
        <w:ind w:firstLine="0"/>
        <w:jc w:val="center"/>
      </w:pPr>
      <w:r w:rsidRPr="006E6441">
        <w:drawing>
          <wp:inline distT="0" distB="0" distL="0" distR="0" wp14:anchorId="5AFFD0E8" wp14:editId="1C7EF28A">
            <wp:extent cx="5040630" cy="1898015"/>
            <wp:effectExtent l="0" t="0" r="7620" b="698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5040630" cy="1898015"/>
                    </a:xfrm>
                    <a:prstGeom prst="rect">
                      <a:avLst/>
                    </a:prstGeom>
                  </pic:spPr>
                </pic:pic>
              </a:graphicData>
            </a:graphic>
          </wp:inline>
        </w:drawing>
      </w:r>
    </w:p>
    <w:p w14:paraId="78437FD4" w14:textId="7F54B182" w:rsidR="004C6A54" w:rsidRPr="006E6441" w:rsidRDefault="006E6441" w:rsidP="007B6463">
      <w:pPr>
        <w:pStyle w:val="GAMBAR"/>
        <w:rPr>
          <w:i/>
          <w:iCs/>
        </w:rPr>
      </w:pPr>
      <w:bookmarkStart w:id="176" w:name="_Toc111197443"/>
      <w:r>
        <w:t xml:space="preserve">Gambar 6. </w:t>
      </w:r>
      <w:r>
        <w:fldChar w:fldCharType="begin"/>
      </w:r>
      <w:r>
        <w:instrText xml:space="preserve"> SEQ Gambar_6. \* ARABIC </w:instrText>
      </w:r>
      <w:r>
        <w:fldChar w:fldCharType="separate"/>
      </w:r>
      <w:r w:rsidR="006C0188">
        <w:rPr>
          <w:noProof/>
        </w:rPr>
        <w:t>1</w:t>
      </w:r>
      <w:r>
        <w:fldChar w:fldCharType="end"/>
      </w:r>
      <w:r>
        <w:t xml:space="preserve"> Hasil pengerjaan topik </w:t>
      </w:r>
      <w:r>
        <w:rPr>
          <w:i/>
          <w:iCs/>
        </w:rPr>
        <w:t>Basic Aplications Flutter</w:t>
      </w:r>
      <w:bookmarkEnd w:id="176"/>
    </w:p>
    <w:p w14:paraId="508BED9D" w14:textId="05BD65AA" w:rsidR="004C6A54" w:rsidRPr="00A45FD1" w:rsidRDefault="004C6A54" w:rsidP="004C6A54">
      <w:pPr>
        <w:pStyle w:val="IsiHeading2"/>
        <w:rPr>
          <w:lang w:val="en-US"/>
        </w:rPr>
      </w:pPr>
      <w:r>
        <w:rPr>
          <w:lang w:val="en-US"/>
        </w:rPr>
        <w:lastRenderedPageBreak/>
        <w:t xml:space="preserve">Dari grafik tersebut terdapat tiga jenis garis. Untuk garis berwarna </w:t>
      </w:r>
      <w:r w:rsidR="00973732">
        <w:rPr>
          <w:lang w:val="en-US"/>
        </w:rPr>
        <w:t>silver</w:t>
      </w:r>
      <w:r>
        <w:rPr>
          <w:lang w:val="en-US"/>
        </w:rPr>
        <w:t xml:space="preserve"> menunjukkan waktu terlama dalam menyelesaikan setiap </w:t>
      </w:r>
      <w:r w:rsidRPr="001163EC">
        <w:rPr>
          <w:i/>
          <w:iCs/>
          <w:lang w:val="en-US"/>
        </w:rPr>
        <w:t>task</w:t>
      </w:r>
      <w:r>
        <w:rPr>
          <w:lang w:val="en-US"/>
        </w:rPr>
        <w:t xml:space="preserve"> yang ada pada topik. Dan untuk garis berwarna </w:t>
      </w:r>
      <w:r w:rsidR="00973732">
        <w:rPr>
          <w:lang w:val="en-US"/>
        </w:rPr>
        <w:t>biru</w:t>
      </w:r>
      <w:r>
        <w:rPr>
          <w:lang w:val="en-US"/>
        </w:rPr>
        <w:t xml:space="preserve"> menunjukkan waktu tercepat dalam menyelesaikan setiap </w:t>
      </w:r>
      <w:r w:rsidRPr="001163EC">
        <w:rPr>
          <w:i/>
          <w:iCs/>
          <w:lang w:val="en-US"/>
        </w:rPr>
        <w:t>task</w:t>
      </w:r>
      <w:r>
        <w:rPr>
          <w:lang w:val="en-US"/>
        </w:rPr>
        <w:t xml:space="preserve"> pada topik. Sedangkan untuk garis berwarna </w:t>
      </w:r>
      <w:r w:rsidR="00973732">
        <w:rPr>
          <w:lang w:val="en-US"/>
        </w:rPr>
        <w:t>orange</w:t>
      </w:r>
      <w:r>
        <w:rPr>
          <w:lang w:val="en-US"/>
        </w:rPr>
        <w:t xml:space="preserve"> menunjukkan rata-rata waktu yang dibutuhkan untuk menyelesaikan setiap task yang ada pada topik. Rata-rata waktu pengerjaan semakin singkat maka semakin mudah </w:t>
      </w:r>
      <w:r>
        <w:rPr>
          <w:i/>
          <w:iCs/>
          <w:lang w:val="en-US"/>
        </w:rPr>
        <w:t xml:space="preserve">task </w:t>
      </w:r>
      <w:r>
        <w:rPr>
          <w:lang w:val="en-US"/>
        </w:rPr>
        <w:t xml:space="preserve">tersebut diselesaikan. Sedangkan rata-rata waktu pengerjaan semakin lama, maka semakin sulit </w:t>
      </w:r>
      <w:r>
        <w:rPr>
          <w:i/>
          <w:iCs/>
          <w:lang w:val="en-US"/>
        </w:rPr>
        <w:t xml:space="preserve">task </w:t>
      </w:r>
      <w:r>
        <w:rPr>
          <w:lang w:val="en-US"/>
        </w:rPr>
        <w:t>tersebut diselesaikan.</w:t>
      </w:r>
    </w:p>
    <w:p w14:paraId="232774C8" w14:textId="6F3021CA" w:rsidR="004C6A54" w:rsidRDefault="004C6A54" w:rsidP="004C6A54">
      <w:pPr>
        <w:pStyle w:val="IsiHeading2"/>
        <w:rPr>
          <w:lang w:val="en-US"/>
        </w:rPr>
      </w:pPr>
      <w:r>
        <w:rPr>
          <w:lang w:val="en-US"/>
        </w:rPr>
        <w:t xml:space="preserve">Dari rata-rata waktu terdapat waktu yang paling cepat bisa disimpulkan sebagai task yang paling mudah yaitu </w:t>
      </w:r>
      <w:r w:rsidRPr="004C5A02">
        <w:rPr>
          <w:i/>
          <w:iCs/>
          <w:lang w:val="en-US"/>
        </w:rPr>
        <w:t>guide</w:t>
      </w:r>
      <w:r>
        <w:rPr>
          <w:lang w:val="en-US"/>
        </w:rPr>
        <w:t xml:space="preserve"> </w:t>
      </w:r>
      <w:r w:rsidR="00973732">
        <w:rPr>
          <w:lang w:val="en-US"/>
        </w:rPr>
        <w:t>A1X</w:t>
      </w:r>
      <w:r>
        <w:rPr>
          <w:lang w:val="en-US"/>
        </w:rPr>
        <w:t>.0</w:t>
      </w:r>
      <w:r w:rsidR="00973732">
        <w:rPr>
          <w:lang w:val="en-US"/>
        </w:rPr>
        <w:t>6</w:t>
      </w:r>
      <w:r>
        <w:rPr>
          <w:lang w:val="en-US"/>
        </w:rPr>
        <w:t xml:space="preserve"> dan </w:t>
      </w:r>
      <w:r w:rsidR="00973732">
        <w:rPr>
          <w:lang w:val="en-US"/>
        </w:rPr>
        <w:t>A1X</w:t>
      </w:r>
      <w:r>
        <w:rPr>
          <w:lang w:val="en-US"/>
        </w:rPr>
        <w:t xml:space="preserve">.02. </w:t>
      </w:r>
      <w:r w:rsidRPr="004C5A02">
        <w:rPr>
          <w:i/>
          <w:iCs/>
          <w:lang w:val="en-US"/>
        </w:rPr>
        <w:t>Guide</w:t>
      </w:r>
      <w:r>
        <w:rPr>
          <w:lang w:val="en-US"/>
        </w:rPr>
        <w:t xml:space="preserve"> </w:t>
      </w:r>
      <w:r w:rsidR="00973732">
        <w:rPr>
          <w:lang w:val="en-US"/>
        </w:rPr>
        <w:t>A1X.06</w:t>
      </w:r>
      <w:r>
        <w:rPr>
          <w:lang w:val="en-US"/>
        </w:rPr>
        <w:t xml:space="preserve"> merupakan </w:t>
      </w:r>
      <w:r w:rsidRPr="004C5A02">
        <w:rPr>
          <w:i/>
          <w:iCs/>
          <w:lang w:val="en-US"/>
        </w:rPr>
        <w:t>guide</w:t>
      </w:r>
      <w:r>
        <w:rPr>
          <w:i/>
          <w:iCs/>
          <w:lang w:val="en-US"/>
        </w:rPr>
        <w:t xml:space="preserve"> </w:t>
      </w:r>
      <w:r>
        <w:rPr>
          <w:lang w:val="en-US"/>
        </w:rPr>
        <w:t xml:space="preserve">tentang pembuatan </w:t>
      </w:r>
      <w:r w:rsidR="00BD3817" w:rsidRPr="00BD3817">
        <w:rPr>
          <w:i/>
          <w:iCs/>
          <w:lang w:val="en-US"/>
        </w:rPr>
        <w:t>border</w:t>
      </w:r>
      <w:r w:rsidR="00BD3817">
        <w:rPr>
          <w:lang w:val="en-US"/>
        </w:rPr>
        <w:t xml:space="preserve"> dan </w:t>
      </w:r>
      <w:r w:rsidR="00BD3817" w:rsidRPr="00BD3817">
        <w:rPr>
          <w:i/>
          <w:iCs/>
          <w:lang w:val="en-US"/>
        </w:rPr>
        <w:t>padding</w:t>
      </w:r>
      <w:r>
        <w:rPr>
          <w:lang w:val="en-US"/>
        </w:rPr>
        <w:t xml:space="preserve">. </w:t>
      </w:r>
      <w:r w:rsidRPr="004C5A02">
        <w:rPr>
          <w:i/>
          <w:iCs/>
          <w:lang w:val="en-US"/>
        </w:rPr>
        <w:t>Guide</w:t>
      </w:r>
      <w:r>
        <w:rPr>
          <w:lang w:val="en-US"/>
        </w:rPr>
        <w:t xml:space="preserve"> </w:t>
      </w:r>
      <w:r w:rsidR="00973732">
        <w:rPr>
          <w:lang w:val="en-US"/>
        </w:rPr>
        <w:t>A1X</w:t>
      </w:r>
      <w:r>
        <w:rPr>
          <w:lang w:val="en-US"/>
        </w:rPr>
        <w:t xml:space="preserve">.02 merupakan </w:t>
      </w:r>
      <w:r w:rsidRPr="004C5A02">
        <w:rPr>
          <w:i/>
          <w:iCs/>
          <w:lang w:val="en-US"/>
        </w:rPr>
        <w:t>guide</w:t>
      </w:r>
      <w:r>
        <w:rPr>
          <w:lang w:val="en-US"/>
        </w:rPr>
        <w:t xml:space="preserve"> tentang </w:t>
      </w:r>
      <w:r w:rsidR="00BD3817">
        <w:rPr>
          <w:lang w:val="en-US"/>
        </w:rPr>
        <w:t xml:space="preserve">membuat </w:t>
      </w:r>
      <w:r w:rsidR="00BD3817" w:rsidRPr="00BD3817">
        <w:rPr>
          <w:i/>
          <w:iCs/>
          <w:lang w:val="en-US"/>
        </w:rPr>
        <w:t>textSpan</w:t>
      </w:r>
      <w:r>
        <w:rPr>
          <w:i/>
          <w:iCs/>
          <w:lang w:val="en-US"/>
        </w:rPr>
        <w:t xml:space="preserve">. </w:t>
      </w:r>
      <w:r>
        <w:rPr>
          <w:lang w:val="en-US"/>
        </w:rPr>
        <w:t xml:space="preserve">Penyebab pengerjaan </w:t>
      </w:r>
      <w:r w:rsidRPr="004C5A02">
        <w:rPr>
          <w:i/>
          <w:iCs/>
          <w:lang w:val="en-US"/>
        </w:rPr>
        <w:t>guide</w:t>
      </w:r>
      <w:r>
        <w:rPr>
          <w:lang w:val="en-US"/>
        </w:rPr>
        <w:t xml:space="preserve"> </w:t>
      </w:r>
      <w:r w:rsidR="00BD3817">
        <w:rPr>
          <w:lang w:val="en-US"/>
        </w:rPr>
        <w:t xml:space="preserve"> A1X</w:t>
      </w:r>
      <w:r>
        <w:rPr>
          <w:lang w:val="en-US"/>
        </w:rPr>
        <w:t>.0</w:t>
      </w:r>
      <w:r w:rsidR="00BD3817">
        <w:rPr>
          <w:lang w:val="en-US"/>
        </w:rPr>
        <w:t>6</w:t>
      </w:r>
      <w:r>
        <w:rPr>
          <w:lang w:val="en-US"/>
        </w:rPr>
        <w:t xml:space="preserve"> dan </w:t>
      </w:r>
      <w:r w:rsidR="00BD3817">
        <w:rPr>
          <w:lang w:val="en-US"/>
        </w:rPr>
        <w:t>A</w:t>
      </w:r>
      <w:r>
        <w:rPr>
          <w:lang w:val="en-US"/>
        </w:rPr>
        <w:t>1</w:t>
      </w:r>
      <w:r w:rsidR="00BD3817">
        <w:rPr>
          <w:lang w:val="en-US"/>
        </w:rPr>
        <w:t>X</w:t>
      </w:r>
      <w:r>
        <w:rPr>
          <w:lang w:val="en-US"/>
        </w:rPr>
        <w:t xml:space="preserve">.02 dikarenakan </w:t>
      </w:r>
      <w:r w:rsidR="00BD3817">
        <w:rPr>
          <w:lang w:val="en-US"/>
        </w:rPr>
        <w:t>pada guide tersebut merupakan basic dan paling mudah dikerjakan oleh mahasiswa.</w:t>
      </w:r>
    </w:p>
    <w:p w14:paraId="3BB7E0D7" w14:textId="741E57A7" w:rsidR="004C6A54" w:rsidRPr="002D4126" w:rsidRDefault="004C6A54" w:rsidP="004C6A54">
      <w:pPr>
        <w:pStyle w:val="IsiHeading2"/>
        <w:rPr>
          <w:lang w:val="en-US"/>
        </w:rPr>
      </w:pPr>
      <w:r>
        <w:rPr>
          <w:lang w:val="en-US"/>
        </w:rPr>
        <w:t xml:space="preserve">Sedangkan untuk waktu rata-rata yang paling lambat dapat disimpulkan sebagai </w:t>
      </w:r>
      <w:r w:rsidRPr="001163EC">
        <w:rPr>
          <w:i/>
          <w:iCs/>
          <w:lang w:val="en-US"/>
        </w:rPr>
        <w:t>task</w:t>
      </w:r>
      <w:r>
        <w:rPr>
          <w:lang w:val="en-US"/>
        </w:rPr>
        <w:t xml:space="preserve"> paling sulit yaitu </w:t>
      </w:r>
      <w:r w:rsidRPr="001163EC">
        <w:rPr>
          <w:i/>
          <w:iCs/>
          <w:lang w:val="en-US"/>
        </w:rPr>
        <w:t>task</w:t>
      </w:r>
      <w:r>
        <w:rPr>
          <w:lang w:val="en-US"/>
        </w:rPr>
        <w:t xml:space="preserve"> </w:t>
      </w:r>
      <w:r w:rsidR="00BD3817">
        <w:rPr>
          <w:lang w:val="en-US"/>
        </w:rPr>
        <w:t>B1X.01,B1X.</w:t>
      </w:r>
      <w:r w:rsidR="00074182">
        <w:rPr>
          <w:lang w:val="en-US"/>
        </w:rPr>
        <w:t>02,</w:t>
      </w:r>
      <w:r w:rsidR="00074182" w:rsidRPr="00074182">
        <w:rPr>
          <w:lang w:val="en-US"/>
        </w:rPr>
        <w:t xml:space="preserve"> </w:t>
      </w:r>
      <w:r w:rsidR="00074182">
        <w:rPr>
          <w:lang w:val="en-US"/>
        </w:rPr>
        <w:t>B1X.</w:t>
      </w:r>
      <w:r w:rsidR="00074182">
        <w:rPr>
          <w:lang w:val="en-US"/>
        </w:rPr>
        <w:t xml:space="preserve">04 dan </w:t>
      </w:r>
      <w:r w:rsidR="00074182">
        <w:rPr>
          <w:lang w:val="en-US"/>
        </w:rPr>
        <w:t>B1X.</w:t>
      </w:r>
      <w:r w:rsidR="00074182">
        <w:rPr>
          <w:lang w:val="en-US"/>
        </w:rPr>
        <w:t xml:space="preserve">06 karena pada guide B1X banyak melakukan perubahan </w:t>
      </w:r>
      <w:r w:rsidR="00074182" w:rsidRPr="00074182">
        <w:rPr>
          <w:i/>
          <w:iCs/>
          <w:lang w:val="en-US"/>
        </w:rPr>
        <w:t>source code</w:t>
      </w:r>
      <w:r w:rsidR="00074182">
        <w:rPr>
          <w:lang w:val="en-US"/>
        </w:rPr>
        <w:t xml:space="preserve"> baik pada halaman maupun pada kerangka aplikasi , migrasi </w:t>
      </w:r>
      <w:r w:rsidR="00074182" w:rsidRPr="00074182">
        <w:rPr>
          <w:i/>
          <w:iCs/>
          <w:lang w:val="en-US"/>
        </w:rPr>
        <w:t>StatelessWidgets</w:t>
      </w:r>
      <w:r w:rsidR="00074182">
        <w:rPr>
          <w:lang w:val="en-US"/>
        </w:rPr>
        <w:t xml:space="preserve"> ke </w:t>
      </w:r>
      <w:r w:rsidR="00074182" w:rsidRPr="00074182">
        <w:rPr>
          <w:i/>
          <w:iCs/>
          <w:lang w:val="en-US"/>
        </w:rPr>
        <w:t>StatefullWidgets</w:t>
      </w:r>
      <w:r w:rsidR="00074182">
        <w:rPr>
          <w:lang w:val="en-US"/>
        </w:rPr>
        <w:t xml:space="preserve"> dan menambahkan </w:t>
      </w:r>
      <w:r w:rsidR="00074182" w:rsidRPr="00074182">
        <w:rPr>
          <w:i/>
          <w:iCs/>
          <w:lang w:val="en-US"/>
        </w:rPr>
        <w:t>state management provider</w:t>
      </w:r>
      <w:r w:rsidR="00074182">
        <w:rPr>
          <w:lang w:val="en-US"/>
        </w:rPr>
        <w:t xml:space="preserve"> pada aplikasi </w:t>
      </w:r>
      <w:r w:rsidR="00074182" w:rsidRPr="00074182">
        <w:rPr>
          <w:i/>
          <w:iCs/>
          <w:lang w:val="en-US"/>
        </w:rPr>
        <w:t>listFollowers.</w:t>
      </w:r>
    </w:p>
    <w:p w14:paraId="51A9F103" w14:textId="77777777" w:rsidR="007B6463" w:rsidRDefault="007B6463">
      <w:pPr>
        <w:spacing w:line="259" w:lineRule="auto"/>
        <w:rPr>
          <w:b/>
        </w:rPr>
      </w:pPr>
      <w:bookmarkStart w:id="177" w:name="_Toc78483599"/>
      <w:r>
        <w:br w:type="page"/>
      </w:r>
    </w:p>
    <w:p w14:paraId="18397D30" w14:textId="7E95BE14" w:rsidR="004C6A54" w:rsidRDefault="004C6A54" w:rsidP="00074182">
      <w:pPr>
        <w:pStyle w:val="Heading2"/>
        <w:numPr>
          <w:ilvl w:val="1"/>
          <w:numId w:val="25"/>
        </w:numPr>
      </w:pPr>
      <w:r>
        <w:lastRenderedPageBreak/>
        <w:t xml:space="preserve">Contoh Tampilan Aplikasi </w:t>
      </w:r>
      <w:r w:rsidRPr="000D3FE1">
        <w:rPr>
          <w:i/>
          <w:iCs/>
        </w:rPr>
        <w:t>MyLibrary</w:t>
      </w:r>
      <w:bookmarkEnd w:id="177"/>
    </w:p>
    <w:p w14:paraId="70844F2F" w14:textId="16348759" w:rsidR="004C6A54" w:rsidRDefault="004C6A54" w:rsidP="004C6A54">
      <w:r>
        <w:t xml:space="preserve">Dalam pembuatan aplikasi, mahasiswa diperbolehkan memodifikasi tampilan dari aplikasi </w:t>
      </w:r>
      <w:r w:rsidR="007B6463">
        <w:rPr>
          <w:i/>
          <w:iCs/>
        </w:rPr>
        <w:t>ListFollowers</w:t>
      </w:r>
      <w:r>
        <w:rPr>
          <w:i/>
          <w:iCs/>
        </w:rPr>
        <w:t xml:space="preserve">. </w:t>
      </w:r>
      <w:r>
        <w:t>Sehingga mahasiswa meningkatkan kreativitasnya dalam membuat aplikasi supaya lebih menarik dan mudah dipahami. Berikut adalah contoh tampilan aplikasi mahasiswa.</w:t>
      </w:r>
    </w:p>
    <w:p w14:paraId="1EDEB97C" w14:textId="09275B18" w:rsidR="004C6A54" w:rsidRDefault="007B6463" w:rsidP="004C6A54">
      <w:pPr>
        <w:keepNext/>
        <w:jc w:val="center"/>
      </w:pPr>
      <w:r w:rsidRPr="007B6463">
        <w:drawing>
          <wp:inline distT="0" distB="0" distL="0" distR="0" wp14:anchorId="45DE6349" wp14:editId="1CAB9C3E">
            <wp:extent cx="5040630" cy="1813560"/>
            <wp:effectExtent l="0" t="0" r="7620"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040630" cy="1813560"/>
                    </a:xfrm>
                    <a:prstGeom prst="rect">
                      <a:avLst/>
                    </a:prstGeom>
                  </pic:spPr>
                </pic:pic>
              </a:graphicData>
            </a:graphic>
          </wp:inline>
        </w:drawing>
      </w:r>
    </w:p>
    <w:p w14:paraId="617E83D1" w14:textId="4F726C38" w:rsidR="004C6A54" w:rsidRPr="00D37CF7" w:rsidRDefault="007B6463" w:rsidP="007B6463">
      <w:pPr>
        <w:pStyle w:val="GAMBAR"/>
      </w:pPr>
      <w:bookmarkStart w:id="178" w:name="_Toc77889681"/>
      <w:bookmarkStart w:id="179" w:name="_Toc111197444"/>
      <w:r>
        <w:t xml:space="preserve">Gambar 6. </w:t>
      </w:r>
      <w:r>
        <w:fldChar w:fldCharType="begin"/>
      </w:r>
      <w:r>
        <w:instrText xml:space="preserve"> SEQ Gambar_6. \* ARABIC </w:instrText>
      </w:r>
      <w:r>
        <w:fldChar w:fldCharType="separate"/>
      </w:r>
      <w:r w:rsidR="006C0188">
        <w:rPr>
          <w:noProof/>
        </w:rPr>
        <w:t>2</w:t>
      </w:r>
      <w:r>
        <w:fldChar w:fldCharType="end"/>
      </w:r>
      <w:r>
        <w:t xml:space="preserve"> </w:t>
      </w:r>
      <w:r w:rsidR="004C6A54">
        <w:t xml:space="preserve">Contoh Tampilan Aplikasi </w:t>
      </w:r>
      <w:r>
        <w:rPr>
          <w:i/>
        </w:rPr>
        <w:t xml:space="preserve">List Followers </w:t>
      </w:r>
      <w:r w:rsidR="004C6A54">
        <w:t>Milik Mahasiswa</w:t>
      </w:r>
      <w:bookmarkEnd w:id="178"/>
      <w:bookmarkEnd w:id="179"/>
    </w:p>
    <w:p w14:paraId="4D93C47D" w14:textId="39A34C1A" w:rsidR="004C6A54" w:rsidRDefault="004C6A54" w:rsidP="007B6463">
      <w:pPr>
        <w:pStyle w:val="Heading2"/>
        <w:numPr>
          <w:ilvl w:val="1"/>
          <w:numId w:val="25"/>
        </w:numPr>
      </w:pPr>
      <w:bookmarkStart w:id="180" w:name="_Toc78483600"/>
      <w:r>
        <w:t>Umpan Balik Mahasiswa</w:t>
      </w:r>
      <w:bookmarkEnd w:id="180"/>
    </w:p>
    <w:p w14:paraId="38E5C7E7" w14:textId="77777777" w:rsidR="004C6A54" w:rsidRDefault="004C6A54" w:rsidP="004C6A54">
      <w:pPr>
        <w:pStyle w:val="IsiHeading2"/>
        <w:rPr>
          <w:lang w:val="en-US"/>
        </w:rPr>
      </w:pPr>
      <w:r>
        <w:rPr>
          <w:lang w:val="en-US"/>
        </w:rPr>
        <w:t>Hasil dari umpan balik mahasiswa yang berhasil dikumpulkan. Komentar tersebut terdiri dari komentar positif dan komentar saran dari setiap task pada topik. Berikut adalah kumpulan umpan balik dari mahasiswa:</w:t>
      </w:r>
    </w:p>
    <w:p w14:paraId="6232B03F" w14:textId="6753FB48" w:rsidR="004C6A54" w:rsidRDefault="004C6A54" w:rsidP="007003A4">
      <w:pPr>
        <w:pStyle w:val="IsiHeading2"/>
        <w:ind w:firstLine="349"/>
        <w:rPr>
          <w:lang w:val="en-US"/>
        </w:rPr>
      </w:pPr>
      <w:r>
        <w:rPr>
          <w:lang w:val="en-US"/>
        </w:rPr>
        <w:t>Komentar</w:t>
      </w:r>
    </w:p>
    <w:p w14:paraId="1C468634" w14:textId="374C0AC1" w:rsidR="004C6A54" w:rsidRDefault="007003A4" w:rsidP="007003A4">
      <w:pPr>
        <w:pStyle w:val="IsiHeading2"/>
        <w:numPr>
          <w:ilvl w:val="2"/>
          <w:numId w:val="18"/>
        </w:numPr>
        <w:tabs>
          <w:tab w:val="left" w:pos="1134"/>
        </w:tabs>
        <w:ind w:left="709"/>
        <w:rPr>
          <w:lang w:val="en-US"/>
        </w:rPr>
      </w:pPr>
      <w:r>
        <w:rPr>
          <w:lang w:val="en-US"/>
        </w:rPr>
        <w:t>Mudah</w:t>
      </w:r>
    </w:p>
    <w:p w14:paraId="5D4E1A62" w14:textId="57983490" w:rsidR="007003A4" w:rsidRDefault="007003A4" w:rsidP="007003A4">
      <w:pPr>
        <w:pStyle w:val="IsiHeading2"/>
        <w:numPr>
          <w:ilvl w:val="2"/>
          <w:numId w:val="18"/>
        </w:numPr>
        <w:tabs>
          <w:tab w:val="left" w:pos="1134"/>
        </w:tabs>
        <w:ind w:left="709"/>
        <w:rPr>
          <w:lang w:val="en-US"/>
        </w:rPr>
      </w:pPr>
      <w:r>
        <w:rPr>
          <w:lang w:val="en-US"/>
        </w:rPr>
        <w:t>Faham</w:t>
      </w:r>
    </w:p>
    <w:p w14:paraId="5897374E" w14:textId="2970ADD8" w:rsidR="004C6A54" w:rsidRDefault="007003A4" w:rsidP="007003A4">
      <w:pPr>
        <w:pStyle w:val="IsiHeading2"/>
        <w:numPr>
          <w:ilvl w:val="2"/>
          <w:numId w:val="18"/>
        </w:numPr>
        <w:tabs>
          <w:tab w:val="left" w:pos="1134"/>
        </w:tabs>
        <w:ind w:left="709"/>
        <w:rPr>
          <w:lang w:val="en-US"/>
        </w:rPr>
      </w:pPr>
      <w:r>
        <w:rPr>
          <w:lang w:val="en-US"/>
        </w:rPr>
        <w:t>Sulit</w:t>
      </w:r>
    </w:p>
    <w:p w14:paraId="3D049789" w14:textId="77777777" w:rsidR="003C46C6" w:rsidRDefault="003C46C6">
      <w:pPr>
        <w:spacing w:line="259" w:lineRule="auto"/>
        <w:rPr>
          <w:b/>
        </w:rPr>
      </w:pPr>
      <w:r>
        <w:br w:type="page"/>
      </w:r>
    </w:p>
    <w:p w14:paraId="62C9F73B" w14:textId="1D96CB5E" w:rsidR="00524747" w:rsidRDefault="00524747" w:rsidP="00524747">
      <w:pPr>
        <w:pStyle w:val="Heading2"/>
        <w:numPr>
          <w:ilvl w:val="1"/>
          <w:numId w:val="25"/>
        </w:numPr>
      </w:pPr>
      <w:r>
        <w:lastRenderedPageBreak/>
        <w:t>Pengujian Coverage</w:t>
      </w:r>
    </w:p>
    <w:p w14:paraId="1002C57C" w14:textId="737280B6" w:rsidR="00524747" w:rsidRDefault="00524747" w:rsidP="003C46C6">
      <w:pPr>
        <w:ind w:firstLine="360"/>
        <w:rPr>
          <w:i/>
          <w:iCs/>
        </w:rPr>
      </w:pPr>
      <w:r>
        <w:t xml:space="preserve">Pengujian </w:t>
      </w:r>
      <w:r w:rsidRPr="003C46C6">
        <w:rPr>
          <w:i/>
          <w:iCs/>
        </w:rPr>
        <w:t>coverage</w:t>
      </w:r>
      <w:r>
        <w:t xml:space="preserve"> dilakukan untuk menguji sitem aplikasi serta mengukur tingkat akurasi dari pengujian. </w:t>
      </w:r>
      <w:r w:rsidRPr="003C46C6">
        <w:rPr>
          <w:i/>
          <w:iCs/>
        </w:rPr>
        <w:t>Code coverage</w:t>
      </w:r>
      <w:r>
        <w:t xml:space="preserve"> mempunyai tiga pendekatan yaitu : </w:t>
      </w:r>
      <w:r w:rsidR="003C46C6" w:rsidRPr="003C46C6">
        <w:rPr>
          <w:i/>
          <w:iCs/>
        </w:rPr>
        <w:t xml:space="preserve">Requirement Covergae, Code Covergae </w:t>
      </w:r>
      <w:r w:rsidR="003C46C6">
        <w:t xml:space="preserve">dan </w:t>
      </w:r>
      <w:r w:rsidR="003C46C6" w:rsidRPr="003C46C6">
        <w:rPr>
          <w:i/>
          <w:iCs/>
        </w:rPr>
        <w:t>Test Coverage</w:t>
      </w:r>
      <w:r w:rsidR="003C46C6">
        <w:t xml:space="preserve">. Hasil pengjuian dari </w:t>
      </w:r>
      <w:r w:rsidR="003C46C6" w:rsidRPr="003C46C6">
        <w:rPr>
          <w:i/>
          <w:iCs/>
        </w:rPr>
        <w:t>code coverage</w:t>
      </w:r>
      <w:r w:rsidR="003C46C6">
        <w:t xml:space="preserve"> ini dapat dijadikan standart dalam mengukur kualitas dari aplikasi yang di bangun.Semakin tinggi hasil</w:t>
      </w:r>
      <w:r w:rsidR="003C46C6" w:rsidRPr="003C46C6">
        <w:rPr>
          <w:i/>
          <w:iCs/>
        </w:rPr>
        <w:t xml:space="preserve"> coverage</w:t>
      </w:r>
      <w:r w:rsidR="003C46C6">
        <w:t xml:space="preserve"> akan semakin bagus dan sebaliknya, berikut hasil uji coverage pada aplikasi </w:t>
      </w:r>
      <w:r w:rsidR="003C46C6" w:rsidRPr="003C46C6">
        <w:rPr>
          <w:i/>
          <w:iCs/>
        </w:rPr>
        <w:t>listFollowers</w:t>
      </w:r>
      <w:r w:rsidR="003C46C6">
        <w:rPr>
          <w:i/>
          <w:iCs/>
        </w:rPr>
        <w:t xml:space="preserve"> :</w:t>
      </w:r>
    </w:p>
    <w:p w14:paraId="0AC0B2C4" w14:textId="710252E4" w:rsidR="003C46C6" w:rsidRPr="00524747" w:rsidRDefault="003C46C6" w:rsidP="003C46C6">
      <w:r w:rsidRPr="003C46C6">
        <w:drawing>
          <wp:inline distT="0" distB="0" distL="0" distR="0" wp14:anchorId="0132DD48" wp14:editId="53ABBED9">
            <wp:extent cx="5040630" cy="1866900"/>
            <wp:effectExtent l="0" t="0" r="762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040630" cy="1866900"/>
                    </a:xfrm>
                    <a:prstGeom prst="rect">
                      <a:avLst/>
                    </a:prstGeom>
                  </pic:spPr>
                </pic:pic>
              </a:graphicData>
            </a:graphic>
          </wp:inline>
        </w:drawing>
      </w:r>
    </w:p>
    <w:p w14:paraId="3A2B4D94" w14:textId="30E16BA5" w:rsidR="006C0188" w:rsidRDefault="006C0188" w:rsidP="006C0188">
      <w:pPr>
        <w:pStyle w:val="Caption"/>
      </w:pPr>
      <w:r>
        <w:t xml:space="preserve">Gambar 6. </w:t>
      </w:r>
      <w:r>
        <w:fldChar w:fldCharType="begin"/>
      </w:r>
      <w:r>
        <w:instrText xml:space="preserve"> SEQ Gambar_6. \* ARABIC </w:instrText>
      </w:r>
      <w:r>
        <w:fldChar w:fldCharType="separate"/>
      </w:r>
      <w:r>
        <w:rPr>
          <w:noProof/>
        </w:rPr>
        <w:t>3</w:t>
      </w:r>
      <w:r>
        <w:fldChar w:fldCharType="end"/>
      </w:r>
      <w:r>
        <w:t xml:space="preserve"> </w:t>
      </w:r>
      <w:r w:rsidRPr="006C0188">
        <w:rPr>
          <w:i/>
          <w:iCs w:val="0"/>
        </w:rPr>
        <w:t>Test Code Coverage Home</w:t>
      </w:r>
    </w:p>
    <w:p w14:paraId="00C746C8" w14:textId="77777777" w:rsidR="006C0188" w:rsidRDefault="006C0188">
      <w:pPr>
        <w:spacing w:line="259" w:lineRule="auto"/>
      </w:pPr>
      <w:bookmarkStart w:id="181" w:name="_Toc78483601"/>
      <w:r w:rsidRPr="006C0188">
        <w:drawing>
          <wp:inline distT="0" distB="0" distL="0" distR="0" wp14:anchorId="1E7683FA" wp14:editId="0E2F61A5">
            <wp:extent cx="5040630" cy="1616075"/>
            <wp:effectExtent l="0" t="0" r="7620" b="317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5040630" cy="1616075"/>
                    </a:xfrm>
                    <a:prstGeom prst="rect">
                      <a:avLst/>
                    </a:prstGeom>
                  </pic:spPr>
                </pic:pic>
              </a:graphicData>
            </a:graphic>
          </wp:inline>
        </w:drawing>
      </w:r>
    </w:p>
    <w:p w14:paraId="71AFBD9F" w14:textId="15BBC815" w:rsidR="006C0188" w:rsidRDefault="006C0188" w:rsidP="006C0188">
      <w:pPr>
        <w:pStyle w:val="Caption"/>
        <w:rPr>
          <w:b/>
          <w:caps/>
          <w:sz w:val="28"/>
        </w:rPr>
      </w:pPr>
      <w:r>
        <w:t xml:space="preserve">Gambar 6. </w:t>
      </w:r>
      <w:r>
        <w:fldChar w:fldCharType="begin"/>
      </w:r>
      <w:r>
        <w:instrText xml:space="preserve"> SEQ Gambar_6. \* ARABIC </w:instrText>
      </w:r>
      <w:r>
        <w:fldChar w:fldCharType="separate"/>
      </w:r>
      <w:r>
        <w:rPr>
          <w:noProof/>
        </w:rPr>
        <w:t>4</w:t>
      </w:r>
      <w:r>
        <w:fldChar w:fldCharType="end"/>
      </w:r>
      <w:r>
        <w:t xml:space="preserve"> </w:t>
      </w:r>
      <w:r w:rsidRPr="006C0188">
        <w:rPr>
          <w:i/>
          <w:iCs w:val="0"/>
        </w:rPr>
        <w:t>Test Code Coverage Models</w:t>
      </w:r>
      <w:r>
        <w:br w:type="page"/>
      </w:r>
    </w:p>
    <w:p w14:paraId="4E09FC0F" w14:textId="7F0EB12B" w:rsidR="007003A4" w:rsidRPr="00F5008D" w:rsidRDefault="007003A4" w:rsidP="007003A4">
      <w:pPr>
        <w:pStyle w:val="Heading1"/>
      </w:pPr>
      <w:r>
        <w:lastRenderedPageBreak/>
        <w:t>BAB VII.</w:t>
      </w:r>
      <w:r>
        <w:br/>
      </w:r>
      <w:r>
        <w:t>KESIMPULAN DAN SARAN</w:t>
      </w:r>
      <w:bookmarkEnd w:id="181"/>
    </w:p>
    <w:p w14:paraId="7017BC4A" w14:textId="77777777" w:rsidR="007003A4" w:rsidRPr="000F0D6D" w:rsidRDefault="007003A4" w:rsidP="004020E4">
      <w:pPr>
        <w:spacing w:before="240"/>
        <w:ind w:firstLine="360"/>
        <w:rPr>
          <w:b/>
        </w:rPr>
      </w:pPr>
      <w:r>
        <w:t>Bab ini menjelaskan tentang kesimpulan dan saran terhadap skripsi. Kesimpulan dan saran disajikan dengan cara terpisah dengan penjelasan sebagai berikut.</w:t>
      </w:r>
    </w:p>
    <w:p w14:paraId="599F51DA" w14:textId="212E9EFA" w:rsidR="007003A4" w:rsidRDefault="007003A4" w:rsidP="004020E4">
      <w:pPr>
        <w:pStyle w:val="Heading2"/>
        <w:numPr>
          <w:ilvl w:val="1"/>
          <w:numId w:val="27"/>
        </w:numPr>
      </w:pPr>
      <w:bookmarkStart w:id="182" w:name="_Toc78483602"/>
      <w:r>
        <w:t>Kesimpulan</w:t>
      </w:r>
      <w:bookmarkEnd w:id="182"/>
      <w:r w:rsidRPr="001B69DF">
        <w:t xml:space="preserve"> </w:t>
      </w:r>
    </w:p>
    <w:p w14:paraId="5013F27C" w14:textId="70EC50EB" w:rsidR="007003A4" w:rsidRPr="001876C3" w:rsidRDefault="007003A4" w:rsidP="004020E4">
      <w:pPr>
        <w:ind w:firstLine="360"/>
      </w:pPr>
      <w:r w:rsidRPr="001876C3">
        <w:t xml:space="preserve">Setelah berhasil membuat topik pembelajaran </w:t>
      </w:r>
      <w:r w:rsidR="004020E4">
        <w:rPr>
          <w:i/>
          <w:iCs/>
        </w:rPr>
        <w:t>Basic Aplications Flutter</w:t>
      </w:r>
      <w:r w:rsidRPr="001876C3">
        <w:t xml:space="preserve"> berdasarkan tahap analisis, perancangan serta implementasi. Untuk melakukan evaluasi tingkat efektivitas topik pembelajaran ini. Telah dilakukan pengujian kepada </w:t>
      </w:r>
      <w:r w:rsidR="004020E4">
        <w:t>empat puluh</w:t>
      </w:r>
      <w:r w:rsidRPr="001876C3">
        <w:t xml:space="preserve"> orang mahasiswa dari Jurusan Teknologi Informasi. Berdasarkan hasil pengujian yang dilakukan selama tujuh hari. Mendapatkan hasil bahwa </w:t>
      </w:r>
      <w:r w:rsidR="004020E4">
        <w:t>empat puluh</w:t>
      </w:r>
      <w:r w:rsidRPr="001876C3">
        <w:t xml:space="preserve"> orang mahasiswa mendapatkan hasil berhasil</w:t>
      </w:r>
      <w:r w:rsidR="004020E4">
        <w:t>.</w:t>
      </w:r>
      <w:r w:rsidRPr="001876C3">
        <w:t xml:space="preserve"> </w:t>
      </w:r>
    </w:p>
    <w:p w14:paraId="284A542B" w14:textId="6FDFDF3A" w:rsidR="007003A4" w:rsidRPr="001B69DF" w:rsidRDefault="007003A4" w:rsidP="004020E4">
      <w:pPr>
        <w:spacing w:before="240"/>
        <w:ind w:firstLine="360"/>
      </w:pPr>
      <w:r>
        <w:t xml:space="preserve">Seluruh mahasiswa yang telah diuji memberikan umpan balik </w:t>
      </w:r>
      <w:r w:rsidR="004020E4">
        <w:t>dengan tiga kategori yaitu mudah,faham dan sulit</w:t>
      </w:r>
      <w:r>
        <w:t xml:space="preserve">. Dari hasil tersebut mengkonfirmasi bahwa keefektifan topik </w:t>
      </w:r>
      <w:r w:rsidR="004020E4">
        <w:rPr>
          <w:i/>
          <w:iCs/>
        </w:rPr>
        <w:t>Basic Aplications Flutter</w:t>
      </w:r>
      <w:r>
        <w:rPr>
          <w:i/>
          <w:iCs/>
        </w:rPr>
        <w:t xml:space="preserve"> </w:t>
      </w:r>
      <w:r>
        <w:t xml:space="preserve">pada platform </w:t>
      </w:r>
      <w:r w:rsidR="004020E4">
        <w:t>iCLOP</w:t>
      </w:r>
      <w:r>
        <w:t xml:space="preserve"> sangat membantu mahasiswa</w:t>
      </w:r>
      <w:r w:rsidR="004020E4">
        <w:t xml:space="preserve"> dalam melakukan proses pembelejaran secara mandiri</w:t>
      </w:r>
      <w:r>
        <w:t>.</w:t>
      </w:r>
    </w:p>
    <w:p w14:paraId="468BB649" w14:textId="0FE99975" w:rsidR="007003A4" w:rsidRPr="007C21D1" w:rsidRDefault="007003A4" w:rsidP="004020E4">
      <w:pPr>
        <w:pStyle w:val="Heading2"/>
        <w:numPr>
          <w:ilvl w:val="1"/>
          <w:numId w:val="27"/>
        </w:numPr>
      </w:pPr>
      <w:bookmarkStart w:id="183" w:name="_Toc78483603"/>
      <w:r>
        <w:t>Saran</w:t>
      </w:r>
      <w:bookmarkEnd w:id="183"/>
    </w:p>
    <w:p w14:paraId="78DCDEFD" w14:textId="7E434F9C" w:rsidR="007003A4" w:rsidRDefault="007003A4" w:rsidP="007003A4">
      <w:pPr>
        <w:pStyle w:val="IsiHeading2"/>
        <w:rPr>
          <w:lang w:val="en-US"/>
        </w:rPr>
      </w:pPr>
      <w:r>
        <w:rPr>
          <w:lang w:val="en-US"/>
        </w:rPr>
        <w:t xml:space="preserve">Saran yang dapat membantu dalam pengembangan topik pembelajaran pada </w:t>
      </w:r>
      <w:r w:rsidR="006C0188">
        <w:rPr>
          <w:lang w:val="en-US"/>
        </w:rPr>
        <w:t>iCLOP</w:t>
      </w:r>
      <w:r>
        <w:rPr>
          <w:lang w:val="en-US"/>
        </w:rPr>
        <w:t xml:space="preserve"> adalah sebagai berikut: </w:t>
      </w:r>
    </w:p>
    <w:p w14:paraId="4C639342" w14:textId="4F0E3F5F" w:rsidR="007003A4" w:rsidRDefault="007003A4" w:rsidP="007003A4">
      <w:pPr>
        <w:pStyle w:val="IsiHeading2"/>
        <w:numPr>
          <w:ilvl w:val="0"/>
          <w:numId w:val="26"/>
        </w:numPr>
        <w:rPr>
          <w:lang w:val="en-US"/>
        </w:rPr>
      </w:pPr>
      <w:r>
        <w:rPr>
          <w:lang w:val="en-US"/>
        </w:rPr>
        <w:t xml:space="preserve">Dalam </w:t>
      </w:r>
      <w:r w:rsidR="006C0188">
        <w:rPr>
          <w:lang w:val="en-US"/>
        </w:rPr>
        <w:t>pembelajaran berikutnya dilakukan pembuatan guide secara interaktif dan lebih banyak materi flutter dalam pembelajaran.</w:t>
      </w:r>
    </w:p>
    <w:p w14:paraId="231534DA" w14:textId="77777777" w:rsidR="007003A4" w:rsidRPr="001B69DF" w:rsidRDefault="007003A4" w:rsidP="007003A4">
      <w:pPr>
        <w:pStyle w:val="IsiHeading2"/>
        <w:numPr>
          <w:ilvl w:val="0"/>
          <w:numId w:val="26"/>
        </w:numPr>
        <w:rPr>
          <w:lang w:val="en-US"/>
        </w:rPr>
      </w:pPr>
      <w:r>
        <w:rPr>
          <w:lang w:val="en-US"/>
        </w:rPr>
        <w:t xml:space="preserve">Disediakan fitur </w:t>
      </w:r>
      <w:r w:rsidRPr="00B804AC">
        <w:rPr>
          <w:i/>
          <w:iCs/>
          <w:lang w:val="en-US"/>
        </w:rPr>
        <w:t>plagiarism detection</w:t>
      </w:r>
      <w:r>
        <w:rPr>
          <w:lang w:val="en-US"/>
        </w:rPr>
        <w:t xml:space="preserve"> untuk mendeteksi kecurangan dalam proses pengerjaan topik. Yang dapat mendeteksi dari kemiripan </w:t>
      </w:r>
      <w:r w:rsidRPr="00B804AC">
        <w:rPr>
          <w:i/>
          <w:iCs/>
          <w:lang w:val="en-US"/>
        </w:rPr>
        <w:t>source code</w:t>
      </w:r>
      <w:r>
        <w:rPr>
          <w:lang w:val="en-US"/>
        </w:rPr>
        <w:t xml:space="preserve">, ukuran </w:t>
      </w:r>
      <w:r w:rsidRPr="000D3FE1">
        <w:rPr>
          <w:i/>
          <w:iCs/>
          <w:lang w:val="en-US"/>
        </w:rPr>
        <w:t>file</w:t>
      </w:r>
      <w:r>
        <w:rPr>
          <w:lang w:val="en-US"/>
        </w:rPr>
        <w:t>.</w:t>
      </w:r>
    </w:p>
    <w:p w14:paraId="3FF61EA7" w14:textId="742C5769" w:rsidR="00D96B71" w:rsidRDefault="00D96B71" w:rsidP="004C6A54">
      <w:pPr>
        <w:ind w:firstLine="360"/>
      </w:pPr>
      <w:r>
        <w:br w:type="page"/>
      </w:r>
    </w:p>
    <w:p w14:paraId="187657F7" w14:textId="77777777" w:rsidR="008C769B" w:rsidRDefault="008C769B">
      <w:pPr>
        <w:spacing w:line="259" w:lineRule="auto"/>
        <w:rPr>
          <w:b/>
          <w:caps/>
          <w:sz w:val="28"/>
          <w:szCs w:val="28"/>
        </w:rPr>
      </w:pPr>
    </w:p>
    <w:p w14:paraId="31F64C5A" w14:textId="3920F224" w:rsidR="00A740C8" w:rsidRDefault="00D3395F" w:rsidP="00730703">
      <w:pPr>
        <w:pStyle w:val="Heading1"/>
        <w:rPr>
          <w:szCs w:val="28"/>
        </w:rPr>
      </w:pPr>
      <w:r>
        <w:rPr>
          <w:szCs w:val="28"/>
        </w:rPr>
        <w:t>DAFTAR PUSTAKA</w:t>
      </w:r>
      <w:bookmarkEnd w:id="146"/>
      <w:bookmarkEnd w:id="147"/>
      <w:bookmarkEnd w:id="148"/>
      <w:bookmarkEnd w:id="172"/>
    </w:p>
    <w:p w14:paraId="50DBD9CF" w14:textId="77777777" w:rsidR="00A740C8" w:rsidRDefault="00A740C8" w:rsidP="00730703">
      <w:pPr>
        <w:tabs>
          <w:tab w:val="left" w:pos="630"/>
        </w:tabs>
        <w:rPr>
          <w:sz w:val="23"/>
          <w:szCs w:val="23"/>
        </w:rPr>
      </w:pPr>
    </w:p>
    <w:p w14:paraId="1D3FAE1F" w14:textId="77777777" w:rsidR="00A740C8" w:rsidRDefault="00D3395F" w:rsidP="00730703">
      <w:pPr>
        <w:pStyle w:val="Bibliography1"/>
        <w:spacing w:line="360" w:lineRule="auto"/>
      </w:pPr>
      <w:r>
        <w:rPr>
          <w:b/>
        </w:rPr>
        <w:t xml:space="preserve"> </w:t>
      </w:r>
      <w:r>
        <w:rPr>
          <w:b/>
        </w:rPr>
        <w:fldChar w:fldCharType="begin"/>
      </w:r>
      <w:r>
        <w:rPr>
          <w:b/>
        </w:rPr>
        <w:instrText xml:space="preserve"> ADDIN ZOTERO_BIBL {"uncited":[],"omitted":[],"custom":[]} CSL_BIBLIOGRAPHY </w:instrText>
      </w:r>
      <w:r>
        <w:rPr>
          <w:b/>
        </w:rPr>
        <w:fldChar w:fldCharType="separate"/>
      </w:r>
      <w:r>
        <w:t xml:space="preserve">Haris, Z. A. (2021). </w:t>
      </w:r>
      <w:r>
        <w:rPr>
          <w:i/>
          <w:iCs/>
        </w:rPr>
        <w:t>KOMPARASI FLUTTER DAN REACT NATIVE DALAM PENGEMBANGAN PERANGKAT BERGERAK</w:t>
      </w:r>
      <w:r>
        <w:t>. 86.</w:t>
      </w:r>
    </w:p>
    <w:p w14:paraId="2F079F86" w14:textId="77777777" w:rsidR="00A740C8" w:rsidRDefault="00D3395F" w:rsidP="00730703">
      <w:pPr>
        <w:pStyle w:val="Bibliography1"/>
        <w:spacing w:line="360" w:lineRule="auto"/>
      </w:pPr>
      <w:r>
        <w:t xml:space="preserve">Haryanto, E., &amp; Setiawan, M. A. M. (2021). </w:t>
      </w:r>
      <w:r>
        <w:rPr>
          <w:i/>
          <w:iCs/>
        </w:rPr>
        <w:t>Perancangan Sistem Informasi Pembelajaran Praktikum Online Multiplatform Berbasis Framework Flutter</w:t>
      </w:r>
      <w:r>
        <w:t>. 8.</w:t>
      </w:r>
    </w:p>
    <w:p w14:paraId="527F9D5D" w14:textId="77777777" w:rsidR="00A740C8" w:rsidRDefault="00D3395F" w:rsidP="00730703">
      <w:pPr>
        <w:pStyle w:val="Bibliography1"/>
        <w:spacing w:line="360" w:lineRule="auto"/>
      </w:pPr>
      <w:r>
        <w:t xml:space="preserve">Nasution, M. R., &amp; Nasution, L. S. (2021). Konsep Pendidikan Mobile Learning: Layanan Konseling. </w:t>
      </w:r>
      <w:r>
        <w:rPr>
          <w:i/>
          <w:iCs/>
        </w:rPr>
        <w:t>Journal of Digital Learning and Education</w:t>
      </w:r>
      <w:r>
        <w:t xml:space="preserve">, </w:t>
      </w:r>
      <w:r>
        <w:rPr>
          <w:i/>
          <w:iCs/>
        </w:rPr>
        <w:t>1</w:t>
      </w:r>
      <w:r>
        <w:t>(2), 62–71. https://doi.org/10.52562/jdle.v1i2.238</w:t>
      </w:r>
    </w:p>
    <w:p w14:paraId="04C4CFC8" w14:textId="77777777" w:rsidR="00A740C8" w:rsidRDefault="00D3395F" w:rsidP="00730703">
      <w:pPr>
        <w:pStyle w:val="Bibliography1"/>
        <w:spacing w:line="360" w:lineRule="auto"/>
      </w:pPr>
      <w:r>
        <w:t xml:space="preserve">Prayugha, A. W. (2021). </w:t>
      </w:r>
      <w:r>
        <w:rPr>
          <w:i/>
          <w:iCs/>
        </w:rPr>
        <w:t>IMPLEMENTASI AUGMENTED REALITY SEBAGAI MEDIA PROMOSI UNIVERSITAS SATYA NEGARA INDONESIA BERBASIS ANDROID MENGGUNAKAN METODE MARKER BASED TRACKING</w:t>
      </w:r>
      <w:r>
        <w:t>. 6.</w:t>
      </w:r>
    </w:p>
    <w:p w14:paraId="0D63DAB7" w14:textId="77777777" w:rsidR="00A740C8" w:rsidRDefault="00D3395F" w:rsidP="00730703">
      <w:pPr>
        <w:pStyle w:val="Bibliography1"/>
        <w:spacing w:line="360" w:lineRule="auto"/>
      </w:pPr>
      <w:r>
        <w:t xml:space="preserve">Purba, F. F. (2021). </w:t>
      </w:r>
      <w:r>
        <w:rPr>
          <w:i/>
          <w:iCs/>
        </w:rPr>
        <w:t>RANCANG BANGUN APLIKASI PROFIL KARTU GRAFIS BERBASIS ANDROID MENGGUNAKAN FLUTTER</w:t>
      </w:r>
      <w:r>
        <w:t>. 8.</w:t>
      </w:r>
    </w:p>
    <w:p w14:paraId="4ACA54A7" w14:textId="77777777" w:rsidR="00A740C8" w:rsidRDefault="00D3395F" w:rsidP="00730703">
      <w:pPr>
        <w:pStyle w:val="Bibliography1"/>
        <w:spacing w:line="360" w:lineRule="auto"/>
      </w:pPr>
      <w:r>
        <w:t xml:space="preserve">Sapari, Y., Suhara, R. B., &amp; Nurhidayat, M. (2021). Pengaruh Penggunaan Smartphone Terhadap Peningkatan Pengetahuan Umum Mahasiswa Prodi Teknik Informatika Universitas Muhammadiyah Cirebon. </w:t>
      </w:r>
      <w:r>
        <w:rPr>
          <w:i/>
          <w:iCs/>
        </w:rPr>
        <w:t>Network Media</w:t>
      </w:r>
      <w:r>
        <w:t xml:space="preserve">, </w:t>
      </w:r>
      <w:r>
        <w:rPr>
          <w:i/>
          <w:iCs/>
        </w:rPr>
        <w:t>4</w:t>
      </w:r>
      <w:r>
        <w:t>(1), 51–58. https://doi.org/10.46576/jnm.v4i1.1153</w:t>
      </w:r>
    </w:p>
    <w:p w14:paraId="4F1E7105" w14:textId="77777777" w:rsidR="00A740C8" w:rsidRDefault="00D3395F" w:rsidP="00730703">
      <w:pPr>
        <w:pStyle w:val="Bibliography1"/>
        <w:spacing w:line="360" w:lineRule="auto"/>
      </w:pPr>
      <w:r>
        <w:t xml:space="preserve">Satria, S. A., Raya, K. J., &amp; Raya, K. P. (2021). </w:t>
      </w:r>
      <w:r>
        <w:rPr>
          <w:i/>
          <w:iCs/>
        </w:rPr>
        <w:t>RANCANG BANGUN APLIKASI CATATAN SEDERHANA ANDROID “CATATAN KAKI” BERBASIS FLUTTER</w:t>
      </w:r>
      <w:r>
        <w:t>. 9.</w:t>
      </w:r>
    </w:p>
    <w:p w14:paraId="5DE2AB4D" w14:textId="77777777" w:rsidR="00A740C8" w:rsidRDefault="00D3395F" w:rsidP="00730703">
      <w:pPr>
        <w:pStyle w:val="Bibliography1"/>
        <w:spacing w:line="360" w:lineRule="auto"/>
      </w:pPr>
      <w:r>
        <w:t>Septian</w:t>
      </w:r>
      <w:r>
        <w:rPr>
          <w:vertAlign w:val="superscript"/>
        </w:rPr>
        <w:t>l</w:t>
      </w:r>
      <w:r>
        <w:t xml:space="preserve">, A. N. (2021). </w:t>
      </w:r>
      <w:r>
        <w:rPr>
          <w:i/>
          <w:iCs/>
        </w:rPr>
        <w:t>IMPLEMENTASI FRAMEWORK FLUTTER UNTUK PENGADUAN MAHASISWA UNIVERSITAS XYZ</w:t>
      </w:r>
      <w:r>
        <w:t>. 16.</w:t>
      </w:r>
    </w:p>
    <w:p w14:paraId="5BD284AF" w14:textId="77777777" w:rsidR="00A740C8" w:rsidRDefault="00D3395F" w:rsidP="00730703">
      <w:pPr>
        <w:pStyle w:val="Bibliography1"/>
        <w:spacing w:line="360" w:lineRule="auto"/>
      </w:pPr>
      <w:r>
        <w:lastRenderedPageBreak/>
        <w:t xml:space="preserve">Sirajuddin, Z., &amp; Dahar, D. (2021). </w:t>
      </w:r>
      <w:r>
        <w:rPr>
          <w:i/>
          <w:iCs/>
        </w:rPr>
        <w:t>PENGGUNAAN SMARTPHONE SEBAGAI IMPLEMENTASI TEKNOLOGI INFORMASI DAN KOMUNIKASI DALAM PROSES BELAJAR MENGAJAR MAHASISWA PERTANIAN DI GORONTALO</w:t>
      </w:r>
      <w:r>
        <w:t>. 8.</w:t>
      </w:r>
    </w:p>
    <w:p w14:paraId="36391401" w14:textId="77777777" w:rsidR="00A740C8" w:rsidRDefault="00D3395F" w:rsidP="00730703">
      <w:pPr>
        <w:pStyle w:val="Bibliography1"/>
        <w:spacing w:line="360" w:lineRule="auto"/>
      </w:pPr>
      <w:r>
        <w:t xml:space="preserve">Syaifudin, Y. W., Funabiki, N., &amp; Kuribayashi, M. (2021). </w:t>
      </w:r>
      <w:r>
        <w:rPr>
          <w:i/>
          <w:iCs/>
        </w:rPr>
        <w:t>Implementation and Performance Evaluation of Unit Testing for Student’s Answer Validation in Android Programming Learning Assistant System</w:t>
      </w:r>
      <w:r>
        <w:t>. 7.</w:t>
      </w:r>
    </w:p>
    <w:p w14:paraId="46C12974" w14:textId="77777777" w:rsidR="00A740C8" w:rsidRDefault="00D3395F" w:rsidP="00730703">
      <w:pPr>
        <w:pStyle w:val="Bibliography1"/>
        <w:spacing w:line="360" w:lineRule="auto"/>
      </w:pPr>
      <w:r>
        <w:t xml:space="preserve">Syaifudin, Y. W., Funabiki, N., Kuribayashi, M., &amp; Kao, W.-C. (2019). A proposal of Android Programming Learning Assistant System with implementation of basic application learning. </w:t>
      </w:r>
      <w:r>
        <w:rPr>
          <w:i/>
          <w:iCs/>
        </w:rPr>
        <w:t>International Journal of Web Information Systems</w:t>
      </w:r>
      <w:r>
        <w:t xml:space="preserve">, </w:t>
      </w:r>
      <w:r>
        <w:rPr>
          <w:i/>
          <w:iCs/>
        </w:rPr>
        <w:t>16</w:t>
      </w:r>
      <w:r>
        <w:t>(1), 115–135. https://doi.org/10.1108/IJWIS-08-2019-0038</w:t>
      </w:r>
    </w:p>
    <w:p w14:paraId="7B601EBA" w14:textId="77777777" w:rsidR="00A740C8" w:rsidRDefault="00D3395F" w:rsidP="00730703">
      <w:pPr>
        <w:pStyle w:val="Bibliography1"/>
        <w:spacing w:line="360" w:lineRule="auto"/>
      </w:pPr>
      <w:r>
        <w:t xml:space="preserve">Syaifudin, Y. W., Funabiki, N., Kuribayashi, M., Mentari, M., Saputra, P. Y., Yunhasnawa, Y., &amp; Ulfa, F. (2021). Web application implementation of Android programming learning assistance system and its evaluations. </w:t>
      </w:r>
      <w:r>
        <w:rPr>
          <w:i/>
          <w:iCs/>
        </w:rPr>
        <w:t>IOP Conference Series: Materials Science and Engineering</w:t>
      </w:r>
      <w:r>
        <w:t xml:space="preserve">, </w:t>
      </w:r>
      <w:r>
        <w:rPr>
          <w:i/>
          <w:iCs/>
        </w:rPr>
        <w:t>1073</w:t>
      </w:r>
      <w:r>
        <w:t>(1), 012060. https://doi.org/10.1088/1757-899X/1073/1/012060</w:t>
      </w:r>
    </w:p>
    <w:p w14:paraId="3187D2BD" w14:textId="61D7CE87" w:rsidR="00A740C8" w:rsidRDefault="00D3395F" w:rsidP="00730703">
      <w:pPr>
        <w:ind w:left="851" w:hanging="851"/>
        <w:rPr>
          <w:b/>
        </w:rPr>
      </w:pPr>
      <w:r>
        <w:rPr>
          <w:b/>
        </w:rPr>
        <w:fldChar w:fldCharType="end"/>
      </w:r>
    </w:p>
    <w:sectPr w:rsidR="00A740C8" w:rsidSect="00730703">
      <w:footerReference w:type="default" r:id="rId58"/>
      <w:pgSz w:w="11907" w:h="16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8E5823" w14:textId="77777777" w:rsidR="001C5C80" w:rsidRDefault="001C5C80">
      <w:pPr>
        <w:spacing w:line="240" w:lineRule="auto"/>
      </w:pPr>
      <w:r>
        <w:separator/>
      </w:r>
    </w:p>
  </w:endnote>
  <w:endnote w:type="continuationSeparator" w:id="0">
    <w:p w14:paraId="5906AE0F" w14:textId="77777777" w:rsidR="001C5C80" w:rsidRDefault="001C5C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82865188"/>
      <w:docPartObj>
        <w:docPartGallery w:val="AutoText"/>
      </w:docPartObj>
    </w:sdtPr>
    <w:sdtContent>
      <w:p w14:paraId="41067A1A" w14:textId="77777777" w:rsidR="00D3395F" w:rsidRDefault="00D3395F">
        <w:pPr>
          <w:pStyle w:val="Footer"/>
          <w:jc w:val="center"/>
        </w:pPr>
        <w:r>
          <w:fldChar w:fldCharType="begin"/>
        </w:r>
        <w:r>
          <w:instrText xml:space="preserve"> PAGE  \* roman  \* MERGEFORMAT </w:instrText>
        </w:r>
        <w:r>
          <w:fldChar w:fldCharType="separate"/>
        </w:r>
        <w:r>
          <w:t>ii</w:t>
        </w:r>
        <w:r>
          <w:fldChar w:fldCharType="end"/>
        </w:r>
      </w:p>
    </w:sdtContent>
  </w:sdt>
  <w:p w14:paraId="308702D3" w14:textId="77777777" w:rsidR="00D3395F" w:rsidRDefault="00D339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040664"/>
      <w:docPartObj>
        <w:docPartGallery w:val="AutoText"/>
      </w:docPartObj>
    </w:sdtPr>
    <w:sdtContent>
      <w:p w14:paraId="2E9E20CB" w14:textId="77777777" w:rsidR="00D3395F" w:rsidRDefault="00000000">
        <w:pPr>
          <w:pStyle w:val="Footer"/>
          <w:jc w:val="right"/>
        </w:pPr>
      </w:p>
    </w:sdtContent>
  </w:sdt>
  <w:p w14:paraId="035CEA4F" w14:textId="77777777" w:rsidR="00D3395F" w:rsidRDefault="00D3395F">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829CC2" w14:textId="77777777" w:rsidR="00D3395F" w:rsidRDefault="00D3395F">
    <w:pPr>
      <w:pStyle w:val="Footer"/>
      <w:jc w:val="right"/>
    </w:pPr>
  </w:p>
  <w:p w14:paraId="0CC4A44F" w14:textId="77777777" w:rsidR="00D3395F" w:rsidRDefault="00D339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387EE9" w14:textId="77777777" w:rsidR="001C5C80" w:rsidRDefault="001C5C80">
      <w:pPr>
        <w:spacing w:line="240" w:lineRule="auto"/>
      </w:pPr>
      <w:r>
        <w:separator/>
      </w:r>
    </w:p>
  </w:footnote>
  <w:footnote w:type="continuationSeparator" w:id="0">
    <w:p w14:paraId="5865838B" w14:textId="77777777" w:rsidR="001C5C80" w:rsidRDefault="001C5C8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63313594"/>
      <w:docPartObj>
        <w:docPartGallery w:val="AutoText"/>
      </w:docPartObj>
    </w:sdtPr>
    <w:sdtContent>
      <w:p w14:paraId="57052F4B" w14:textId="77777777" w:rsidR="00D3395F" w:rsidRDefault="00D3395F">
        <w:pPr>
          <w:pStyle w:val="Header"/>
          <w:jc w:val="center"/>
        </w:pPr>
        <w:r>
          <w:fldChar w:fldCharType="begin"/>
        </w:r>
        <w:r>
          <w:instrText xml:space="preserve"> PAGE   \* MERGEFORMAT </w:instrText>
        </w:r>
        <w:r>
          <w:fldChar w:fldCharType="separate"/>
        </w:r>
        <w:r>
          <w:t>2</w:t>
        </w:r>
        <w:r>
          <w:fldChar w:fldCharType="end"/>
        </w:r>
      </w:p>
    </w:sdtContent>
  </w:sdt>
  <w:p w14:paraId="7CF422E3" w14:textId="77777777" w:rsidR="00D3395F" w:rsidRDefault="00D3395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BEFED9A"/>
    <w:multiLevelType w:val="singleLevel"/>
    <w:tmpl w:val="9634D4FA"/>
    <w:lvl w:ilvl="0">
      <w:start w:val="1"/>
      <w:numFmt w:val="lowerLetter"/>
      <w:lvlText w:val="%1)"/>
      <w:lvlJc w:val="left"/>
      <w:pPr>
        <w:tabs>
          <w:tab w:val="left" w:pos="425"/>
        </w:tabs>
        <w:ind w:left="425" w:hanging="425"/>
      </w:pPr>
      <w:rPr>
        <w:rFonts w:hint="default"/>
        <w:b w:val="0"/>
        <w:bCs/>
      </w:rPr>
    </w:lvl>
  </w:abstractNum>
  <w:abstractNum w:abstractNumId="1" w15:restartNumberingAfterBreak="0">
    <w:nsid w:val="01AF51B6"/>
    <w:multiLevelType w:val="hybridMultilevel"/>
    <w:tmpl w:val="D8D87C8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022450F1"/>
    <w:multiLevelType w:val="multilevel"/>
    <w:tmpl w:val="022450F1"/>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2C278ED"/>
    <w:multiLevelType w:val="hybridMultilevel"/>
    <w:tmpl w:val="2DC675C6"/>
    <w:lvl w:ilvl="0" w:tplc="0458EA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51E0C85"/>
    <w:multiLevelType w:val="multilevel"/>
    <w:tmpl w:val="051E0C85"/>
    <w:lvl w:ilvl="0">
      <w:start w:val="1"/>
      <w:numFmt w:val="upperLetter"/>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5" w15:restartNumberingAfterBreak="0">
    <w:nsid w:val="0A2E4302"/>
    <w:multiLevelType w:val="multilevel"/>
    <w:tmpl w:val="0A2E4302"/>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6" w15:restartNumberingAfterBreak="0">
    <w:nsid w:val="0CF4291D"/>
    <w:multiLevelType w:val="multilevel"/>
    <w:tmpl w:val="0CF4291D"/>
    <w:lvl w:ilvl="0">
      <w:start w:val="3"/>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7" w15:restartNumberingAfterBreak="0">
    <w:nsid w:val="17DF7D57"/>
    <w:multiLevelType w:val="multilevel"/>
    <w:tmpl w:val="17DF7D57"/>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17EF61CA"/>
    <w:multiLevelType w:val="hybridMultilevel"/>
    <w:tmpl w:val="B2F0581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194D4EF5"/>
    <w:multiLevelType w:val="multilevel"/>
    <w:tmpl w:val="194D4EF5"/>
    <w:lvl w:ilvl="0">
      <w:start w:val="1"/>
      <w:numFmt w:val="upperLetter"/>
      <w:lvlText w:val="%1."/>
      <w:lvlJc w:val="left"/>
      <w:pPr>
        <w:ind w:left="1080" w:hanging="360"/>
      </w:pPr>
      <w:rPr>
        <w:rFonts w:hint="default"/>
        <w:b w:val="0"/>
        <w:i w:val="0"/>
        <w:color w:val="auto"/>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0" w15:restartNumberingAfterBreak="0">
    <w:nsid w:val="22792AE0"/>
    <w:multiLevelType w:val="hybridMultilevel"/>
    <w:tmpl w:val="E7D0BD8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A843FD3"/>
    <w:multiLevelType w:val="multilevel"/>
    <w:tmpl w:val="2A843FD3"/>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7410CE"/>
    <w:multiLevelType w:val="multilevel"/>
    <w:tmpl w:val="27B48598"/>
    <w:lvl w:ilvl="0">
      <w:start w:val="1"/>
      <w:numFmt w:val="upperRoman"/>
      <w:lvlText w:val="BAB %1."/>
      <w:lvlJc w:val="center"/>
      <w:pPr>
        <w:ind w:left="360" w:hanging="360"/>
      </w:pPr>
      <w:rPr>
        <w:rFonts w:hint="default"/>
        <w:b/>
        <w:sz w:val="28"/>
      </w:rPr>
    </w:lvl>
    <w:lvl w:ilvl="1">
      <w:start w:val="1"/>
      <w:numFmt w:val="decimal"/>
      <w:isLgl/>
      <w:lvlText w:val="%1.%2"/>
      <w:lvlJc w:val="left"/>
      <w:pPr>
        <w:ind w:left="567" w:hanging="567"/>
      </w:pPr>
      <w:rPr>
        <w:rFonts w:ascii="Times New Roman" w:hAnsi="Times New Roman" w:hint="default"/>
        <w:b/>
        <w:i w:val="0"/>
        <w:iCs w:val="0"/>
        <w:sz w:val="24"/>
      </w:rPr>
    </w:lvl>
    <w:lvl w:ilvl="2">
      <w:start w:val="1"/>
      <w:numFmt w:val="decimal"/>
      <w:isLgl/>
      <w:lvlText w:val="%1.%2.%3"/>
      <w:lvlJc w:val="left"/>
      <w:pPr>
        <w:ind w:left="567" w:hanging="567"/>
      </w:pPr>
      <w:rPr>
        <w:rFonts w:ascii="Times New Roman" w:hAnsi="Times New Roman" w:hint="default"/>
        <w:b/>
        <w:bCs/>
        <w:i w:val="0"/>
        <w:iCs w:val="0"/>
        <w:sz w:val="24"/>
      </w:rPr>
    </w:lvl>
    <w:lvl w:ilvl="3">
      <w:start w:val="1"/>
      <w:numFmt w:val="lowerLetter"/>
      <w:lvlText w:val="%4)"/>
      <w:lvlJc w:val="left"/>
      <w:pPr>
        <w:ind w:left="567" w:hanging="425"/>
      </w:pPr>
      <w:rPr>
        <w:rFonts w:ascii="Times New Roman" w:hAnsi="Times New Roman" w:hint="default"/>
        <w:sz w:val="24"/>
      </w:rPr>
    </w:lvl>
    <w:lvl w:ilvl="4">
      <w:start w:val="1"/>
      <w:numFmt w:val="lowerLetter"/>
      <w:lvlText w:val="(%5)"/>
      <w:lvlJc w:val="left"/>
      <w:pPr>
        <w:ind w:left="0" w:firstLine="0"/>
      </w:pPr>
      <w:rPr>
        <w:rFonts w:hint="default"/>
      </w:rPr>
    </w:lvl>
    <w:lvl w:ilvl="5">
      <w:start w:val="1"/>
      <w:numFmt w:val="lowerRoman"/>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3" w15:restartNumberingAfterBreak="0">
    <w:nsid w:val="458A1115"/>
    <w:multiLevelType w:val="multilevel"/>
    <w:tmpl w:val="DABE3CD4"/>
    <w:lvl w:ilvl="0">
      <w:start w:val="1"/>
      <w:numFmt w:val="decimal"/>
      <w:lvlText w:val="%1."/>
      <w:lvlJc w:val="left"/>
      <w:pPr>
        <w:ind w:left="1854" w:hanging="360"/>
      </w:pPr>
    </w:lvl>
    <w:lvl w:ilvl="1">
      <w:start w:val="1"/>
      <w:numFmt w:val="decimal"/>
      <w:isLgl/>
      <w:lvlText w:val="%1.%2"/>
      <w:lvlJc w:val="left"/>
      <w:pPr>
        <w:ind w:left="2094" w:hanging="600"/>
      </w:pPr>
    </w:lvl>
    <w:lvl w:ilvl="2">
      <w:start w:val="1"/>
      <w:numFmt w:val="decimal"/>
      <w:isLgl/>
      <w:lvlText w:val="%1.%2.%3"/>
      <w:lvlJc w:val="left"/>
      <w:pPr>
        <w:ind w:left="2214" w:hanging="720"/>
      </w:pPr>
    </w:lvl>
    <w:lvl w:ilvl="3">
      <w:start w:val="1"/>
      <w:numFmt w:val="decimal"/>
      <w:isLgl/>
      <w:lvlText w:val="%1.%2.%3.%4"/>
      <w:lvlJc w:val="left"/>
      <w:pPr>
        <w:ind w:left="2214" w:hanging="720"/>
      </w:pPr>
    </w:lvl>
    <w:lvl w:ilvl="4">
      <w:start w:val="1"/>
      <w:numFmt w:val="decimal"/>
      <w:isLgl/>
      <w:lvlText w:val="%1.%2.%3.%4.%5"/>
      <w:lvlJc w:val="left"/>
      <w:pPr>
        <w:ind w:left="2574" w:hanging="1080"/>
      </w:pPr>
    </w:lvl>
    <w:lvl w:ilvl="5">
      <w:start w:val="1"/>
      <w:numFmt w:val="decimal"/>
      <w:isLgl/>
      <w:lvlText w:val="%1.%2.%3.%4.%5.%6"/>
      <w:lvlJc w:val="left"/>
      <w:pPr>
        <w:ind w:left="2574" w:hanging="1080"/>
      </w:pPr>
    </w:lvl>
    <w:lvl w:ilvl="6">
      <w:start w:val="1"/>
      <w:numFmt w:val="decimal"/>
      <w:isLgl/>
      <w:lvlText w:val="%1.%2.%3.%4.%5.%6.%7"/>
      <w:lvlJc w:val="left"/>
      <w:pPr>
        <w:ind w:left="2934" w:hanging="1440"/>
      </w:pPr>
    </w:lvl>
    <w:lvl w:ilvl="7">
      <w:start w:val="1"/>
      <w:numFmt w:val="decimal"/>
      <w:isLgl/>
      <w:lvlText w:val="%1.%2.%3.%4.%5.%6.%7.%8"/>
      <w:lvlJc w:val="left"/>
      <w:pPr>
        <w:ind w:left="2934" w:hanging="1440"/>
      </w:pPr>
    </w:lvl>
    <w:lvl w:ilvl="8">
      <w:start w:val="1"/>
      <w:numFmt w:val="decimal"/>
      <w:isLgl/>
      <w:lvlText w:val="%1.%2.%3.%4.%5.%6.%7.%8.%9"/>
      <w:lvlJc w:val="left"/>
      <w:pPr>
        <w:ind w:left="3294" w:hanging="1800"/>
      </w:pPr>
    </w:lvl>
  </w:abstractNum>
  <w:abstractNum w:abstractNumId="14" w15:restartNumberingAfterBreak="0">
    <w:nsid w:val="486A4585"/>
    <w:multiLevelType w:val="multilevel"/>
    <w:tmpl w:val="6A6AD8DE"/>
    <w:lvl w:ilvl="0">
      <w:start w:val="5"/>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4DCD7033"/>
    <w:multiLevelType w:val="multilevel"/>
    <w:tmpl w:val="4DCD7033"/>
    <w:lvl w:ilvl="0">
      <w:start w:val="1"/>
      <w:numFmt w:val="decimal"/>
      <w:lvlText w:val="2.%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F680031"/>
    <w:multiLevelType w:val="multilevel"/>
    <w:tmpl w:val="E9002308"/>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53275953"/>
    <w:multiLevelType w:val="multilevel"/>
    <w:tmpl w:val="2DE285CE"/>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534A14BB"/>
    <w:multiLevelType w:val="multilevel"/>
    <w:tmpl w:val="22187CC0"/>
    <w:lvl w:ilvl="0">
      <w:start w:val="7"/>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561D5CAF"/>
    <w:multiLevelType w:val="multilevel"/>
    <w:tmpl w:val="561D5CAF"/>
    <w:lvl w:ilvl="0">
      <w:start w:val="1"/>
      <w:numFmt w:val="decimal"/>
      <w:lvlText w:val="%1"/>
      <w:lvlJc w:val="left"/>
      <w:pPr>
        <w:ind w:left="360" w:hanging="360"/>
      </w:pPr>
      <w:rPr>
        <w:rFonts w:hint="default"/>
      </w:rPr>
    </w:lvl>
    <w:lvl w:ilvl="1">
      <w:start w:val="1"/>
      <w:numFmt w:val="decimal"/>
      <w:pStyle w:val="Heading2"/>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623C7658"/>
    <w:multiLevelType w:val="multilevel"/>
    <w:tmpl w:val="623C7658"/>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1" w15:restartNumberingAfterBreak="0">
    <w:nsid w:val="631032D3"/>
    <w:multiLevelType w:val="multilevel"/>
    <w:tmpl w:val="631032D3"/>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64F56201"/>
    <w:multiLevelType w:val="multilevel"/>
    <w:tmpl w:val="64F56201"/>
    <w:lvl w:ilvl="0">
      <w:start w:val="1"/>
      <w:numFmt w:val="decimal"/>
      <w:pStyle w:val="Heading3"/>
      <w:lvlText w:val="2.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6C44283E"/>
    <w:multiLevelType w:val="multilevel"/>
    <w:tmpl w:val="3E88329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781056B0"/>
    <w:multiLevelType w:val="multilevel"/>
    <w:tmpl w:val="781056B0"/>
    <w:lvl w:ilvl="0">
      <w:start w:val="1"/>
      <w:numFmt w:val="decimal"/>
      <w:lvlText w:val="%1."/>
      <w:lvlJc w:val="left"/>
      <w:pPr>
        <w:ind w:left="108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5" w15:restartNumberingAfterBreak="0">
    <w:nsid w:val="7B0012D4"/>
    <w:multiLevelType w:val="multilevel"/>
    <w:tmpl w:val="7B0012D4"/>
    <w:lvl w:ilvl="0">
      <w:start w:val="1"/>
      <w:numFmt w:val="bullet"/>
      <w:lvlText w:val=""/>
      <w:lvlJc w:val="left"/>
      <w:pPr>
        <w:ind w:left="2160" w:hanging="360"/>
      </w:pPr>
      <w:rPr>
        <w:rFonts w:ascii="Symbol" w:hAnsi="Symbol" w:hint="default"/>
        <w:color w:val="000000" w:themeColor="text1"/>
      </w:rPr>
    </w:lvl>
    <w:lvl w:ilvl="1">
      <w:start w:val="1"/>
      <w:numFmt w:val="bullet"/>
      <w:lvlText w:val=""/>
      <w:lvlJc w:val="left"/>
      <w:pPr>
        <w:ind w:left="1440" w:hanging="360"/>
      </w:pPr>
      <w:rPr>
        <w:rFonts w:ascii="Symbol" w:hAnsi="Symbol" w:hint="default"/>
        <w:color w:val="000000" w:themeColor="text1"/>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26" w15:restartNumberingAfterBreak="0">
    <w:nsid w:val="7DFF50EC"/>
    <w:multiLevelType w:val="singleLevel"/>
    <w:tmpl w:val="7DFF50EC"/>
    <w:lvl w:ilvl="0">
      <w:start w:val="1"/>
      <w:numFmt w:val="decimal"/>
      <w:lvlText w:val="%1."/>
      <w:lvlJc w:val="left"/>
      <w:pPr>
        <w:tabs>
          <w:tab w:val="left" w:pos="425"/>
        </w:tabs>
        <w:ind w:left="425" w:hanging="425"/>
      </w:pPr>
      <w:rPr>
        <w:rFonts w:hint="default"/>
      </w:rPr>
    </w:lvl>
  </w:abstractNum>
  <w:num w:numId="1" w16cid:durableId="436800394">
    <w:abstractNumId w:val="19"/>
  </w:num>
  <w:num w:numId="2" w16cid:durableId="230385825">
    <w:abstractNumId w:val="22"/>
  </w:num>
  <w:num w:numId="3" w16cid:durableId="65612737">
    <w:abstractNumId w:val="20"/>
  </w:num>
  <w:num w:numId="4" w16cid:durableId="681972822">
    <w:abstractNumId w:val="24"/>
  </w:num>
  <w:num w:numId="5" w16cid:durableId="305622368">
    <w:abstractNumId w:val="7"/>
  </w:num>
  <w:num w:numId="6" w16cid:durableId="992292907">
    <w:abstractNumId w:val="11"/>
  </w:num>
  <w:num w:numId="7" w16cid:durableId="355355596">
    <w:abstractNumId w:val="15"/>
  </w:num>
  <w:num w:numId="8" w16cid:durableId="568811751">
    <w:abstractNumId w:val="0"/>
  </w:num>
  <w:num w:numId="9" w16cid:durableId="1896239541">
    <w:abstractNumId w:val="5"/>
  </w:num>
  <w:num w:numId="10" w16cid:durableId="283731247">
    <w:abstractNumId w:val="6"/>
  </w:num>
  <w:num w:numId="11" w16cid:durableId="1530071918">
    <w:abstractNumId w:val="21"/>
  </w:num>
  <w:num w:numId="12" w16cid:durableId="919025981">
    <w:abstractNumId w:val="4"/>
  </w:num>
  <w:num w:numId="13" w16cid:durableId="1491213377">
    <w:abstractNumId w:val="25"/>
  </w:num>
  <w:num w:numId="14" w16cid:durableId="442462007">
    <w:abstractNumId w:val="9"/>
  </w:num>
  <w:num w:numId="15" w16cid:durableId="1489860972">
    <w:abstractNumId w:val="2"/>
  </w:num>
  <w:num w:numId="16" w16cid:durableId="490365430">
    <w:abstractNumId w:val="8"/>
  </w:num>
  <w:num w:numId="17" w16cid:durableId="372072021">
    <w:abstractNumId w:val="23"/>
  </w:num>
  <w:num w:numId="18" w16cid:durableId="697850420">
    <w:abstractNumId w:val="1"/>
  </w:num>
  <w:num w:numId="19" w16cid:durableId="178547589">
    <w:abstractNumId w:val="26"/>
  </w:num>
  <w:num w:numId="20" w16cid:durableId="66532434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547494514">
    <w:abstractNumId w:val="14"/>
  </w:num>
  <w:num w:numId="22" w16cid:durableId="1779834055">
    <w:abstractNumId w:val="17"/>
  </w:num>
  <w:num w:numId="23" w16cid:durableId="1080297260">
    <w:abstractNumId w:val="12"/>
  </w:num>
  <w:num w:numId="24" w16cid:durableId="1318075560">
    <w:abstractNumId w:val="3"/>
  </w:num>
  <w:num w:numId="25" w16cid:durableId="831409704">
    <w:abstractNumId w:val="16"/>
  </w:num>
  <w:num w:numId="26" w16cid:durableId="518158807">
    <w:abstractNumId w:val="10"/>
  </w:num>
  <w:num w:numId="27" w16cid:durableId="788282669">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9108B"/>
    <w:rsid w:val="00000ADA"/>
    <w:rsid w:val="000034A7"/>
    <w:rsid w:val="000036C7"/>
    <w:rsid w:val="00004766"/>
    <w:rsid w:val="00005356"/>
    <w:rsid w:val="00006352"/>
    <w:rsid w:val="000071FF"/>
    <w:rsid w:val="0000745A"/>
    <w:rsid w:val="00011676"/>
    <w:rsid w:val="0001214C"/>
    <w:rsid w:val="00013476"/>
    <w:rsid w:val="000137E9"/>
    <w:rsid w:val="00014A3B"/>
    <w:rsid w:val="00014C08"/>
    <w:rsid w:val="00014D9C"/>
    <w:rsid w:val="00014FE3"/>
    <w:rsid w:val="000155D1"/>
    <w:rsid w:val="0001676F"/>
    <w:rsid w:val="0001685F"/>
    <w:rsid w:val="000168D0"/>
    <w:rsid w:val="00020B73"/>
    <w:rsid w:val="00020F25"/>
    <w:rsid w:val="000219A1"/>
    <w:rsid w:val="00021CE0"/>
    <w:rsid w:val="00024CFA"/>
    <w:rsid w:val="00027E8E"/>
    <w:rsid w:val="00030AEE"/>
    <w:rsid w:val="00031C2B"/>
    <w:rsid w:val="00032261"/>
    <w:rsid w:val="00033A4C"/>
    <w:rsid w:val="00034183"/>
    <w:rsid w:val="00035849"/>
    <w:rsid w:val="00036405"/>
    <w:rsid w:val="00036CB5"/>
    <w:rsid w:val="00040B8B"/>
    <w:rsid w:val="000413BC"/>
    <w:rsid w:val="00042F0C"/>
    <w:rsid w:val="00043129"/>
    <w:rsid w:val="000445E6"/>
    <w:rsid w:val="0004462F"/>
    <w:rsid w:val="00047358"/>
    <w:rsid w:val="0004738D"/>
    <w:rsid w:val="00047592"/>
    <w:rsid w:val="00047665"/>
    <w:rsid w:val="00050467"/>
    <w:rsid w:val="000505B4"/>
    <w:rsid w:val="000559ED"/>
    <w:rsid w:val="000562F2"/>
    <w:rsid w:val="000605B9"/>
    <w:rsid w:val="00064378"/>
    <w:rsid w:val="00065A6E"/>
    <w:rsid w:val="0006689D"/>
    <w:rsid w:val="000668E2"/>
    <w:rsid w:val="00067F17"/>
    <w:rsid w:val="000705D2"/>
    <w:rsid w:val="000734FF"/>
    <w:rsid w:val="00074182"/>
    <w:rsid w:val="00074766"/>
    <w:rsid w:val="00074D78"/>
    <w:rsid w:val="00075FBF"/>
    <w:rsid w:val="0007693E"/>
    <w:rsid w:val="0007725A"/>
    <w:rsid w:val="00080696"/>
    <w:rsid w:val="00082B56"/>
    <w:rsid w:val="00082C75"/>
    <w:rsid w:val="00083FEF"/>
    <w:rsid w:val="000845A3"/>
    <w:rsid w:val="000849AD"/>
    <w:rsid w:val="0008558F"/>
    <w:rsid w:val="00085B07"/>
    <w:rsid w:val="000877F3"/>
    <w:rsid w:val="00087C57"/>
    <w:rsid w:val="00091A2A"/>
    <w:rsid w:val="000926C6"/>
    <w:rsid w:val="00093959"/>
    <w:rsid w:val="00094676"/>
    <w:rsid w:val="00094E76"/>
    <w:rsid w:val="00095128"/>
    <w:rsid w:val="000A2DD5"/>
    <w:rsid w:val="000A33DA"/>
    <w:rsid w:val="000A45C8"/>
    <w:rsid w:val="000A5C59"/>
    <w:rsid w:val="000A6CDF"/>
    <w:rsid w:val="000A6F1E"/>
    <w:rsid w:val="000B0629"/>
    <w:rsid w:val="000B1955"/>
    <w:rsid w:val="000B1F1C"/>
    <w:rsid w:val="000B3251"/>
    <w:rsid w:val="000B35F3"/>
    <w:rsid w:val="000B5746"/>
    <w:rsid w:val="000B5F8D"/>
    <w:rsid w:val="000B687C"/>
    <w:rsid w:val="000C04A1"/>
    <w:rsid w:val="000C119B"/>
    <w:rsid w:val="000C1A5C"/>
    <w:rsid w:val="000C23A2"/>
    <w:rsid w:val="000C4975"/>
    <w:rsid w:val="000C53F5"/>
    <w:rsid w:val="000C6303"/>
    <w:rsid w:val="000D0942"/>
    <w:rsid w:val="000D0ABC"/>
    <w:rsid w:val="000D13AE"/>
    <w:rsid w:val="000D1885"/>
    <w:rsid w:val="000D23A3"/>
    <w:rsid w:val="000D6D34"/>
    <w:rsid w:val="000D7086"/>
    <w:rsid w:val="000E1536"/>
    <w:rsid w:val="000E17F2"/>
    <w:rsid w:val="000E2230"/>
    <w:rsid w:val="000E3816"/>
    <w:rsid w:val="000E5F61"/>
    <w:rsid w:val="000E7FB2"/>
    <w:rsid w:val="000F002A"/>
    <w:rsid w:val="000F1ADF"/>
    <w:rsid w:val="000F3563"/>
    <w:rsid w:val="000F439B"/>
    <w:rsid w:val="00100ACA"/>
    <w:rsid w:val="0010353D"/>
    <w:rsid w:val="00103FC0"/>
    <w:rsid w:val="001040F4"/>
    <w:rsid w:val="001050BD"/>
    <w:rsid w:val="00107F61"/>
    <w:rsid w:val="001116B7"/>
    <w:rsid w:val="00111FF6"/>
    <w:rsid w:val="00115C77"/>
    <w:rsid w:val="0011606D"/>
    <w:rsid w:val="0011741C"/>
    <w:rsid w:val="00121B73"/>
    <w:rsid w:val="001250B0"/>
    <w:rsid w:val="0013056F"/>
    <w:rsid w:val="00130DCD"/>
    <w:rsid w:val="001324F0"/>
    <w:rsid w:val="00133102"/>
    <w:rsid w:val="00134CEF"/>
    <w:rsid w:val="00134D6F"/>
    <w:rsid w:val="00135CD7"/>
    <w:rsid w:val="00136106"/>
    <w:rsid w:val="00137474"/>
    <w:rsid w:val="00137509"/>
    <w:rsid w:val="00137E98"/>
    <w:rsid w:val="00141CD1"/>
    <w:rsid w:val="0014362C"/>
    <w:rsid w:val="001437DC"/>
    <w:rsid w:val="00144D3A"/>
    <w:rsid w:val="00146292"/>
    <w:rsid w:val="00146800"/>
    <w:rsid w:val="00147049"/>
    <w:rsid w:val="0014748B"/>
    <w:rsid w:val="00147801"/>
    <w:rsid w:val="00147A68"/>
    <w:rsid w:val="00150505"/>
    <w:rsid w:val="00152E00"/>
    <w:rsid w:val="00153277"/>
    <w:rsid w:val="00154A98"/>
    <w:rsid w:val="0015671D"/>
    <w:rsid w:val="00157977"/>
    <w:rsid w:val="0016148D"/>
    <w:rsid w:val="00161AC5"/>
    <w:rsid w:val="00162B57"/>
    <w:rsid w:val="001630CF"/>
    <w:rsid w:val="00163AB7"/>
    <w:rsid w:val="001640F6"/>
    <w:rsid w:val="001641D9"/>
    <w:rsid w:val="00166969"/>
    <w:rsid w:val="00167BDA"/>
    <w:rsid w:val="00167C54"/>
    <w:rsid w:val="00171D11"/>
    <w:rsid w:val="001725A7"/>
    <w:rsid w:val="00172EA0"/>
    <w:rsid w:val="0017394B"/>
    <w:rsid w:val="00174EEE"/>
    <w:rsid w:val="00175899"/>
    <w:rsid w:val="00176418"/>
    <w:rsid w:val="00176664"/>
    <w:rsid w:val="001806D8"/>
    <w:rsid w:val="0018074E"/>
    <w:rsid w:val="0018154A"/>
    <w:rsid w:val="001842BF"/>
    <w:rsid w:val="00184CE5"/>
    <w:rsid w:val="00184F33"/>
    <w:rsid w:val="001904A6"/>
    <w:rsid w:val="001919F0"/>
    <w:rsid w:val="00191F1F"/>
    <w:rsid w:val="0019682D"/>
    <w:rsid w:val="001A0AFD"/>
    <w:rsid w:val="001A0E3B"/>
    <w:rsid w:val="001A1061"/>
    <w:rsid w:val="001A1190"/>
    <w:rsid w:val="001A186F"/>
    <w:rsid w:val="001A2C7E"/>
    <w:rsid w:val="001A2ECC"/>
    <w:rsid w:val="001A3561"/>
    <w:rsid w:val="001A41CB"/>
    <w:rsid w:val="001A4531"/>
    <w:rsid w:val="001A66C8"/>
    <w:rsid w:val="001A7F0B"/>
    <w:rsid w:val="001A7F53"/>
    <w:rsid w:val="001B5B34"/>
    <w:rsid w:val="001B7E59"/>
    <w:rsid w:val="001C4FC5"/>
    <w:rsid w:val="001C5C80"/>
    <w:rsid w:val="001D0368"/>
    <w:rsid w:val="001D0C6A"/>
    <w:rsid w:val="001D2D03"/>
    <w:rsid w:val="001D2DE5"/>
    <w:rsid w:val="001D30D1"/>
    <w:rsid w:val="001D37AC"/>
    <w:rsid w:val="001D3FE2"/>
    <w:rsid w:val="001D469A"/>
    <w:rsid w:val="001E08AC"/>
    <w:rsid w:val="001E110C"/>
    <w:rsid w:val="001E13D6"/>
    <w:rsid w:val="001E2BA8"/>
    <w:rsid w:val="001E6D1A"/>
    <w:rsid w:val="001E6F2F"/>
    <w:rsid w:val="001E7CAE"/>
    <w:rsid w:val="001F0641"/>
    <w:rsid w:val="001F0A68"/>
    <w:rsid w:val="001F13B8"/>
    <w:rsid w:val="001F2EEB"/>
    <w:rsid w:val="001F43E8"/>
    <w:rsid w:val="001F4541"/>
    <w:rsid w:val="001F47C3"/>
    <w:rsid w:val="001F61DD"/>
    <w:rsid w:val="001F7CF8"/>
    <w:rsid w:val="00201936"/>
    <w:rsid w:val="00201ACF"/>
    <w:rsid w:val="00202418"/>
    <w:rsid w:val="00203DD7"/>
    <w:rsid w:val="00204263"/>
    <w:rsid w:val="002047C3"/>
    <w:rsid w:val="002050EE"/>
    <w:rsid w:val="0020700A"/>
    <w:rsid w:val="0021160D"/>
    <w:rsid w:val="00214D6D"/>
    <w:rsid w:val="002167D7"/>
    <w:rsid w:val="00216A1E"/>
    <w:rsid w:val="00216F0F"/>
    <w:rsid w:val="00220314"/>
    <w:rsid w:val="00221F39"/>
    <w:rsid w:val="00222FFC"/>
    <w:rsid w:val="002237BA"/>
    <w:rsid w:val="0022538F"/>
    <w:rsid w:val="00226435"/>
    <w:rsid w:val="00227E5C"/>
    <w:rsid w:val="00235488"/>
    <w:rsid w:val="00236F3F"/>
    <w:rsid w:val="00243FA9"/>
    <w:rsid w:val="00244A4E"/>
    <w:rsid w:val="002457FB"/>
    <w:rsid w:val="00245987"/>
    <w:rsid w:val="00246776"/>
    <w:rsid w:val="00247735"/>
    <w:rsid w:val="00247DFC"/>
    <w:rsid w:val="00252164"/>
    <w:rsid w:val="00252DB8"/>
    <w:rsid w:val="00255763"/>
    <w:rsid w:val="00257EBA"/>
    <w:rsid w:val="00260D77"/>
    <w:rsid w:val="00261E1A"/>
    <w:rsid w:val="0026341E"/>
    <w:rsid w:val="00263AC4"/>
    <w:rsid w:val="002652F4"/>
    <w:rsid w:val="00265BA0"/>
    <w:rsid w:val="00266342"/>
    <w:rsid w:val="00267240"/>
    <w:rsid w:val="00272A5E"/>
    <w:rsid w:val="0027303B"/>
    <w:rsid w:val="002763E5"/>
    <w:rsid w:val="002763F7"/>
    <w:rsid w:val="00277376"/>
    <w:rsid w:val="00277DDA"/>
    <w:rsid w:val="00283563"/>
    <w:rsid w:val="00284612"/>
    <w:rsid w:val="00285919"/>
    <w:rsid w:val="00285E7F"/>
    <w:rsid w:val="00290197"/>
    <w:rsid w:val="002908E5"/>
    <w:rsid w:val="0029353B"/>
    <w:rsid w:val="0029483A"/>
    <w:rsid w:val="00297EB7"/>
    <w:rsid w:val="002A05FB"/>
    <w:rsid w:val="002A154F"/>
    <w:rsid w:val="002A1F33"/>
    <w:rsid w:val="002A3856"/>
    <w:rsid w:val="002A3ED9"/>
    <w:rsid w:val="002A4026"/>
    <w:rsid w:val="002A64FB"/>
    <w:rsid w:val="002A6728"/>
    <w:rsid w:val="002A72E0"/>
    <w:rsid w:val="002B2C48"/>
    <w:rsid w:val="002B4F4F"/>
    <w:rsid w:val="002B520B"/>
    <w:rsid w:val="002B5587"/>
    <w:rsid w:val="002B65C7"/>
    <w:rsid w:val="002C07EF"/>
    <w:rsid w:val="002C1040"/>
    <w:rsid w:val="002C1FD8"/>
    <w:rsid w:val="002C62A1"/>
    <w:rsid w:val="002C63DD"/>
    <w:rsid w:val="002C78EB"/>
    <w:rsid w:val="002D216A"/>
    <w:rsid w:val="002D4D4D"/>
    <w:rsid w:val="002D6071"/>
    <w:rsid w:val="002D6AAD"/>
    <w:rsid w:val="002D6C82"/>
    <w:rsid w:val="002D774E"/>
    <w:rsid w:val="002E0A0F"/>
    <w:rsid w:val="002E1B36"/>
    <w:rsid w:val="002E43E9"/>
    <w:rsid w:val="002E4A06"/>
    <w:rsid w:val="002E61A4"/>
    <w:rsid w:val="002F0B96"/>
    <w:rsid w:val="002F4091"/>
    <w:rsid w:val="002F5FDE"/>
    <w:rsid w:val="00303D54"/>
    <w:rsid w:val="00305ABE"/>
    <w:rsid w:val="00311034"/>
    <w:rsid w:val="00311334"/>
    <w:rsid w:val="00311EC8"/>
    <w:rsid w:val="0031209E"/>
    <w:rsid w:val="00317161"/>
    <w:rsid w:val="00317371"/>
    <w:rsid w:val="00320284"/>
    <w:rsid w:val="00322DAD"/>
    <w:rsid w:val="003235E0"/>
    <w:rsid w:val="0032400E"/>
    <w:rsid w:val="00325441"/>
    <w:rsid w:val="00326620"/>
    <w:rsid w:val="0033023C"/>
    <w:rsid w:val="00330CE4"/>
    <w:rsid w:val="00331F33"/>
    <w:rsid w:val="003326C9"/>
    <w:rsid w:val="00332B86"/>
    <w:rsid w:val="0033373E"/>
    <w:rsid w:val="00334085"/>
    <w:rsid w:val="0033411B"/>
    <w:rsid w:val="00334800"/>
    <w:rsid w:val="003362C6"/>
    <w:rsid w:val="00336697"/>
    <w:rsid w:val="00337DC3"/>
    <w:rsid w:val="00341627"/>
    <w:rsid w:val="00341856"/>
    <w:rsid w:val="00342A35"/>
    <w:rsid w:val="003438FC"/>
    <w:rsid w:val="003500BE"/>
    <w:rsid w:val="00350A75"/>
    <w:rsid w:val="003520DD"/>
    <w:rsid w:val="00352A73"/>
    <w:rsid w:val="00352C5E"/>
    <w:rsid w:val="0035449C"/>
    <w:rsid w:val="00355596"/>
    <w:rsid w:val="003558F8"/>
    <w:rsid w:val="003559B0"/>
    <w:rsid w:val="00355CA3"/>
    <w:rsid w:val="00355EA3"/>
    <w:rsid w:val="00356C45"/>
    <w:rsid w:val="00361905"/>
    <w:rsid w:val="00362389"/>
    <w:rsid w:val="003627C1"/>
    <w:rsid w:val="003636C7"/>
    <w:rsid w:val="0036457D"/>
    <w:rsid w:val="00364B9A"/>
    <w:rsid w:val="00370BD8"/>
    <w:rsid w:val="003732A8"/>
    <w:rsid w:val="00376A41"/>
    <w:rsid w:val="00376B08"/>
    <w:rsid w:val="00376E7F"/>
    <w:rsid w:val="00380EB3"/>
    <w:rsid w:val="00381C5B"/>
    <w:rsid w:val="0038333B"/>
    <w:rsid w:val="00383B77"/>
    <w:rsid w:val="00383E05"/>
    <w:rsid w:val="00386EC6"/>
    <w:rsid w:val="0039108B"/>
    <w:rsid w:val="00392D04"/>
    <w:rsid w:val="00393212"/>
    <w:rsid w:val="003935DF"/>
    <w:rsid w:val="00394BCC"/>
    <w:rsid w:val="00395347"/>
    <w:rsid w:val="00397B99"/>
    <w:rsid w:val="003A22C2"/>
    <w:rsid w:val="003A34AC"/>
    <w:rsid w:val="003A3F11"/>
    <w:rsid w:val="003A55FE"/>
    <w:rsid w:val="003A574D"/>
    <w:rsid w:val="003A5B24"/>
    <w:rsid w:val="003A63B0"/>
    <w:rsid w:val="003A642F"/>
    <w:rsid w:val="003A6506"/>
    <w:rsid w:val="003A65F8"/>
    <w:rsid w:val="003B3E13"/>
    <w:rsid w:val="003B530E"/>
    <w:rsid w:val="003B7A77"/>
    <w:rsid w:val="003C0DA0"/>
    <w:rsid w:val="003C1443"/>
    <w:rsid w:val="003C1CFB"/>
    <w:rsid w:val="003C46C6"/>
    <w:rsid w:val="003C5B04"/>
    <w:rsid w:val="003C67F3"/>
    <w:rsid w:val="003D0B65"/>
    <w:rsid w:val="003D0BBA"/>
    <w:rsid w:val="003D2AA7"/>
    <w:rsid w:val="003D3753"/>
    <w:rsid w:val="003D5D27"/>
    <w:rsid w:val="003D646B"/>
    <w:rsid w:val="003D6F49"/>
    <w:rsid w:val="003D7A59"/>
    <w:rsid w:val="003E168F"/>
    <w:rsid w:val="003E1EDD"/>
    <w:rsid w:val="003E572B"/>
    <w:rsid w:val="003E618F"/>
    <w:rsid w:val="003E7652"/>
    <w:rsid w:val="003E780F"/>
    <w:rsid w:val="003F0008"/>
    <w:rsid w:val="003F0918"/>
    <w:rsid w:val="003F1758"/>
    <w:rsid w:val="003F1F49"/>
    <w:rsid w:val="003F3A84"/>
    <w:rsid w:val="003F784D"/>
    <w:rsid w:val="003F7CA1"/>
    <w:rsid w:val="00401972"/>
    <w:rsid w:val="0040199A"/>
    <w:rsid w:val="004020E4"/>
    <w:rsid w:val="004053E8"/>
    <w:rsid w:val="00407EB5"/>
    <w:rsid w:val="00411B2A"/>
    <w:rsid w:val="004120D3"/>
    <w:rsid w:val="00414237"/>
    <w:rsid w:val="00416135"/>
    <w:rsid w:val="004171E1"/>
    <w:rsid w:val="0041760C"/>
    <w:rsid w:val="004202E1"/>
    <w:rsid w:val="0042091C"/>
    <w:rsid w:val="00420978"/>
    <w:rsid w:val="00425F9D"/>
    <w:rsid w:val="00430A1C"/>
    <w:rsid w:val="00431E9F"/>
    <w:rsid w:val="004323F0"/>
    <w:rsid w:val="004342F7"/>
    <w:rsid w:val="004350FF"/>
    <w:rsid w:val="0043657C"/>
    <w:rsid w:val="0044082C"/>
    <w:rsid w:val="00443F23"/>
    <w:rsid w:val="004443D4"/>
    <w:rsid w:val="00446B26"/>
    <w:rsid w:val="004475D9"/>
    <w:rsid w:val="00450A6C"/>
    <w:rsid w:val="00452477"/>
    <w:rsid w:val="00454FE8"/>
    <w:rsid w:val="004567A9"/>
    <w:rsid w:val="00457DE4"/>
    <w:rsid w:val="00460B0C"/>
    <w:rsid w:val="00462512"/>
    <w:rsid w:val="00463FB3"/>
    <w:rsid w:val="00465A55"/>
    <w:rsid w:val="00470078"/>
    <w:rsid w:val="00470DB7"/>
    <w:rsid w:val="004734EF"/>
    <w:rsid w:val="004752C2"/>
    <w:rsid w:val="00475541"/>
    <w:rsid w:val="004755BB"/>
    <w:rsid w:val="0047643A"/>
    <w:rsid w:val="004770EA"/>
    <w:rsid w:val="0048007F"/>
    <w:rsid w:val="00482BC8"/>
    <w:rsid w:val="00484985"/>
    <w:rsid w:val="00484C82"/>
    <w:rsid w:val="004852FB"/>
    <w:rsid w:val="004856B4"/>
    <w:rsid w:val="00485DA0"/>
    <w:rsid w:val="004864A2"/>
    <w:rsid w:val="00490DD3"/>
    <w:rsid w:val="00490E96"/>
    <w:rsid w:val="00495236"/>
    <w:rsid w:val="00495B0D"/>
    <w:rsid w:val="00496241"/>
    <w:rsid w:val="004975CA"/>
    <w:rsid w:val="004A2D41"/>
    <w:rsid w:val="004A4E64"/>
    <w:rsid w:val="004A5CF5"/>
    <w:rsid w:val="004A75AB"/>
    <w:rsid w:val="004A7F00"/>
    <w:rsid w:val="004B076B"/>
    <w:rsid w:val="004B2454"/>
    <w:rsid w:val="004B2E90"/>
    <w:rsid w:val="004B34E0"/>
    <w:rsid w:val="004B3624"/>
    <w:rsid w:val="004B3ECF"/>
    <w:rsid w:val="004B5CD8"/>
    <w:rsid w:val="004B65AF"/>
    <w:rsid w:val="004B6AED"/>
    <w:rsid w:val="004B6E52"/>
    <w:rsid w:val="004B7D12"/>
    <w:rsid w:val="004C081F"/>
    <w:rsid w:val="004C360F"/>
    <w:rsid w:val="004C3ABE"/>
    <w:rsid w:val="004C6A54"/>
    <w:rsid w:val="004C7C03"/>
    <w:rsid w:val="004D0346"/>
    <w:rsid w:val="004D1139"/>
    <w:rsid w:val="004D265D"/>
    <w:rsid w:val="004D3B3F"/>
    <w:rsid w:val="004D3C66"/>
    <w:rsid w:val="004D4287"/>
    <w:rsid w:val="004D4D80"/>
    <w:rsid w:val="004D6524"/>
    <w:rsid w:val="004D653D"/>
    <w:rsid w:val="004D6861"/>
    <w:rsid w:val="004D6BAC"/>
    <w:rsid w:val="004D72E5"/>
    <w:rsid w:val="004D773D"/>
    <w:rsid w:val="004E2496"/>
    <w:rsid w:val="004E26B9"/>
    <w:rsid w:val="004E3B9E"/>
    <w:rsid w:val="004E55D7"/>
    <w:rsid w:val="004E5D39"/>
    <w:rsid w:val="004E629B"/>
    <w:rsid w:val="004E68F5"/>
    <w:rsid w:val="004F04B7"/>
    <w:rsid w:val="004F091A"/>
    <w:rsid w:val="004F1B8F"/>
    <w:rsid w:val="004F4075"/>
    <w:rsid w:val="004F651D"/>
    <w:rsid w:val="004F7677"/>
    <w:rsid w:val="00500172"/>
    <w:rsid w:val="00503103"/>
    <w:rsid w:val="0050330F"/>
    <w:rsid w:val="005050C8"/>
    <w:rsid w:val="0050539A"/>
    <w:rsid w:val="005057D2"/>
    <w:rsid w:val="00507494"/>
    <w:rsid w:val="0051035E"/>
    <w:rsid w:val="00511705"/>
    <w:rsid w:val="00512F61"/>
    <w:rsid w:val="00515F47"/>
    <w:rsid w:val="0051782F"/>
    <w:rsid w:val="0052039B"/>
    <w:rsid w:val="00524747"/>
    <w:rsid w:val="00525FBE"/>
    <w:rsid w:val="00526643"/>
    <w:rsid w:val="0052722A"/>
    <w:rsid w:val="00527D62"/>
    <w:rsid w:val="005319EC"/>
    <w:rsid w:val="005333EA"/>
    <w:rsid w:val="005343B8"/>
    <w:rsid w:val="00535AAD"/>
    <w:rsid w:val="00536090"/>
    <w:rsid w:val="005401AF"/>
    <w:rsid w:val="00546D0B"/>
    <w:rsid w:val="00550064"/>
    <w:rsid w:val="0055058F"/>
    <w:rsid w:val="005514F3"/>
    <w:rsid w:val="00551632"/>
    <w:rsid w:val="00552CC4"/>
    <w:rsid w:val="0055359F"/>
    <w:rsid w:val="00553C3E"/>
    <w:rsid w:val="00555418"/>
    <w:rsid w:val="00557D40"/>
    <w:rsid w:val="0056043F"/>
    <w:rsid w:val="005613FB"/>
    <w:rsid w:val="00562792"/>
    <w:rsid w:val="00563621"/>
    <w:rsid w:val="00564D2D"/>
    <w:rsid w:val="00564EF2"/>
    <w:rsid w:val="00564FA0"/>
    <w:rsid w:val="00565554"/>
    <w:rsid w:val="00565D9E"/>
    <w:rsid w:val="00566670"/>
    <w:rsid w:val="00567BA7"/>
    <w:rsid w:val="005706E8"/>
    <w:rsid w:val="005713FF"/>
    <w:rsid w:val="005731EE"/>
    <w:rsid w:val="0057393F"/>
    <w:rsid w:val="0057450D"/>
    <w:rsid w:val="00574A9D"/>
    <w:rsid w:val="005760BE"/>
    <w:rsid w:val="00584359"/>
    <w:rsid w:val="00586FC3"/>
    <w:rsid w:val="005919E9"/>
    <w:rsid w:val="00591AF6"/>
    <w:rsid w:val="00592D56"/>
    <w:rsid w:val="005930B0"/>
    <w:rsid w:val="00593F2A"/>
    <w:rsid w:val="00594284"/>
    <w:rsid w:val="00594D8A"/>
    <w:rsid w:val="005957DA"/>
    <w:rsid w:val="005A00C3"/>
    <w:rsid w:val="005A155F"/>
    <w:rsid w:val="005A45DD"/>
    <w:rsid w:val="005A498B"/>
    <w:rsid w:val="005A5DC6"/>
    <w:rsid w:val="005A7093"/>
    <w:rsid w:val="005A79B0"/>
    <w:rsid w:val="005A7DB2"/>
    <w:rsid w:val="005B0C91"/>
    <w:rsid w:val="005B1DBA"/>
    <w:rsid w:val="005B3552"/>
    <w:rsid w:val="005B5B6E"/>
    <w:rsid w:val="005B6E1B"/>
    <w:rsid w:val="005C059F"/>
    <w:rsid w:val="005C0C8B"/>
    <w:rsid w:val="005C199B"/>
    <w:rsid w:val="005C48F1"/>
    <w:rsid w:val="005C4FEA"/>
    <w:rsid w:val="005C58C0"/>
    <w:rsid w:val="005C5C3A"/>
    <w:rsid w:val="005C5CA9"/>
    <w:rsid w:val="005C5CB1"/>
    <w:rsid w:val="005C5D3A"/>
    <w:rsid w:val="005C5FFA"/>
    <w:rsid w:val="005D197C"/>
    <w:rsid w:val="005D1BDF"/>
    <w:rsid w:val="005D3F02"/>
    <w:rsid w:val="005D41AD"/>
    <w:rsid w:val="005D5381"/>
    <w:rsid w:val="005D6117"/>
    <w:rsid w:val="005E080F"/>
    <w:rsid w:val="005E16F2"/>
    <w:rsid w:val="005E1BE9"/>
    <w:rsid w:val="005E22C5"/>
    <w:rsid w:val="005E43DD"/>
    <w:rsid w:val="005E4510"/>
    <w:rsid w:val="005E50E5"/>
    <w:rsid w:val="005E64FA"/>
    <w:rsid w:val="005E6B2B"/>
    <w:rsid w:val="005F22EB"/>
    <w:rsid w:val="005F2F1D"/>
    <w:rsid w:val="005F5E43"/>
    <w:rsid w:val="006009A9"/>
    <w:rsid w:val="00603612"/>
    <w:rsid w:val="006038BD"/>
    <w:rsid w:val="00610B24"/>
    <w:rsid w:val="00611BAA"/>
    <w:rsid w:val="00611CC0"/>
    <w:rsid w:val="006150A4"/>
    <w:rsid w:val="006151B2"/>
    <w:rsid w:val="00615752"/>
    <w:rsid w:val="006159C5"/>
    <w:rsid w:val="006162EC"/>
    <w:rsid w:val="006164E7"/>
    <w:rsid w:val="006178A6"/>
    <w:rsid w:val="00622902"/>
    <w:rsid w:val="00622CC4"/>
    <w:rsid w:val="00625527"/>
    <w:rsid w:val="006279BD"/>
    <w:rsid w:val="00630CA6"/>
    <w:rsid w:val="00630E38"/>
    <w:rsid w:val="00632351"/>
    <w:rsid w:val="006323E8"/>
    <w:rsid w:val="00634B49"/>
    <w:rsid w:val="00636567"/>
    <w:rsid w:val="006366B6"/>
    <w:rsid w:val="00636A41"/>
    <w:rsid w:val="00636E7C"/>
    <w:rsid w:val="006420D0"/>
    <w:rsid w:val="00644CAE"/>
    <w:rsid w:val="00645C14"/>
    <w:rsid w:val="006476F2"/>
    <w:rsid w:val="00647BB1"/>
    <w:rsid w:val="00650FE5"/>
    <w:rsid w:val="0065482F"/>
    <w:rsid w:val="00656909"/>
    <w:rsid w:val="00656CE3"/>
    <w:rsid w:val="00657575"/>
    <w:rsid w:val="00661266"/>
    <w:rsid w:val="006616FF"/>
    <w:rsid w:val="006617DA"/>
    <w:rsid w:val="00661C7B"/>
    <w:rsid w:val="00661E4D"/>
    <w:rsid w:val="0066267D"/>
    <w:rsid w:val="0066290D"/>
    <w:rsid w:val="006636E7"/>
    <w:rsid w:val="00663F2C"/>
    <w:rsid w:val="006669FF"/>
    <w:rsid w:val="00666C98"/>
    <w:rsid w:val="00666D0E"/>
    <w:rsid w:val="00667B49"/>
    <w:rsid w:val="006706E2"/>
    <w:rsid w:val="006713C8"/>
    <w:rsid w:val="006716BA"/>
    <w:rsid w:val="00674E07"/>
    <w:rsid w:val="00675B99"/>
    <w:rsid w:val="00675F5F"/>
    <w:rsid w:val="00676E12"/>
    <w:rsid w:val="00680CC6"/>
    <w:rsid w:val="00681775"/>
    <w:rsid w:val="0068336C"/>
    <w:rsid w:val="00684299"/>
    <w:rsid w:val="006849BC"/>
    <w:rsid w:val="00685466"/>
    <w:rsid w:val="00686972"/>
    <w:rsid w:val="00686A78"/>
    <w:rsid w:val="00687305"/>
    <w:rsid w:val="00695096"/>
    <w:rsid w:val="00696C68"/>
    <w:rsid w:val="00697604"/>
    <w:rsid w:val="00697C61"/>
    <w:rsid w:val="006A05ED"/>
    <w:rsid w:val="006A1AA9"/>
    <w:rsid w:val="006A48B2"/>
    <w:rsid w:val="006A4D6E"/>
    <w:rsid w:val="006A5EDF"/>
    <w:rsid w:val="006A6652"/>
    <w:rsid w:val="006A7861"/>
    <w:rsid w:val="006B4C27"/>
    <w:rsid w:val="006B57CC"/>
    <w:rsid w:val="006B6B64"/>
    <w:rsid w:val="006C0188"/>
    <w:rsid w:val="006C0A83"/>
    <w:rsid w:val="006C18E8"/>
    <w:rsid w:val="006C199D"/>
    <w:rsid w:val="006C2AB5"/>
    <w:rsid w:val="006C3046"/>
    <w:rsid w:val="006C4F54"/>
    <w:rsid w:val="006C561A"/>
    <w:rsid w:val="006C6A24"/>
    <w:rsid w:val="006C77F8"/>
    <w:rsid w:val="006C7C2E"/>
    <w:rsid w:val="006D0D1E"/>
    <w:rsid w:val="006D1B75"/>
    <w:rsid w:val="006D2E80"/>
    <w:rsid w:val="006D4108"/>
    <w:rsid w:val="006D52B9"/>
    <w:rsid w:val="006D65BB"/>
    <w:rsid w:val="006D6761"/>
    <w:rsid w:val="006D6E1F"/>
    <w:rsid w:val="006E105B"/>
    <w:rsid w:val="006E12A9"/>
    <w:rsid w:val="006E12E4"/>
    <w:rsid w:val="006E2EE5"/>
    <w:rsid w:val="006E3358"/>
    <w:rsid w:val="006E3BA1"/>
    <w:rsid w:val="006E3F2F"/>
    <w:rsid w:val="006E5760"/>
    <w:rsid w:val="006E6441"/>
    <w:rsid w:val="006F08ED"/>
    <w:rsid w:val="006F1FAF"/>
    <w:rsid w:val="006F2258"/>
    <w:rsid w:val="006F2660"/>
    <w:rsid w:val="006F3780"/>
    <w:rsid w:val="006F39DC"/>
    <w:rsid w:val="006F4C3E"/>
    <w:rsid w:val="006F5231"/>
    <w:rsid w:val="006F74F7"/>
    <w:rsid w:val="007003A4"/>
    <w:rsid w:val="0070143A"/>
    <w:rsid w:val="00701DF7"/>
    <w:rsid w:val="0070481B"/>
    <w:rsid w:val="00707E05"/>
    <w:rsid w:val="007114EE"/>
    <w:rsid w:val="0071157C"/>
    <w:rsid w:val="0071166C"/>
    <w:rsid w:val="007141AE"/>
    <w:rsid w:val="007163E0"/>
    <w:rsid w:val="00716D34"/>
    <w:rsid w:val="00717845"/>
    <w:rsid w:val="00720279"/>
    <w:rsid w:val="00720FCF"/>
    <w:rsid w:val="00721A84"/>
    <w:rsid w:val="007239A6"/>
    <w:rsid w:val="007251AB"/>
    <w:rsid w:val="00725616"/>
    <w:rsid w:val="00725E41"/>
    <w:rsid w:val="00726FF2"/>
    <w:rsid w:val="00727320"/>
    <w:rsid w:val="007274DD"/>
    <w:rsid w:val="007279EC"/>
    <w:rsid w:val="007301A2"/>
    <w:rsid w:val="00730703"/>
    <w:rsid w:val="00730796"/>
    <w:rsid w:val="00730FFB"/>
    <w:rsid w:val="00733817"/>
    <w:rsid w:val="00733E07"/>
    <w:rsid w:val="00734611"/>
    <w:rsid w:val="007348D4"/>
    <w:rsid w:val="00735F62"/>
    <w:rsid w:val="00737B2F"/>
    <w:rsid w:val="0074025F"/>
    <w:rsid w:val="007465F3"/>
    <w:rsid w:val="00747523"/>
    <w:rsid w:val="007514A7"/>
    <w:rsid w:val="007526E3"/>
    <w:rsid w:val="00752C2B"/>
    <w:rsid w:val="007552C3"/>
    <w:rsid w:val="00755ABA"/>
    <w:rsid w:val="00757B3C"/>
    <w:rsid w:val="00760CB6"/>
    <w:rsid w:val="00763255"/>
    <w:rsid w:val="0076471B"/>
    <w:rsid w:val="007655CC"/>
    <w:rsid w:val="00765EFA"/>
    <w:rsid w:val="007672AD"/>
    <w:rsid w:val="00767B85"/>
    <w:rsid w:val="00770563"/>
    <w:rsid w:val="00771933"/>
    <w:rsid w:val="00771A4B"/>
    <w:rsid w:val="00773364"/>
    <w:rsid w:val="0077468E"/>
    <w:rsid w:val="00775A57"/>
    <w:rsid w:val="00776B1C"/>
    <w:rsid w:val="0077795A"/>
    <w:rsid w:val="0078003F"/>
    <w:rsid w:val="00782C34"/>
    <w:rsid w:val="00782C3F"/>
    <w:rsid w:val="0078675F"/>
    <w:rsid w:val="00792BA3"/>
    <w:rsid w:val="00794AD3"/>
    <w:rsid w:val="00795B87"/>
    <w:rsid w:val="007A3416"/>
    <w:rsid w:val="007A40F0"/>
    <w:rsid w:val="007A7300"/>
    <w:rsid w:val="007A73E8"/>
    <w:rsid w:val="007B1123"/>
    <w:rsid w:val="007B17E9"/>
    <w:rsid w:val="007B1DEB"/>
    <w:rsid w:val="007B2305"/>
    <w:rsid w:val="007B27D6"/>
    <w:rsid w:val="007B2AA0"/>
    <w:rsid w:val="007B2E5F"/>
    <w:rsid w:val="007B3747"/>
    <w:rsid w:val="007B5534"/>
    <w:rsid w:val="007B5BCC"/>
    <w:rsid w:val="007B6463"/>
    <w:rsid w:val="007B68BB"/>
    <w:rsid w:val="007C1047"/>
    <w:rsid w:val="007C11BE"/>
    <w:rsid w:val="007C1C99"/>
    <w:rsid w:val="007C39BE"/>
    <w:rsid w:val="007C562E"/>
    <w:rsid w:val="007C576C"/>
    <w:rsid w:val="007D16E9"/>
    <w:rsid w:val="007D39CA"/>
    <w:rsid w:val="007D4011"/>
    <w:rsid w:val="007D482C"/>
    <w:rsid w:val="007D5E66"/>
    <w:rsid w:val="007D7311"/>
    <w:rsid w:val="007D7B51"/>
    <w:rsid w:val="007E06B9"/>
    <w:rsid w:val="007E3484"/>
    <w:rsid w:val="007F13CB"/>
    <w:rsid w:val="007F1531"/>
    <w:rsid w:val="007F29D7"/>
    <w:rsid w:val="007F401C"/>
    <w:rsid w:val="007F6F38"/>
    <w:rsid w:val="008003FD"/>
    <w:rsid w:val="00804EF9"/>
    <w:rsid w:val="00805087"/>
    <w:rsid w:val="00805DAE"/>
    <w:rsid w:val="008103B3"/>
    <w:rsid w:val="00812190"/>
    <w:rsid w:val="008146C8"/>
    <w:rsid w:val="00816110"/>
    <w:rsid w:val="00817885"/>
    <w:rsid w:val="00817958"/>
    <w:rsid w:val="0082142D"/>
    <w:rsid w:val="008218FD"/>
    <w:rsid w:val="008229D9"/>
    <w:rsid w:val="008230E8"/>
    <w:rsid w:val="00823ABE"/>
    <w:rsid w:val="008248A1"/>
    <w:rsid w:val="00825316"/>
    <w:rsid w:val="00825C4F"/>
    <w:rsid w:val="00825C7A"/>
    <w:rsid w:val="008271A8"/>
    <w:rsid w:val="008275F8"/>
    <w:rsid w:val="00830FC7"/>
    <w:rsid w:val="0083266C"/>
    <w:rsid w:val="00833745"/>
    <w:rsid w:val="0083586A"/>
    <w:rsid w:val="0083726F"/>
    <w:rsid w:val="00837EB9"/>
    <w:rsid w:val="0084092D"/>
    <w:rsid w:val="0084666E"/>
    <w:rsid w:val="00847188"/>
    <w:rsid w:val="00847732"/>
    <w:rsid w:val="008514DB"/>
    <w:rsid w:val="0085318C"/>
    <w:rsid w:val="00853E14"/>
    <w:rsid w:val="00854203"/>
    <w:rsid w:val="008544F7"/>
    <w:rsid w:val="00854B59"/>
    <w:rsid w:val="00854D89"/>
    <w:rsid w:val="00855F20"/>
    <w:rsid w:val="00857799"/>
    <w:rsid w:val="00860EB6"/>
    <w:rsid w:val="00861CED"/>
    <w:rsid w:val="00861FCD"/>
    <w:rsid w:val="00862A6C"/>
    <w:rsid w:val="0086322B"/>
    <w:rsid w:val="008637D2"/>
    <w:rsid w:val="00864BAD"/>
    <w:rsid w:val="0086749B"/>
    <w:rsid w:val="00872D24"/>
    <w:rsid w:val="00873B26"/>
    <w:rsid w:val="00874AFA"/>
    <w:rsid w:val="00874FA4"/>
    <w:rsid w:val="008756D3"/>
    <w:rsid w:val="008757FC"/>
    <w:rsid w:val="00880409"/>
    <w:rsid w:val="008809F7"/>
    <w:rsid w:val="008811BD"/>
    <w:rsid w:val="00881907"/>
    <w:rsid w:val="0088212C"/>
    <w:rsid w:val="00882131"/>
    <w:rsid w:val="00883AA7"/>
    <w:rsid w:val="00883F0A"/>
    <w:rsid w:val="00885DB1"/>
    <w:rsid w:val="0088669E"/>
    <w:rsid w:val="00894614"/>
    <w:rsid w:val="00895853"/>
    <w:rsid w:val="00896A34"/>
    <w:rsid w:val="00896BD5"/>
    <w:rsid w:val="00896BFA"/>
    <w:rsid w:val="00897129"/>
    <w:rsid w:val="00897E65"/>
    <w:rsid w:val="008A0FA7"/>
    <w:rsid w:val="008A163F"/>
    <w:rsid w:val="008A3EB8"/>
    <w:rsid w:val="008A7783"/>
    <w:rsid w:val="008A7C3E"/>
    <w:rsid w:val="008B1371"/>
    <w:rsid w:val="008B6731"/>
    <w:rsid w:val="008B7144"/>
    <w:rsid w:val="008B71C5"/>
    <w:rsid w:val="008C0F84"/>
    <w:rsid w:val="008C18C6"/>
    <w:rsid w:val="008C3D3C"/>
    <w:rsid w:val="008C63E4"/>
    <w:rsid w:val="008C769B"/>
    <w:rsid w:val="008D2E08"/>
    <w:rsid w:val="008D3803"/>
    <w:rsid w:val="008D57F8"/>
    <w:rsid w:val="008D592D"/>
    <w:rsid w:val="008E1986"/>
    <w:rsid w:val="008E464C"/>
    <w:rsid w:val="008E624D"/>
    <w:rsid w:val="008E741E"/>
    <w:rsid w:val="008F0D00"/>
    <w:rsid w:val="008F1774"/>
    <w:rsid w:val="008F22DE"/>
    <w:rsid w:val="008F2710"/>
    <w:rsid w:val="008F286B"/>
    <w:rsid w:val="008F3615"/>
    <w:rsid w:val="008F3F92"/>
    <w:rsid w:val="008F4643"/>
    <w:rsid w:val="008F4BAA"/>
    <w:rsid w:val="008F5F95"/>
    <w:rsid w:val="008F79C4"/>
    <w:rsid w:val="00901F09"/>
    <w:rsid w:val="00902DD5"/>
    <w:rsid w:val="009041FF"/>
    <w:rsid w:val="0090518E"/>
    <w:rsid w:val="00907C5C"/>
    <w:rsid w:val="009119FD"/>
    <w:rsid w:val="00911C36"/>
    <w:rsid w:val="00911D2E"/>
    <w:rsid w:val="00914808"/>
    <w:rsid w:val="00914931"/>
    <w:rsid w:val="009157F6"/>
    <w:rsid w:val="009172C8"/>
    <w:rsid w:val="00920CE4"/>
    <w:rsid w:val="009227EF"/>
    <w:rsid w:val="00922833"/>
    <w:rsid w:val="00922BFC"/>
    <w:rsid w:val="00923605"/>
    <w:rsid w:val="009248E4"/>
    <w:rsid w:val="00925BFA"/>
    <w:rsid w:val="009264D4"/>
    <w:rsid w:val="00927577"/>
    <w:rsid w:val="00927A2E"/>
    <w:rsid w:val="009308B8"/>
    <w:rsid w:val="009329EC"/>
    <w:rsid w:val="00932F0E"/>
    <w:rsid w:val="009330D3"/>
    <w:rsid w:val="00933E6D"/>
    <w:rsid w:val="00934749"/>
    <w:rsid w:val="009355DC"/>
    <w:rsid w:val="0093573C"/>
    <w:rsid w:val="00935897"/>
    <w:rsid w:val="00935976"/>
    <w:rsid w:val="00937F22"/>
    <w:rsid w:val="00940561"/>
    <w:rsid w:val="00940665"/>
    <w:rsid w:val="00945722"/>
    <w:rsid w:val="0094685D"/>
    <w:rsid w:val="00951313"/>
    <w:rsid w:val="009518EF"/>
    <w:rsid w:val="00951D3C"/>
    <w:rsid w:val="0095269C"/>
    <w:rsid w:val="0095304A"/>
    <w:rsid w:val="009552B4"/>
    <w:rsid w:val="00957EF4"/>
    <w:rsid w:val="00960B60"/>
    <w:rsid w:val="00961480"/>
    <w:rsid w:val="00965D9A"/>
    <w:rsid w:val="00967B52"/>
    <w:rsid w:val="00973732"/>
    <w:rsid w:val="00973B1B"/>
    <w:rsid w:val="009751E4"/>
    <w:rsid w:val="0097593E"/>
    <w:rsid w:val="00976F10"/>
    <w:rsid w:val="00980FAE"/>
    <w:rsid w:val="009825A5"/>
    <w:rsid w:val="00983212"/>
    <w:rsid w:val="00984233"/>
    <w:rsid w:val="00984442"/>
    <w:rsid w:val="0098551F"/>
    <w:rsid w:val="00985DE3"/>
    <w:rsid w:val="00990612"/>
    <w:rsid w:val="00991B7E"/>
    <w:rsid w:val="00991DDC"/>
    <w:rsid w:val="0099220B"/>
    <w:rsid w:val="00993548"/>
    <w:rsid w:val="0099473D"/>
    <w:rsid w:val="00994DD7"/>
    <w:rsid w:val="00995558"/>
    <w:rsid w:val="009958E6"/>
    <w:rsid w:val="009A03D6"/>
    <w:rsid w:val="009A3068"/>
    <w:rsid w:val="009A4107"/>
    <w:rsid w:val="009A5158"/>
    <w:rsid w:val="009A682B"/>
    <w:rsid w:val="009A747D"/>
    <w:rsid w:val="009B058A"/>
    <w:rsid w:val="009B0C16"/>
    <w:rsid w:val="009B4D05"/>
    <w:rsid w:val="009B5BA0"/>
    <w:rsid w:val="009B6E5A"/>
    <w:rsid w:val="009B6FDE"/>
    <w:rsid w:val="009B7210"/>
    <w:rsid w:val="009B76DF"/>
    <w:rsid w:val="009B79D4"/>
    <w:rsid w:val="009B7D60"/>
    <w:rsid w:val="009C5AC8"/>
    <w:rsid w:val="009C5D80"/>
    <w:rsid w:val="009C7275"/>
    <w:rsid w:val="009D11B7"/>
    <w:rsid w:val="009D1970"/>
    <w:rsid w:val="009D35BD"/>
    <w:rsid w:val="009D3F79"/>
    <w:rsid w:val="009D6F01"/>
    <w:rsid w:val="009E3C7D"/>
    <w:rsid w:val="009E5BA8"/>
    <w:rsid w:val="009E5F61"/>
    <w:rsid w:val="009E74BB"/>
    <w:rsid w:val="009F0274"/>
    <w:rsid w:val="009F2A47"/>
    <w:rsid w:val="009F48AB"/>
    <w:rsid w:val="009F48F1"/>
    <w:rsid w:val="009F582B"/>
    <w:rsid w:val="00A0134C"/>
    <w:rsid w:val="00A0186D"/>
    <w:rsid w:val="00A03ACE"/>
    <w:rsid w:val="00A03FF6"/>
    <w:rsid w:val="00A0630C"/>
    <w:rsid w:val="00A067EA"/>
    <w:rsid w:val="00A06DED"/>
    <w:rsid w:val="00A0717D"/>
    <w:rsid w:val="00A07497"/>
    <w:rsid w:val="00A07714"/>
    <w:rsid w:val="00A077D4"/>
    <w:rsid w:val="00A108DE"/>
    <w:rsid w:val="00A12227"/>
    <w:rsid w:val="00A12874"/>
    <w:rsid w:val="00A13921"/>
    <w:rsid w:val="00A14F0F"/>
    <w:rsid w:val="00A23203"/>
    <w:rsid w:val="00A23464"/>
    <w:rsid w:val="00A25A51"/>
    <w:rsid w:val="00A36580"/>
    <w:rsid w:val="00A401BD"/>
    <w:rsid w:val="00A40F0E"/>
    <w:rsid w:val="00A4181B"/>
    <w:rsid w:val="00A43224"/>
    <w:rsid w:val="00A4418B"/>
    <w:rsid w:val="00A45D4F"/>
    <w:rsid w:val="00A46C9D"/>
    <w:rsid w:val="00A475F7"/>
    <w:rsid w:val="00A51C4A"/>
    <w:rsid w:val="00A51C6A"/>
    <w:rsid w:val="00A51CF4"/>
    <w:rsid w:val="00A523C5"/>
    <w:rsid w:val="00A52A80"/>
    <w:rsid w:val="00A54642"/>
    <w:rsid w:val="00A547CE"/>
    <w:rsid w:val="00A54AF9"/>
    <w:rsid w:val="00A55174"/>
    <w:rsid w:val="00A567AB"/>
    <w:rsid w:val="00A57C5F"/>
    <w:rsid w:val="00A60A12"/>
    <w:rsid w:val="00A62966"/>
    <w:rsid w:val="00A62C89"/>
    <w:rsid w:val="00A62F92"/>
    <w:rsid w:val="00A64703"/>
    <w:rsid w:val="00A64A61"/>
    <w:rsid w:val="00A64B10"/>
    <w:rsid w:val="00A652BA"/>
    <w:rsid w:val="00A65950"/>
    <w:rsid w:val="00A65A73"/>
    <w:rsid w:val="00A7281E"/>
    <w:rsid w:val="00A740C8"/>
    <w:rsid w:val="00A748E4"/>
    <w:rsid w:val="00A752AB"/>
    <w:rsid w:val="00A75D43"/>
    <w:rsid w:val="00A77335"/>
    <w:rsid w:val="00A77FDB"/>
    <w:rsid w:val="00A82CBA"/>
    <w:rsid w:val="00A8361F"/>
    <w:rsid w:val="00A83706"/>
    <w:rsid w:val="00A84FC2"/>
    <w:rsid w:val="00A87847"/>
    <w:rsid w:val="00A916D0"/>
    <w:rsid w:val="00A9367E"/>
    <w:rsid w:val="00A94277"/>
    <w:rsid w:val="00A976AB"/>
    <w:rsid w:val="00AA1A1E"/>
    <w:rsid w:val="00AA1B23"/>
    <w:rsid w:val="00AA22A4"/>
    <w:rsid w:val="00AA2DB7"/>
    <w:rsid w:val="00AA318C"/>
    <w:rsid w:val="00AA58B8"/>
    <w:rsid w:val="00AB0362"/>
    <w:rsid w:val="00AB0BD8"/>
    <w:rsid w:val="00AB1D15"/>
    <w:rsid w:val="00AB2B7B"/>
    <w:rsid w:val="00AB3835"/>
    <w:rsid w:val="00AB55AB"/>
    <w:rsid w:val="00AB59C6"/>
    <w:rsid w:val="00AB644E"/>
    <w:rsid w:val="00AB742A"/>
    <w:rsid w:val="00AB77E7"/>
    <w:rsid w:val="00AC057E"/>
    <w:rsid w:val="00AC0E02"/>
    <w:rsid w:val="00AC1139"/>
    <w:rsid w:val="00AC26FA"/>
    <w:rsid w:val="00AC289A"/>
    <w:rsid w:val="00AC362C"/>
    <w:rsid w:val="00AC6001"/>
    <w:rsid w:val="00AC66C8"/>
    <w:rsid w:val="00AC6B77"/>
    <w:rsid w:val="00AC6E4A"/>
    <w:rsid w:val="00AC7125"/>
    <w:rsid w:val="00AC759A"/>
    <w:rsid w:val="00AD12BB"/>
    <w:rsid w:val="00AD22A2"/>
    <w:rsid w:val="00AD244D"/>
    <w:rsid w:val="00AD255F"/>
    <w:rsid w:val="00AD2A0C"/>
    <w:rsid w:val="00AD3810"/>
    <w:rsid w:val="00AD6955"/>
    <w:rsid w:val="00AE0417"/>
    <w:rsid w:val="00AE1001"/>
    <w:rsid w:val="00AE10E8"/>
    <w:rsid w:val="00AE1DB6"/>
    <w:rsid w:val="00AE3004"/>
    <w:rsid w:val="00AE4A01"/>
    <w:rsid w:val="00AE5D98"/>
    <w:rsid w:val="00AF080D"/>
    <w:rsid w:val="00AF12AE"/>
    <w:rsid w:val="00AF366A"/>
    <w:rsid w:val="00B01030"/>
    <w:rsid w:val="00B03905"/>
    <w:rsid w:val="00B0450B"/>
    <w:rsid w:val="00B1386A"/>
    <w:rsid w:val="00B14080"/>
    <w:rsid w:val="00B149EA"/>
    <w:rsid w:val="00B15123"/>
    <w:rsid w:val="00B162B7"/>
    <w:rsid w:val="00B2123B"/>
    <w:rsid w:val="00B23E0D"/>
    <w:rsid w:val="00B244EC"/>
    <w:rsid w:val="00B246C1"/>
    <w:rsid w:val="00B24A2A"/>
    <w:rsid w:val="00B25494"/>
    <w:rsid w:val="00B306B9"/>
    <w:rsid w:val="00B322A1"/>
    <w:rsid w:val="00B32DF7"/>
    <w:rsid w:val="00B32EEA"/>
    <w:rsid w:val="00B330FB"/>
    <w:rsid w:val="00B33481"/>
    <w:rsid w:val="00B33D43"/>
    <w:rsid w:val="00B376A2"/>
    <w:rsid w:val="00B40E3B"/>
    <w:rsid w:val="00B418CF"/>
    <w:rsid w:val="00B41EF3"/>
    <w:rsid w:val="00B42011"/>
    <w:rsid w:val="00B422C6"/>
    <w:rsid w:val="00B4418F"/>
    <w:rsid w:val="00B45CB5"/>
    <w:rsid w:val="00B478DC"/>
    <w:rsid w:val="00B548F6"/>
    <w:rsid w:val="00B554FB"/>
    <w:rsid w:val="00B55DF1"/>
    <w:rsid w:val="00B5617C"/>
    <w:rsid w:val="00B568C0"/>
    <w:rsid w:val="00B604EF"/>
    <w:rsid w:val="00B6136E"/>
    <w:rsid w:val="00B6175B"/>
    <w:rsid w:val="00B633F7"/>
    <w:rsid w:val="00B64B27"/>
    <w:rsid w:val="00B67713"/>
    <w:rsid w:val="00B678F8"/>
    <w:rsid w:val="00B70F38"/>
    <w:rsid w:val="00B72137"/>
    <w:rsid w:val="00B813DB"/>
    <w:rsid w:val="00B820CB"/>
    <w:rsid w:val="00B82A3F"/>
    <w:rsid w:val="00B83685"/>
    <w:rsid w:val="00B87513"/>
    <w:rsid w:val="00B876B2"/>
    <w:rsid w:val="00B920C0"/>
    <w:rsid w:val="00B92242"/>
    <w:rsid w:val="00B953D9"/>
    <w:rsid w:val="00B956CA"/>
    <w:rsid w:val="00B95E14"/>
    <w:rsid w:val="00B964C4"/>
    <w:rsid w:val="00B97685"/>
    <w:rsid w:val="00BA1A7F"/>
    <w:rsid w:val="00BA3328"/>
    <w:rsid w:val="00BA5B29"/>
    <w:rsid w:val="00BA65A2"/>
    <w:rsid w:val="00BA74C6"/>
    <w:rsid w:val="00BB209E"/>
    <w:rsid w:val="00BB426A"/>
    <w:rsid w:val="00BB47B3"/>
    <w:rsid w:val="00BC07F3"/>
    <w:rsid w:val="00BC11C1"/>
    <w:rsid w:val="00BC1BB3"/>
    <w:rsid w:val="00BC4E48"/>
    <w:rsid w:val="00BC6167"/>
    <w:rsid w:val="00BC7CD8"/>
    <w:rsid w:val="00BC7EE9"/>
    <w:rsid w:val="00BD01C1"/>
    <w:rsid w:val="00BD21C5"/>
    <w:rsid w:val="00BD2761"/>
    <w:rsid w:val="00BD29C7"/>
    <w:rsid w:val="00BD3817"/>
    <w:rsid w:val="00BD6F97"/>
    <w:rsid w:val="00BE3787"/>
    <w:rsid w:val="00BE3B31"/>
    <w:rsid w:val="00BE4084"/>
    <w:rsid w:val="00BE4159"/>
    <w:rsid w:val="00BE4EAF"/>
    <w:rsid w:val="00BE59C5"/>
    <w:rsid w:val="00BE5B7B"/>
    <w:rsid w:val="00BE6369"/>
    <w:rsid w:val="00BE7B65"/>
    <w:rsid w:val="00BE7E70"/>
    <w:rsid w:val="00BF2E04"/>
    <w:rsid w:val="00BF3447"/>
    <w:rsid w:val="00BF76AB"/>
    <w:rsid w:val="00BF7E15"/>
    <w:rsid w:val="00BF7F30"/>
    <w:rsid w:val="00C005FC"/>
    <w:rsid w:val="00C01CB2"/>
    <w:rsid w:val="00C03487"/>
    <w:rsid w:val="00C04855"/>
    <w:rsid w:val="00C04EA8"/>
    <w:rsid w:val="00C050EE"/>
    <w:rsid w:val="00C06C17"/>
    <w:rsid w:val="00C0753B"/>
    <w:rsid w:val="00C0790D"/>
    <w:rsid w:val="00C129D7"/>
    <w:rsid w:val="00C14C33"/>
    <w:rsid w:val="00C14C7C"/>
    <w:rsid w:val="00C17B50"/>
    <w:rsid w:val="00C2170A"/>
    <w:rsid w:val="00C243AE"/>
    <w:rsid w:val="00C250F2"/>
    <w:rsid w:val="00C25433"/>
    <w:rsid w:val="00C25A9B"/>
    <w:rsid w:val="00C25D9E"/>
    <w:rsid w:val="00C26E18"/>
    <w:rsid w:val="00C316FF"/>
    <w:rsid w:val="00C36209"/>
    <w:rsid w:val="00C36FBF"/>
    <w:rsid w:val="00C370CB"/>
    <w:rsid w:val="00C4471C"/>
    <w:rsid w:val="00C45411"/>
    <w:rsid w:val="00C457F1"/>
    <w:rsid w:val="00C558B5"/>
    <w:rsid w:val="00C55B31"/>
    <w:rsid w:val="00C56B57"/>
    <w:rsid w:val="00C56E4D"/>
    <w:rsid w:val="00C60CDC"/>
    <w:rsid w:val="00C6155A"/>
    <w:rsid w:val="00C62E03"/>
    <w:rsid w:val="00C63140"/>
    <w:rsid w:val="00C643D4"/>
    <w:rsid w:val="00C64D08"/>
    <w:rsid w:val="00C66D69"/>
    <w:rsid w:val="00C67E4B"/>
    <w:rsid w:val="00C73E9F"/>
    <w:rsid w:val="00C7422C"/>
    <w:rsid w:val="00C74530"/>
    <w:rsid w:val="00C76813"/>
    <w:rsid w:val="00C76EA1"/>
    <w:rsid w:val="00C80B4A"/>
    <w:rsid w:val="00C81172"/>
    <w:rsid w:val="00C8133F"/>
    <w:rsid w:val="00C82598"/>
    <w:rsid w:val="00C82DAE"/>
    <w:rsid w:val="00C8724C"/>
    <w:rsid w:val="00C877D8"/>
    <w:rsid w:val="00C87F96"/>
    <w:rsid w:val="00C915C9"/>
    <w:rsid w:val="00C91B17"/>
    <w:rsid w:val="00C91E6A"/>
    <w:rsid w:val="00C92011"/>
    <w:rsid w:val="00C92C5A"/>
    <w:rsid w:val="00C94CE7"/>
    <w:rsid w:val="00C9508A"/>
    <w:rsid w:val="00CA130C"/>
    <w:rsid w:val="00CA3E0E"/>
    <w:rsid w:val="00CA4C35"/>
    <w:rsid w:val="00CA4D04"/>
    <w:rsid w:val="00CA6568"/>
    <w:rsid w:val="00CB09E7"/>
    <w:rsid w:val="00CB3CA6"/>
    <w:rsid w:val="00CB552B"/>
    <w:rsid w:val="00CB6E50"/>
    <w:rsid w:val="00CC03F1"/>
    <w:rsid w:val="00CC15D6"/>
    <w:rsid w:val="00CC2543"/>
    <w:rsid w:val="00CC261A"/>
    <w:rsid w:val="00CC56D4"/>
    <w:rsid w:val="00CC60F7"/>
    <w:rsid w:val="00CC78F7"/>
    <w:rsid w:val="00CC7EC6"/>
    <w:rsid w:val="00CC7FA3"/>
    <w:rsid w:val="00CD0C36"/>
    <w:rsid w:val="00CD2FED"/>
    <w:rsid w:val="00CD4CEE"/>
    <w:rsid w:val="00CD6F50"/>
    <w:rsid w:val="00CD7566"/>
    <w:rsid w:val="00CE10F6"/>
    <w:rsid w:val="00CE3100"/>
    <w:rsid w:val="00CE4F99"/>
    <w:rsid w:val="00CE53FC"/>
    <w:rsid w:val="00CE5888"/>
    <w:rsid w:val="00CE5C30"/>
    <w:rsid w:val="00CE7436"/>
    <w:rsid w:val="00CE7F37"/>
    <w:rsid w:val="00CF0963"/>
    <w:rsid w:val="00CF13E4"/>
    <w:rsid w:val="00CF4FCA"/>
    <w:rsid w:val="00CF4FD3"/>
    <w:rsid w:val="00CF543A"/>
    <w:rsid w:val="00CF675C"/>
    <w:rsid w:val="00D0237E"/>
    <w:rsid w:val="00D028C9"/>
    <w:rsid w:val="00D02E03"/>
    <w:rsid w:val="00D02FE3"/>
    <w:rsid w:val="00D04A04"/>
    <w:rsid w:val="00D05294"/>
    <w:rsid w:val="00D05860"/>
    <w:rsid w:val="00D05937"/>
    <w:rsid w:val="00D05B19"/>
    <w:rsid w:val="00D071FE"/>
    <w:rsid w:val="00D110D5"/>
    <w:rsid w:val="00D111C0"/>
    <w:rsid w:val="00D14091"/>
    <w:rsid w:val="00D17C13"/>
    <w:rsid w:val="00D20140"/>
    <w:rsid w:val="00D20A4D"/>
    <w:rsid w:val="00D215B2"/>
    <w:rsid w:val="00D2195F"/>
    <w:rsid w:val="00D221E9"/>
    <w:rsid w:val="00D2256E"/>
    <w:rsid w:val="00D2383E"/>
    <w:rsid w:val="00D23D55"/>
    <w:rsid w:val="00D23D71"/>
    <w:rsid w:val="00D25272"/>
    <w:rsid w:val="00D25FA4"/>
    <w:rsid w:val="00D26023"/>
    <w:rsid w:val="00D2718A"/>
    <w:rsid w:val="00D27EE3"/>
    <w:rsid w:val="00D32799"/>
    <w:rsid w:val="00D3395F"/>
    <w:rsid w:val="00D33A8C"/>
    <w:rsid w:val="00D37C87"/>
    <w:rsid w:val="00D40A23"/>
    <w:rsid w:val="00D42494"/>
    <w:rsid w:val="00D4259A"/>
    <w:rsid w:val="00D43838"/>
    <w:rsid w:val="00D43DF5"/>
    <w:rsid w:val="00D44995"/>
    <w:rsid w:val="00D455E5"/>
    <w:rsid w:val="00D475DE"/>
    <w:rsid w:val="00D515AE"/>
    <w:rsid w:val="00D52829"/>
    <w:rsid w:val="00D52E4D"/>
    <w:rsid w:val="00D56E55"/>
    <w:rsid w:val="00D57FE4"/>
    <w:rsid w:val="00D600B8"/>
    <w:rsid w:val="00D60225"/>
    <w:rsid w:val="00D6100E"/>
    <w:rsid w:val="00D6727A"/>
    <w:rsid w:val="00D679B2"/>
    <w:rsid w:val="00D73DF2"/>
    <w:rsid w:val="00D8113E"/>
    <w:rsid w:val="00D8180F"/>
    <w:rsid w:val="00D8467F"/>
    <w:rsid w:val="00D85475"/>
    <w:rsid w:val="00D865A2"/>
    <w:rsid w:val="00D87275"/>
    <w:rsid w:val="00D8787C"/>
    <w:rsid w:val="00D902CF"/>
    <w:rsid w:val="00D90B96"/>
    <w:rsid w:val="00D90C39"/>
    <w:rsid w:val="00D91FE4"/>
    <w:rsid w:val="00D96B71"/>
    <w:rsid w:val="00D97C79"/>
    <w:rsid w:val="00DA0227"/>
    <w:rsid w:val="00DA2072"/>
    <w:rsid w:val="00DA281F"/>
    <w:rsid w:val="00DA2974"/>
    <w:rsid w:val="00DA2B0A"/>
    <w:rsid w:val="00DA3408"/>
    <w:rsid w:val="00DA38BA"/>
    <w:rsid w:val="00DA396F"/>
    <w:rsid w:val="00DA6820"/>
    <w:rsid w:val="00DA6F9B"/>
    <w:rsid w:val="00DB0066"/>
    <w:rsid w:val="00DB1C1E"/>
    <w:rsid w:val="00DB2EF7"/>
    <w:rsid w:val="00DB45A8"/>
    <w:rsid w:val="00DB5EC7"/>
    <w:rsid w:val="00DB6101"/>
    <w:rsid w:val="00DB6A23"/>
    <w:rsid w:val="00DC47E5"/>
    <w:rsid w:val="00DC48DD"/>
    <w:rsid w:val="00DC5052"/>
    <w:rsid w:val="00DC5713"/>
    <w:rsid w:val="00DD5FED"/>
    <w:rsid w:val="00DD7C1E"/>
    <w:rsid w:val="00DE4ED7"/>
    <w:rsid w:val="00DE542F"/>
    <w:rsid w:val="00DE76C1"/>
    <w:rsid w:val="00DF033A"/>
    <w:rsid w:val="00DF2532"/>
    <w:rsid w:val="00DF4630"/>
    <w:rsid w:val="00DF5AD7"/>
    <w:rsid w:val="00DF748C"/>
    <w:rsid w:val="00DF7B22"/>
    <w:rsid w:val="00E0039C"/>
    <w:rsid w:val="00E00D6D"/>
    <w:rsid w:val="00E014DA"/>
    <w:rsid w:val="00E01594"/>
    <w:rsid w:val="00E05299"/>
    <w:rsid w:val="00E053F2"/>
    <w:rsid w:val="00E0660D"/>
    <w:rsid w:val="00E132DA"/>
    <w:rsid w:val="00E133F9"/>
    <w:rsid w:val="00E15589"/>
    <w:rsid w:val="00E16DB7"/>
    <w:rsid w:val="00E17262"/>
    <w:rsid w:val="00E20F29"/>
    <w:rsid w:val="00E227A4"/>
    <w:rsid w:val="00E2287C"/>
    <w:rsid w:val="00E2427C"/>
    <w:rsid w:val="00E317CA"/>
    <w:rsid w:val="00E32A49"/>
    <w:rsid w:val="00E32EDB"/>
    <w:rsid w:val="00E34C5B"/>
    <w:rsid w:val="00E41CD9"/>
    <w:rsid w:val="00E42AE1"/>
    <w:rsid w:val="00E440E8"/>
    <w:rsid w:val="00E45168"/>
    <w:rsid w:val="00E4790C"/>
    <w:rsid w:val="00E50935"/>
    <w:rsid w:val="00E52F94"/>
    <w:rsid w:val="00E55906"/>
    <w:rsid w:val="00E63D32"/>
    <w:rsid w:val="00E64C61"/>
    <w:rsid w:val="00E65137"/>
    <w:rsid w:val="00E6569C"/>
    <w:rsid w:val="00E6694F"/>
    <w:rsid w:val="00E71129"/>
    <w:rsid w:val="00E726E1"/>
    <w:rsid w:val="00E731E9"/>
    <w:rsid w:val="00E7526D"/>
    <w:rsid w:val="00E76E69"/>
    <w:rsid w:val="00E77D16"/>
    <w:rsid w:val="00E81205"/>
    <w:rsid w:val="00E8148F"/>
    <w:rsid w:val="00E82B49"/>
    <w:rsid w:val="00E82FE6"/>
    <w:rsid w:val="00E84578"/>
    <w:rsid w:val="00E85487"/>
    <w:rsid w:val="00E866B2"/>
    <w:rsid w:val="00E86741"/>
    <w:rsid w:val="00E87C05"/>
    <w:rsid w:val="00E90C26"/>
    <w:rsid w:val="00E940BE"/>
    <w:rsid w:val="00E94614"/>
    <w:rsid w:val="00E9664F"/>
    <w:rsid w:val="00E968DA"/>
    <w:rsid w:val="00E97CB6"/>
    <w:rsid w:val="00EA04AC"/>
    <w:rsid w:val="00EA2FB2"/>
    <w:rsid w:val="00EA346B"/>
    <w:rsid w:val="00EA64CB"/>
    <w:rsid w:val="00EA7E3D"/>
    <w:rsid w:val="00EB1A0B"/>
    <w:rsid w:val="00EB2226"/>
    <w:rsid w:val="00EB5966"/>
    <w:rsid w:val="00EB5D6A"/>
    <w:rsid w:val="00EB6F00"/>
    <w:rsid w:val="00EC0511"/>
    <w:rsid w:val="00EC1BB3"/>
    <w:rsid w:val="00EC340F"/>
    <w:rsid w:val="00EC3A5C"/>
    <w:rsid w:val="00EC4776"/>
    <w:rsid w:val="00EC7F58"/>
    <w:rsid w:val="00ED2DFD"/>
    <w:rsid w:val="00ED575B"/>
    <w:rsid w:val="00ED5CAA"/>
    <w:rsid w:val="00EE00CA"/>
    <w:rsid w:val="00EE1A64"/>
    <w:rsid w:val="00EE26BF"/>
    <w:rsid w:val="00EE5621"/>
    <w:rsid w:val="00EE5A73"/>
    <w:rsid w:val="00EE6FBF"/>
    <w:rsid w:val="00EE7EF2"/>
    <w:rsid w:val="00EF1602"/>
    <w:rsid w:val="00EF1CEC"/>
    <w:rsid w:val="00EF25A7"/>
    <w:rsid w:val="00EF44E2"/>
    <w:rsid w:val="00EF73A2"/>
    <w:rsid w:val="00EF7B7C"/>
    <w:rsid w:val="00F03FCF"/>
    <w:rsid w:val="00F077EE"/>
    <w:rsid w:val="00F12085"/>
    <w:rsid w:val="00F132F1"/>
    <w:rsid w:val="00F13EA6"/>
    <w:rsid w:val="00F171CE"/>
    <w:rsid w:val="00F17316"/>
    <w:rsid w:val="00F2042D"/>
    <w:rsid w:val="00F24C0F"/>
    <w:rsid w:val="00F24D85"/>
    <w:rsid w:val="00F25ABC"/>
    <w:rsid w:val="00F25B80"/>
    <w:rsid w:val="00F26008"/>
    <w:rsid w:val="00F30380"/>
    <w:rsid w:val="00F30434"/>
    <w:rsid w:val="00F33602"/>
    <w:rsid w:val="00F36460"/>
    <w:rsid w:val="00F374FB"/>
    <w:rsid w:val="00F41765"/>
    <w:rsid w:val="00F419C9"/>
    <w:rsid w:val="00F41B4C"/>
    <w:rsid w:val="00F42C73"/>
    <w:rsid w:val="00F436B7"/>
    <w:rsid w:val="00F452E5"/>
    <w:rsid w:val="00F46E84"/>
    <w:rsid w:val="00F518B3"/>
    <w:rsid w:val="00F5364F"/>
    <w:rsid w:val="00F53DBF"/>
    <w:rsid w:val="00F55209"/>
    <w:rsid w:val="00F55748"/>
    <w:rsid w:val="00F55C9C"/>
    <w:rsid w:val="00F56661"/>
    <w:rsid w:val="00F57E6E"/>
    <w:rsid w:val="00F6262A"/>
    <w:rsid w:val="00F6335F"/>
    <w:rsid w:val="00F66B6B"/>
    <w:rsid w:val="00F66E6B"/>
    <w:rsid w:val="00F673C5"/>
    <w:rsid w:val="00F71CBF"/>
    <w:rsid w:val="00F7258F"/>
    <w:rsid w:val="00F72900"/>
    <w:rsid w:val="00F750E5"/>
    <w:rsid w:val="00F7549A"/>
    <w:rsid w:val="00F7638F"/>
    <w:rsid w:val="00F76968"/>
    <w:rsid w:val="00F8069E"/>
    <w:rsid w:val="00F809F6"/>
    <w:rsid w:val="00F820A7"/>
    <w:rsid w:val="00F8264E"/>
    <w:rsid w:val="00F83E2E"/>
    <w:rsid w:val="00F85BFE"/>
    <w:rsid w:val="00F861C6"/>
    <w:rsid w:val="00F9472E"/>
    <w:rsid w:val="00F9580C"/>
    <w:rsid w:val="00FA2BF8"/>
    <w:rsid w:val="00FA61EB"/>
    <w:rsid w:val="00FA75CD"/>
    <w:rsid w:val="00FB1BB3"/>
    <w:rsid w:val="00FB5014"/>
    <w:rsid w:val="00FB51AB"/>
    <w:rsid w:val="00FB5CFA"/>
    <w:rsid w:val="00FB5EC0"/>
    <w:rsid w:val="00FB6A9F"/>
    <w:rsid w:val="00FB6CB3"/>
    <w:rsid w:val="00FB7203"/>
    <w:rsid w:val="00FB7CE3"/>
    <w:rsid w:val="00FC2C80"/>
    <w:rsid w:val="00FC2FD4"/>
    <w:rsid w:val="00FC34C5"/>
    <w:rsid w:val="00FC44B6"/>
    <w:rsid w:val="00FC7D4B"/>
    <w:rsid w:val="00FD09F9"/>
    <w:rsid w:val="00FD0BAB"/>
    <w:rsid w:val="00FD0E97"/>
    <w:rsid w:val="00FD1167"/>
    <w:rsid w:val="00FD2166"/>
    <w:rsid w:val="00FD258B"/>
    <w:rsid w:val="00FD3414"/>
    <w:rsid w:val="00FD36C0"/>
    <w:rsid w:val="00FD40B9"/>
    <w:rsid w:val="00FD4937"/>
    <w:rsid w:val="00FD5C42"/>
    <w:rsid w:val="00FD6FFD"/>
    <w:rsid w:val="00FE011A"/>
    <w:rsid w:val="00FE509F"/>
    <w:rsid w:val="00FE5821"/>
    <w:rsid w:val="00FE5AFA"/>
    <w:rsid w:val="00FE5EA1"/>
    <w:rsid w:val="00FE5F25"/>
    <w:rsid w:val="00FE6E21"/>
    <w:rsid w:val="00FE7EA8"/>
    <w:rsid w:val="00FF0A4E"/>
    <w:rsid w:val="00FF14C9"/>
    <w:rsid w:val="00FF1D8C"/>
    <w:rsid w:val="00FF5837"/>
    <w:rsid w:val="00FF6565"/>
    <w:rsid w:val="00FF6567"/>
    <w:rsid w:val="00FF749E"/>
    <w:rsid w:val="00FF767D"/>
    <w:rsid w:val="00FF7993"/>
    <w:rsid w:val="1F3FFFD3"/>
  </w:rsids>
  <m:mathPr>
    <m:mathFont m:val="Cambria Math"/>
    <m:brkBin m:val="before"/>
    <m:brkBinSub m:val="--"/>
    <m:smallFrac m:val="0"/>
    <m:dispDef/>
    <m:lMargin m:val="0"/>
    <m:rMargin m:val="0"/>
    <m:defJc m:val="centerGroup"/>
    <m:wrapIndent m:val="1440"/>
    <m:intLim m:val="subSup"/>
    <m:naryLim m:val="undOvr"/>
  </m:mathPr>
  <w:themeFontLang w:val="id-ID"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95EAD0"/>
  <w15:docId w15:val="{36E9DBE5-A054-4945-BD86-E53BE5F442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id-ID" w:eastAsia="id-ID"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unhideWhenUsed="1" w:qFormat="1"/>
    <w:lsdException w:name="toc 3" w:uiPriority="39" w:unhideWhenUsed="1" w:qFormat="1"/>
    <w:lsdException w:name="toc 4" w:unhideWhenUsed="1" w:qFormat="1"/>
    <w:lsdException w:name="toc 5" w:unhideWhenUsed="1" w:qFormat="1"/>
    <w:lsdException w:name="toc 6" w:unhideWhenUsed="1" w:qFormat="1"/>
    <w:lsdException w:name="toc 7" w:unhideWhenUsed="1" w:qFormat="1"/>
    <w:lsdException w:name="toc 8" w:unhideWhenUsed="1" w:qFormat="1"/>
    <w:lsdException w:name="toc 9" w:unhideWhenUsed="1" w:qFormat="1"/>
    <w:lsdException w:name="Normal Indent" w:semiHidden="1" w:unhideWhenUsed="1"/>
    <w:lsdException w:name="footnote text" w:semiHidden="1" w:unhideWhenUsed="1"/>
    <w:lsdException w:name="annotation text" w:semiHidden="1" w:unhideWhenUsed="1"/>
    <w:lsdException w:name="header" w:uiPriority="99" w:qFormat="1"/>
    <w:lsdException w:name="footer" w:uiPriority="99" w:qFormat="1"/>
    <w:lsdException w:name="index heading" w:semiHidden="1" w:unhideWhenUsed="1"/>
    <w:lsdException w:name="caption" w:uiPriority="35" w:unhideWhenUsed="1" w:qFormat="1"/>
    <w:lsdException w:name="table of figures" w:uiPriority="99"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qFormat="1"/>
    <w:lsdException w:name="endnote reference" w:semiHidden="1" w:unhideWhenUsed="1"/>
    <w:lsdException w:name="endnote text"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qFormat="1"/>
    <w:lsdException w:name="Body Text" w:semiHidden="1" w:uiPriority="99"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99"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uiPriority="99"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qFormat="1"/>
    <w:lsdException w:name="annotation subject"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99" w:qFormat="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91FE4"/>
    <w:pPr>
      <w:spacing w:line="360" w:lineRule="auto"/>
    </w:pPr>
    <w:rPr>
      <w:rFonts w:eastAsia="Times New Roman"/>
      <w:sz w:val="24"/>
      <w:szCs w:val="24"/>
      <w:lang w:val="en-US" w:eastAsia="en-US"/>
    </w:rPr>
  </w:style>
  <w:style w:type="paragraph" w:styleId="Heading1">
    <w:name w:val="heading 1"/>
    <w:aliases w:val="Heading 1b"/>
    <w:basedOn w:val="Normal"/>
    <w:next w:val="Normal"/>
    <w:link w:val="Heading1Char"/>
    <w:uiPriority w:val="9"/>
    <w:qFormat/>
    <w:rsid w:val="00730703"/>
    <w:pPr>
      <w:jc w:val="center"/>
      <w:outlineLvl w:val="0"/>
    </w:pPr>
    <w:rPr>
      <w:b/>
      <w:caps/>
      <w:sz w:val="28"/>
    </w:rPr>
  </w:style>
  <w:style w:type="paragraph" w:styleId="Heading2">
    <w:name w:val="heading 2"/>
    <w:basedOn w:val="Normal"/>
    <w:next w:val="Normal"/>
    <w:link w:val="Heading2Char"/>
    <w:uiPriority w:val="9"/>
    <w:qFormat/>
    <w:pPr>
      <w:numPr>
        <w:ilvl w:val="1"/>
        <w:numId w:val="1"/>
      </w:numPr>
      <w:jc w:val="both"/>
      <w:outlineLvl w:val="1"/>
    </w:pPr>
    <w:rPr>
      <w:b/>
    </w:rPr>
  </w:style>
  <w:style w:type="paragraph" w:styleId="Heading3">
    <w:name w:val="heading 3"/>
    <w:basedOn w:val="Normal"/>
    <w:next w:val="Normal"/>
    <w:link w:val="Heading3Char"/>
    <w:uiPriority w:val="9"/>
    <w:unhideWhenUsed/>
    <w:qFormat/>
    <w:pPr>
      <w:keepNext/>
      <w:keepLines/>
      <w:numPr>
        <w:numId w:val="2"/>
      </w:numPr>
      <w:spacing w:before="40"/>
      <w:outlineLvl w:val="2"/>
    </w:pPr>
    <w:rPr>
      <w:rFonts w:eastAsiaTheme="majorEastAsia" w:cstheme="majorBidi"/>
    </w:rPr>
  </w:style>
  <w:style w:type="paragraph" w:styleId="Heading5">
    <w:name w:val="heading 5"/>
    <w:basedOn w:val="Normal"/>
    <w:next w:val="Normal"/>
    <w:link w:val="Heading5Char"/>
    <w:qFormat/>
    <w:pPr>
      <w:keepNext/>
      <w:jc w:val="center"/>
      <w:outlineLvl w:val="4"/>
    </w:pPr>
    <w:rPr>
      <w:b/>
      <w:szCs w:val="20"/>
      <w:u w:val="single"/>
      <w:lang w:val="en-GB"/>
    </w:rPr>
  </w:style>
  <w:style w:type="paragraph" w:styleId="Heading9">
    <w:name w:val="heading 9"/>
    <w:basedOn w:val="Normal"/>
    <w:next w:val="Normal"/>
    <w:link w:val="Heading9Char"/>
    <w:uiPriority w:val="9"/>
    <w:unhideWhenUsed/>
    <w:qFormat/>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qFormat/>
    <w:rPr>
      <w:rFonts w:ascii="Tahoma" w:hAnsi="Tahoma"/>
      <w:sz w:val="16"/>
      <w:szCs w:val="16"/>
    </w:rPr>
  </w:style>
  <w:style w:type="paragraph" w:styleId="BodyText">
    <w:name w:val="Body Text"/>
    <w:basedOn w:val="Normal"/>
    <w:link w:val="BodyTextChar"/>
    <w:uiPriority w:val="99"/>
    <w:semiHidden/>
    <w:unhideWhenUsed/>
    <w:qFormat/>
    <w:pPr>
      <w:spacing w:after="120" w:line="276" w:lineRule="auto"/>
    </w:pPr>
    <w:rPr>
      <w:rFonts w:ascii="Calibri" w:hAnsi="Calibri"/>
      <w:sz w:val="22"/>
      <w:szCs w:val="22"/>
      <w:lang w:val="id-ID" w:eastAsia="id-ID"/>
    </w:rPr>
  </w:style>
  <w:style w:type="paragraph" w:styleId="Caption">
    <w:name w:val="caption"/>
    <w:basedOn w:val="Normal"/>
    <w:next w:val="Normal"/>
    <w:uiPriority w:val="35"/>
    <w:unhideWhenUsed/>
    <w:qFormat/>
    <w:rsid w:val="00825316"/>
    <w:pPr>
      <w:spacing w:before="120" w:after="120"/>
      <w:jc w:val="center"/>
    </w:pPr>
    <w:rPr>
      <w:rFonts w:eastAsia="Calibri"/>
      <w:iCs/>
      <w:szCs w:val="18"/>
    </w:rPr>
  </w:style>
  <w:style w:type="character" w:styleId="Emphasis">
    <w:name w:val="Emphasis"/>
    <w:uiPriority w:val="20"/>
    <w:qFormat/>
    <w:rPr>
      <w:i/>
      <w:iCs/>
    </w:rPr>
  </w:style>
  <w:style w:type="paragraph" w:styleId="EndnoteText">
    <w:name w:val="endnote text"/>
    <w:basedOn w:val="Normal"/>
    <w:link w:val="EndnoteTextChar"/>
    <w:qFormat/>
    <w:rPr>
      <w:szCs w:val="20"/>
    </w:rPr>
  </w:style>
  <w:style w:type="character" w:styleId="FollowedHyperlink">
    <w:name w:val="FollowedHyperlink"/>
    <w:basedOn w:val="DefaultParagraphFont"/>
    <w:semiHidden/>
    <w:unhideWhenUsed/>
    <w:qFormat/>
    <w:rPr>
      <w:color w:val="800080" w:themeColor="followedHyperlink"/>
      <w:u w:val="single"/>
    </w:rPr>
  </w:style>
  <w:style w:type="paragraph" w:styleId="Footer">
    <w:name w:val="footer"/>
    <w:basedOn w:val="Normal"/>
    <w:link w:val="FooterChar"/>
    <w:uiPriority w:val="99"/>
    <w:qFormat/>
    <w:pPr>
      <w:tabs>
        <w:tab w:val="center" w:pos="4320"/>
        <w:tab w:val="right" w:pos="8640"/>
      </w:tabs>
    </w:pPr>
  </w:style>
  <w:style w:type="paragraph" w:styleId="Header">
    <w:name w:val="header"/>
    <w:basedOn w:val="Normal"/>
    <w:link w:val="HeaderChar"/>
    <w:uiPriority w:val="99"/>
    <w:qFormat/>
    <w:pPr>
      <w:tabs>
        <w:tab w:val="center" w:pos="4320"/>
        <w:tab w:val="right" w:pos="8640"/>
      </w:tabs>
    </w:pPr>
  </w:style>
  <w:style w:type="character" w:styleId="Hyperlink">
    <w:name w:val="Hyperlink"/>
    <w:uiPriority w:val="99"/>
    <w:qFormat/>
    <w:rPr>
      <w:color w:val="0000FF"/>
      <w:u w:val="single"/>
    </w:rPr>
  </w:style>
  <w:style w:type="paragraph" w:styleId="NormalWeb">
    <w:name w:val="Normal (Web)"/>
    <w:basedOn w:val="Normal"/>
    <w:uiPriority w:val="99"/>
    <w:qFormat/>
    <w:pPr>
      <w:spacing w:before="100" w:beforeAutospacing="1" w:after="100" w:afterAutospacing="1"/>
    </w:pPr>
  </w:style>
  <w:style w:type="character" w:styleId="PageNumber">
    <w:name w:val="page number"/>
    <w:basedOn w:val="DefaultParagraphFont"/>
    <w:qFormat/>
  </w:style>
  <w:style w:type="character" w:styleId="Strong">
    <w:name w:val="Strong"/>
    <w:basedOn w:val="DefaultParagraphFont"/>
    <w:uiPriority w:val="22"/>
    <w:qFormat/>
    <w:rPr>
      <w:b/>
      <w:bCs/>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TABEL"/>
    <w:uiPriority w:val="99"/>
    <w:unhideWhenUsed/>
    <w:qFormat/>
  </w:style>
  <w:style w:type="paragraph" w:customStyle="1" w:styleId="TABEL">
    <w:name w:val="TABEL"/>
    <w:basedOn w:val="Normal"/>
    <w:link w:val="TABELChar"/>
    <w:qFormat/>
    <w:rsid w:val="001806D8"/>
    <w:pPr>
      <w:widowControl w:val="0"/>
      <w:autoSpaceDE w:val="0"/>
      <w:autoSpaceDN w:val="0"/>
      <w:adjustRightInd w:val="0"/>
      <w:jc w:val="center"/>
    </w:pPr>
    <w:rPr>
      <w:bCs/>
    </w:rPr>
  </w:style>
  <w:style w:type="paragraph" w:styleId="Title">
    <w:name w:val="Title"/>
    <w:basedOn w:val="Normal"/>
    <w:link w:val="TitleChar"/>
    <w:qFormat/>
    <w:pPr>
      <w:jc w:val="center"/>
    </w:pPr>
    <w:rPr>
      <w:sz w:val="28"/>
      <w:szCs w:val="28"/>
    </w:rPr>
  </w:style>
  <w:style w:type="paragraph" w:styleId="TOC1">
    <w:name w:val="toc 1"/>
    <w:basedOn w:val="Normal"/>
    <w:next w:val="Normal"/>
    <w:uiPriority w:val="39"/>
    <w:qFormat/>
    <w:pPr>
      <w:tabs>
        <w:tab w:val="right" w:leader="dot" w:pos="8303"/>
      </w:tabs>
      <w:spacing w:before="120"/>
    </w:pPr>
    <w:rPr>
      <w:rFonts w:asciiTheme="minorHAnsi" w:hAnsiTheme="minorHAnsi" w:cstheme="minorHAnsi"/>
      <w:b/>
      <w:bCs/>
      <w:i/>
      <w:iCs/>
    </w:rPr>
  </w:style>
  <w:style w:type="paragraph" w:styleId="TOC2">
    <w:name w:val="toc 2"/>
    <w:basedOn w:val="Normal"/>
    <w:next w:val="Normal"/>
    <w:uiPriority w:val="39"/>
    <w:unhideWhenUsed/>
    <w:qFormat/>
    <w:pPr>
      <w:spacing w:before="120"/>
      <w:ind w:left="240"/>
    </w:pPr>
    <w:rPr>
      <w:rFonts w:asciiTheme="minorHAnsi" w:hAnsiTheme="minorHAnsi" w:cstheme="minorHAnsi"/>
      <w:b/>
      <w:bCs/>
      <w:sz w:val="22"/>
      <w:szCs w:val="22"/>
    </w:rPr>
  </w:style>
  <w:style w:type="paragraph" w:styleId="TOC3">
    <w:name w:val="toc 3"/>
    <w:basedOn w:val="Normal"/>
    <w:next w:val="Normal"/>
    <w:uiPriority w:val="39"/>
    <w:unhideWhenUsed/>
    <w:qFormat/>
    <w:pPr>
      <w:ind w:left="480"/>
    </w:pPr>
    <w:rPr>
      <w:rFonts w:asciiTheme="minorHAnsi" w:hAnsiTheme="minorHAnsi" w:cstheme="minorHAnsi"/>
      <w:sz w:val="20"/>
      <w:szCs w:val="20"/>
    </w:rPr>
  </w:style>
  <w:style w:type="paragraph" w:styleId="TOC4">
    <w:name w:val="toc 4"/>
    <w:basedOn w:val="Normal"/>
    <w:next w:val="Normal"/>
    <w:unhideWhenUsed/>
    <w:qFormat/>
    <w:pPr>
      <w:ind w:left="720"/>
    </w:pPr>
    <w:rPr>
      <w:rFonts w:asciiTheme="minorHAnsi" w:hAnsiTheme="minorHAnsi" w:cstheme="minorHAnsi"/>
      <w:sz w:val="20"/>
      <w:szCs w:val="20"/>
    </w:rPr>
  </w:style>
  <w:style w:type="paragraph" w:styleId="TOC5">
    <w:name w:val="toc 5"/>
    <w:basedOn w:val="Normal"/>
    <w:next w:val="Normal"/>
    <w:unhideWhenUsed/>
    <w:qFormat/>
    <w:pPr>
      <w:ind w:left="960"/>
    </w:pPr>
    <w:rPr>
      <w:rFonts w:asciiTheme="minorHAnsi" w:hAnsiTheme="minorHAnsi" w:cstheme="minorHAnsi"/>
      <w:sz w:val="20"/>
      <w:szCs w:val="20"/>
    </w:rPr>
  </w:style>
  <w:style w:type="paragraph" w:styleId="TOC6">
    <w:name w:val="toc 6"/>
    <w:basedOn w:val="Normal"/>
    <w:next w:val="Normal"/>
    <w:unhideWhenUsed/>
    <w:qFormat/>
    <w:pPr>
      <w:ind w:left="1200"/>
    </w:pPr>
    <w:rPr>
      <w:rFonts w:asciiTheme="minorHAnsi" w:hAnsiTheme="minorHAnsi" w:cstheme="minorHAnsi"/>
      <w:sz w:val="20"/>
      <w:szCs w:val="20"/>
    </w:rPr>
  </w:style>
  <w:style w:type="paragraph" w:styleId="TOC7">
    <w:name w:val="toc 7"/>
    <w:basedOn w:val="Normal"/>
    <w:next w:val="Normal"/>
    <w:unhideWhenUsed/>
    <w:qFormat/>
    <w:pPr>
      <w:ind w:left="1440"/>
    </w:pPr>
    <w:rPr>
      <w:rFonts w:asciiTheme="minorHAnsi" w:hAnsiTheme="minorHAnsi" w:cstheme="minorHAnsi"/>
      <w:sz w:val="20"/>
      <w:szCs w:val="20"/>
    </w:rPr>
  </w:style>
  <w:style w:type="paragraph" w:styleId="TOC8">
    <w:name w:val="toc 8"/>
    <w:basedOn w:val="Normal"/>
    <w:next w:val="Normal"/>
    <w:unhideWhenUsed/>
    <w:qFormat/>
    <w:pPr>
      <w:ind w:left="1680"/>
    </w:pPr>
    <w:rPr>
      <w:rFonts w:asciiTheme="minorHAnsi" w:hAnsiTheme="minorHAnsi" w:cstheme="minorHAnsi"/>
      <w:sz w:val="20"/>
      <w:szCs w:val="20"/>
    </w:rPr>
  </w:style>
  <w:style w:type="paragraph" w:styleId="TOC9">
    <w:name w:val="toc 9"/>
    <w:basedOn w:val="Normal"/>
    <w:next w:val="Normal"/>
    <w:unhideWhenUsed/>
    <w:qFormat/>
    <w:pPr>
      <w:ind w:left="1920"/>
    </w:pPr>
    <w:rPr>
      <w:rFonts w:asciiTheme="minorHAnsi" w:hAnsiTheme="minorHAnsi" w:cstheme="minorHAnsi"/>
      <w:sz w:val="20"/>
      <w:szCs w:val="20"/>
    </w:rPr>
  </w:style>
  <w:style w:type="character" w:customStyle="1" w:styleId="Heading5Char">
    <w:name w:val="Heading 5 Char"/>
    <w:link w:val="Heading5"/>
    <w:qFormat/>
    <w:rPr>
      <w:b/>
      <w:sz w:val="24"/>
      <w:u w:val="single"/>
      <w:lang w:val="en-GB"/>
    </w:rPr>
  </w:style>
  <w:style w:type="character" w:customStyle="1" w:styleId="EndnoteTextChar">
    <w:name w:val="Endnote Text Char"/>
    <w:link w:val="EndnoteText"/>
    <w:qFormat/>
    <w:rPr>
      <w:sz w:val="24"/>
    </w:rPr>
  </w:style>
  <w:style w:type="character" w:customStyle="1" w:styleId="TitleChar">
    <w:name w:val="Title Char"/>
    <w:link w:val="Title"/>
    <w:qFormat/>
    <w:rPr>
      <w:sz w:val="28"/>
      <w:szCs w:val="28"/>
    </w:rPr>
  </w:style>
  <w:style w:type="character" w:customStyle="1" w:styleId="apple-style-span">
    <w:name w:val="apple-style-span"/>
    <w:basedOn w:val="DefaultParagraphFont"/>
    <w:qFormat/>
  </w:style>
  <w:style w:type="paragraph" w:styleId="ListParagraph">
    <w:name w:val="List Paragraph"/>
    <w:aliases w:val="kepala,heading 3"/>
    <w:basedOn w:val="Normal"/>
    <w:link w:val="ListParagraphChar"/>
    <w:qFormat/>
    <w:pPr>
      <w:ind w:left="720"/>
      <w:contextualSpacing/>
    </w:pPr>
    <w:rPr>
      <w:szCs w:val="20"/>
    </w:rPr>
  </w:style>
  <w:style w:type="character" w:customStyle="1" w:styleId="Heading2Char">
    <w:name w:val="Heading 2 Char"/>
    <w:link w:val="Heading2"/>
    <w:uiPriority w:val="9"/>
    <w:qFormat/>
    <w:rPr>
      <w:b/>
      <w:sz w:val="24"/>
      <w:szCs w:val="24"/>
      <w:lang w:val="en-US" w:eastAsia="en-US"/>
    </w:rPr>
  </w:style>
  <w:style w:type="character" w:customStyle="1" w:styleId="Heading9Char">
    <w:name w:val="Heading 9 Char"/>
    <w:link w:val="Heading9"/>
    <w:uiPriority w:val="9"/>
    <w:qFormat/>
    <w:rPr>
      <w:rFonts w:ascii="Cambria" w:hAnsi="Cambria"/>
      <w:sz w:val="22"/>
      <w:szCs w:val="22"/>
      <w:lang w:val="en-US" w:eastAsia="en-US"/>
    </w:rPr>
  </w:style>
  <w:style w:type="character" w:customStyle="1" w:styleId="BalloonTextChar">
    <w:name w:val="Balloon Text Char"/>
    <w:link w:val="BalloonText"/>
    <w:uiPriority w:val="99"/>
    <w:qFormat/>
    <w:rPr>
      <w:rFonts w:ascii="Tahoma" w:hAnsi="Tahoma" w:cs="Tahoma"/>
      <w:sz w:val="16"/>
      <w:szCs w:val="16"/>
      <w:lang w:val="en-US" w:eastAsia="en-US"/>
    </w:rPr>
  </w:style>
  <w:style w:type="character" w:customStyle="1" w:styleId="FooterChar">
    <w:name w:val="Footer Char"/>
    <w:basedOn w:val="DefaultParagraphFont"/>
    <w:link w:val="Footer"/>
    <w:uiPriority w:val="99"/>
    <w:qFormat/>
    <w:rPr>
      <w:sz w:val="24"/>
      <w:szCs w:val="24"/>
      <w:lang w:val="en-US" w:eastAsia="en-US"/>
    </w:rPr>
  </w:style>
  <w:style w:type="character" w:customStyle="1" w:styleId="Heading1Char">
    <w:name w:val="Heading 1 Char"/>
    <w:basedOn w:val="DefaultParagraphFont"/>
    <w:link w:val="Heading1"/>
    <w:uiPriority w:val="9"/>
    <w:qFormat/>
    <w:rsid w:val="00730703"/>
    <w:rPr>
      <w:rFonts w:eastAsia="Times New Roman"/>
      <w:b/>
      <w:caps/>
      <w:sz w:val="28"/>
      <w:szCs w:val="24"/>
      <w:lang w:val="en-US" w:eastAsia="en-US"/>
    </w:rPr>
  </w:style>
  <w:style w:type="paragraph" w:customStyle="1" w:styleId="TOCHeading1">
    <w:name w:val="TOC Heading1"/>
    <w:basedOn w:val="Heading1"/>
    <w:next w:val="Normal"/>
    <w:uiPriority w:val="39"/>
    <w:unhideWhenUsed/>
    <w:qFormat/>
    <w:pPr>
      <w:keepNext/>
      <w:keepLines/>
      <w:spacing w:before="480" w:line="276" w:lineRule="auto"/>
      <w:jc w:val="left"/>
      <w:outlineLvl w:val="9"/>
    </w:pPr>
    <w:rPr>
      <w:rFonts w:asciiTheme="majorHAnsi" w:eastAsiaTheme="majorEastAsia" w:hAnsiTheme="majorHAnsi" w:cstheme="majorBidi"/>
      <w:bCs/>
      <w:caps w:val="0"/>
      <w:color w:val="365F91" w:themeColor="accent1" w:themeShade="BF"/>
      <w:szCs w:val="28"/>
      <w:lang w:eastAsia="ja-JP"/>
    </w:rPr>
  </w:style>
  <w:style w:type="character" w:customStyle="1" w:styleId="apple-converted-space">
    <w:name w:val="apple-converted-space"/>
    <w:basedOn w:val="DefaultParagraphFont"/>
    <w:qFormat/>
  </w:style>
  <w:style w:type="character" w:customStyle="1" w:styleId="ListParagraphChar">
    <w:name w:val="List Paragraph Char"/>
    <w:aliases w:val="kepala Char,heading 3 Char"/>
    <w:link w:val="ListParagraph"/>
    <w:qFormat/>
    <w:rPr>
      <w:sz w:val="24"/>
      <w:lang w:val="en-US" w:eastAsia="en-US"/>
    </w:rPr>
  </w:style>
  <w:style w:type="paragraph" w:customStyle="1" w:styleId="GAMBAR">
    <w:name w:val="GAMBAR"/>
    <w:basedOn w:val="Normal"/>
    <w:link w:val="GAMBARChar"/>
    <w:qFormat/>
    <w:rsid w:val="001806D8"/>
    <w:pPr>
      <w:spacing w:line="480" w:lineRule="auto"/>
      <w:jc w:val="center"/>
    </w:pPr>
  </w:style>
  <w:style w:type="character" w:customStyle="1" w:styleId="GAMBARChar">
    <w:name w:val="GAMBAR Char"/>
    <w:basedOn w:val="DefaultParagraphFont"/>
    <w:link w:val="GAMBAR"/>
    <w:qFormat/>
    <w:rsid w:val="001806D8"/>
    <w:rPr>
      <w:rFonts w:eastAsia="Times New Roman"/>
      <w:sz w:val="24"/>
      <w:szCs w:val="24"/>
      <w:lang w:val="en-US" w:eastAsia="en-US"/>
    </w:rPr>
  </w:style>
  <w:style w:type="character" w:customStyle="1" w:styleId="Heading3Char">
    <w:name w:val="Heading 3 Char"/>
    <w:basedOn w:val="DefaultParagraphFont"/>
    <w:link w:val="Heading3"/>
    <w:uiPriority w:val="9"/>
    <w:qFormat/>
    <w:rPr>
      <w:rFonts w:eastAsiaTheme="majorEastAsia" w:cstheme="majorBidi"/>
      <w:sz w:val="24"/>
      <w:szCs w:val="24"/>
      <w:lang w:val="en-US" w:eastAsia="en-US"/>
    </w:rPr>
  </w:style>
  <w:style w:type="character" w:customStyle="1" w:styleId="TABELChar">
    <w:name w:val="TABEL Char"/>
    <w:basedOn w:val="DefaultParagraphFont"/>
    <w:link w:val="TABEL"/>
    <w:qFormat/>
    <w:rsid w:val="001806D8"/>
    <w:rPr>
      <w:rFonts w:eastAsia="Times New Roman"/>
      <w:bCs/>
      <w:sz w:val="24"/>
      <w:szCs w:val="24"/>
      <w:lang w:val="en-US" w:eastAsia="en-US"/>
    </w:rPr>
  </w:style>
  <w:style w:type="paragraph" w:styleId="NoSpacing">
    <w:name w:val="No Spacing"/>
    <w:link w:val="NoSpacingChar"/>
    <w:uiPriority w:val="1"/>
    <w:qFormat/>
    <w:pPr>
      <w:jc w:val="both"/>
    </w:pPr>
    <w:rPr>
      <w:rFonts w:eastAsia="Calibri"/>
      <w:sz w:val="24"/>
      <w:szCs w:val="22"/>
      <w:lang w:val="en-US" w:eastAsia="en-US"/>
    </w:rPr>
  </w:style>
  <w:style w:type="character" w:customStyle="1" w:styleId="NoSpacingChar">
    <w:name w:val="No Spacing Char"/>
    <w:basedOn w:val="DefaultParagraphFont"/>
    <w:link w:val="NoSpacing"/>
    <w:uiPriority w:val="1"/>
    <w:qFormat/>
    <w:rPr>
      <w:rFonts w:eastAsia="Calibri"/>
      <w:sz w:val="24"/>
      <w:szCs w:val="22"/>
      <w:lang w:val="en-US" w:eastAsia="en-US"/>
    </w:rPr>
  </w:style>
  <w:style w:type="paragraph" w:customStyle="1" w:styleId="isi">
    <w:name w:val="isi"/>
    <w:basedOn w:val="ListParagraph"/>
    <w:qFormat/>
    <w:pPr>
      <w:ind w:left="0" w:firstLine="720"/>
      <w:jc w:val="both"/>
    </w:pPr>
    <w:rPr>
      <w:szCs w:val="24"/>
    </w:rPr>
  </w:style>
  <w:style w:type="paragraph" w:customStyle="1" w:styleId="gambar0">
    <w:name w:val="gambar"/>
    <w:basedOn w:val="ListParagraph"/>
    <w:qFormat/>
    <w:pPr>
      <w:ind w:left="360"/>
      <w:jc w:val="center"/>
    </w:pPr>
    <w:rPr>
      <w:b/>
      <w:szCs w:val="24"/>
    </w:rPr>
  </w:style>
  <w:style w:type="paragraph" w:customStyle="1" w:styleId="Default">
    <w:name w:val="Default"/>
    <w:qFormat/>
    <w:pPr>
      <w:autoSpaceDE w:val="0"/>
      <w:autoSpaceDN w:val="0"/>
      <w:adjustRightInd w:val="0"/>
    </w:pPr>
    <w:rPr>
      <w:rFonts w:eastAsia="Times New Roman"/>
      <w:color w:val="000000"/>
      <w:sz w:val="24"/>
      <w:szCs w:val="24"/>
      <w:lang w:val="en-US"/>
    </w:rPr>
  </w:style>
  <w:style w:type="paragraph" w:customStyle="1" w:styleId="papertitle">
    <w:name w:val="paper title"/>
    <w:qFormat/>
    <w:pPr>
      <w:spacing w:after="120"/>
      <w:jc w:val="center"/>
    </w:pPr>
    <w:rPr>
      <w:rFonts w:eastAsia="MS Mincho"/>
      <w:sz w:val="48"/>
      <w:szCs w:val="48"/>
      <w:lang w:val="en-US" w:eastAsia="en-US"/>
    </w:rPr>
  </w:style>
  <w:style w:type="character" w:customStyle="1" w:styleId="HeaderChar">
    <w:name w:val="Header Char"/>
    <w:basedOn w:val="DefaultParagraphFont"/>
    <w:link w:val="Header"/>
    <w:uiPriority w:val="99"/>
    <w:qFormat/>
    <w:rPr>
      <w:sz w:val="24"/>
      <w:szCs w:val="24"/>
      <w:lang w:val="en-US" w:eastAsia="en-US"/>
    </w:rPr>
  </w:style>
  <w:style w:type="character" w:customStyle="1" w:styleId="BodyTextChar">
    <w:name w:val="Body Text Char"/>
    <w:basedOn w:val="DefaultParagraphFont"/>
    <w:link w:val="BodyText"/>
    <w:uiPriority w:val="99"/>
    <w:semiHidden/>
    <w:qFormat/>
    <w:rPr>
      <w:rFonts w:ascii="Calibri" w:hAnsi="Calibri"/>
      <w:sz w:val="22"/>
      <w:szCs w:val="22"/>
    </w:rPr>
  </w:style>
  <w:style w:type="character" w:customStyle="1" w:styleId="fontstyle01">
    <w:name w:val="fontstyle01"/>
    <w:basedOn w:val="DefaultParagraphFont"/>
    <w:qFormat/>
    <w:rPr>
      <w:rFonts w:ascii="Times New Roman" w:hAnsi="Times New Roman" w:cs="Times New Roman" w:hint="default"/>
      <w:color w:val="000000"/>
      <w:sz w:val="24"/>
      <w:szCs w:val="24"/>
    </w:rPr>
  </w:style>
  <w:style w:type="character" w:customStyle="1" w:styleId="UnresolvedMention1">
    <w:name w:val="Unresolved Mention1"/>
    <w:basedOn w:val="DefaultParagraphFont"/>
    <w:uiPriority w:val="99"/>
    <w:semiHidden/>
    <w:unhideWhenUsed/>
    <w:qFormat/>
    <w:rPr>
      <w:color w:val="605E5C"/>
      <w:shd w:val="clear" w:color="auto" w:fill="E1DFDD"/>
    </w:rPr>
  </w:style>
  <w:style w:type="character" w:customStyle="1" w:styleId="fontstyle21">
    <w:name w:val="fontstyle21"/>
    <w:basedOn w:val="DefaultParagraphFont"/>
    <w:qFormat/>
    <w:rPr>
      <w:rFonts w:ascii="Times New Roman" w:hAnsi="Times New Roman" w:cs="Times New Roman" w:hint="default"/>
      <w:i/>
      <w:iCs/>
      <w:color w:val="000000"/>
      <w:sz w:val="24"/>
      <w:szCs w:val="24"/>
    </w:rPr>
  </w:style>
  <w:style w:type="paragraph" w:customStyle="1" w:styleId="Lampiran">
    <w:name w:val="Lampiran"/>
    <w:basedOn w:val="Normal"/>
    <w:link w:val="LampiranChar"/>
    <w:qFormat/>
    <w:pPr>
      <w:contextualSpacing/>
      <w:jc w:val="center"/>
    </w:pPr>
    <w:rPr>
      <w:rFonts w:eastAsiaTheme="minorHAnsi"/>
      <w:b/>
      <w:sz w:val="36"/>
      <w:szCs w:val="28"/>
      <w:lang w:val="id-ID"/>
    </w:rPr>
  </w:style>
  <w:style w:type="character" w:customStyle="1" w:styleId="LampiranChar">
    <w:name w:val="Lampiran Char"/>
    <w:basedOn w:val="DefaultParagraphFont"/>
    <w:link w:val="Lampiran"/>
    <w:qFormat/>
    <w:rPr>
      <w:rFonts w:eastAsiaTheme="minorHAnsi"/>
      <w:b/>
      <w:sz w:val="36"/>
      <w:szCs w:val="28"/>
      <w:lang w:eastAsia="en-US"/>
    </w:rPr>
  </w:style>
  <w:style w:type="paragraph" w:customStyle="1" w:styleId="IsiTabel1">
    <w:name w:val="Isi Tabel 1"/>
    <w:basedOn w:val="Normal"/>
    <w:link w:val="IsiTabel1Char"/>
    <w:qFormat/>
    <w:pPr>
      <w:tabs>
        <w:tab w:val="center" w:pos="1083"/>
      </w:tabs>
      <w:contextualSpacing/>
      <w:jc w:val="both"/>
    </w:pPr>
    <w:rPr>
      <w:rFonts w:eastAsiaTheme="minorHAnsi"/>
      <w:lang w:val="id-ID"/>
    </w:rPr>
  </w:style>
  <w:style w:type="character" w:customStyle="1" w:styleId="IsiTabel1Char">
    <w:name w:val="Isi Tabel 1 Char"/>
    <w:basedOn w:val="DefaultParagraphFont"/>
    <w:link w:val="IsiTabel1"/>
    <w:qFormat/>
    <w:rPr>
      <w:rFonts w:eastAsiaTheme="minorHAnsi"/>
      <w:sz w:val="24"/>
      <w:szCs w:val="24"/>
      <w:lang w:eastAsia="en-US"/>
    </w:rPr>
  </w:style>
  <w:style w:type="paragraph" w:customStyle="1" w:styleId="Headingsubsubsub">
    <w:name w:val="Heading sub sub sub"/>
    <w:basedOn w:val="Heading3"/>
    <w:link w:val="HeadingsubsubsubChar"/>
    <w:qFormat/>
  </w:style>
  <w:style w:type="character" w:customStyle="1" w:styleId="HeadingsubsubsubChar">
    <w:name w:val="Heading sub sub sub Char"/>
    <w:basedOn w:val="Heading3Char"/>
    <w:link w:val="Headingsubsubsub"/>
    <w:qFormat/>
    <w:rPr>
      <w:rFonts w:eastAsiaTheme="majorEastAsia" w:cstheme="majorBidi"/>
      <w:sz w:val="24"/>
      <w:szCs w:val="24"/>
      <w:lang w:val="en-US" w:eastAsia="en-US"/>
    </w:rPr>
  </w:style>
  <w:style w:type="paragraph" w:customStyle="1" w:styleId="Biasa">
    <w:name w:val="Biasa"/>
    <w:basedOn w:val="Normal"/>
    <w:link w:val="BiasaChar"/>
    <w:qFormat/>
    <w:pPr>
      <w:ind w:firstLine="567"/>
    </w:pPr>
    <w:rPr>
      <w:color w:val="000000"/>
    </w:rPr>
  </w:style>
  <w:style w:type="character" w:customStyle="1" w:styleId="BiasaChar">
    <w:name w:val="Biasa Char"/>
    <w:basedOn w:val="DefaultParagraphFont"/>
    <w:link w:val="Biasa"/>
    <w:qFormat/>
    <w:rPr>
      <w:color w:val="000000"/>
      <w:sz w:val="24"/>
      <w:szCs w:val="24"/>
      <w:lang w:val="en-US" w:eastAsia="en-US"/>
    </w:rPr>
  </w:style>
  <w:style w:type="paragraph" w:customStyle="1" w:styleId="Bibliography1">
    <w:name w:val="Bibliography1"/>
    <w:basedOn w:val="Normal"/>
    <w:next w:val="Normal"/>
    <w:uiPriority w:val="37"/>
    <w:unhideWhenUsed/>
    <w:qFormat/>
    <w:pPr>
      <w:spacing w:line="480" w:lineRule="auto"/>
      <w:ind w:left="720" w:hanging="720"/>
    </w:pPr>
  </w:style>
  <w:style w:type="character" w:customStyle="1" w:styleId="markedcontent">
    <w:name w:val="markedcontent"/>
    <w:basedOn w:val="DefaultParagraphFont"/>
    <w:rsid w:val="000C1A5C"/>
  </w:style>
  <w:style w:type="character" w:customStyle="1" w:styleId="Heading1aChar">
    <w:name w:val="Heading 1a Char"/>
    <w:basedOn w:val="DefaultParagraphFont"/>
    <w:link w:val="Heading1a"/>
    <w:locked/>
    <w:rsid w:val="00F12085"/>
    <w:rPr>
      <w:rFonts w:eastAsiaTheme="majorEastAsia" w:cstheme="majorBidi"/>
      <w:b/>
      <w:caps/>
      <w:sz w:val="28"/>
      <w:szCs w:val="32"/>
    </w:rPr>
  </w:style>
  <w:style w:type="paragraph" w:customStyle="1" w:styleId="Heading1a">
    <w:name w:val="Heading 1a"/>
    <w:basedOn w:val="Heading1"/>
    <w:link w:val="Heading1aChar"/>
    <w:qFormat/>
    <w:rsid w:val="00F12085"/>
    <w:pPr>
      <w:keepNext/>
      <w:keepLines/>
      <w:spacing w:after="360"/>
      <w:contextualSpacing/>
    </w:pPr>
    <w:rPr>
      <w:rFonts w:eastAsiaTheme="majorEastAsia" w:cstheme="majorBidi"/>
      <w:szCs w:val="32"/>
      <w:lang w:val="id-ID" w:eastAsia="id-ID"/>
    </w:rPr>
  </w:style>
  <w:style w:type="paragraph" w:customStyle="1" w:styleId="IsiHeading2">
    <w:name w:val="Isi Heading 2"/>
    <w:basedOn w:val="Normal"/>
    <w:link w:val="IsiHeading2Char"/>
    <w:rsid w:val="00D96B71"/>
    <w:pPr>
      <w:spacing w:after="0"/>
      <w:ind w:firstLine="567"/>
      <w:contextualSpacing/>
      <w:jc w:val="both"/>
    </w:pPr>
    <w:rPr>
      <w:rFonts w:eastAsiaTheme="minorHAnsi"/>
      <w:szCs w:val="22"/>
      <w:lang w:val="id-ID"/>
    </w:rPr>
  </w:style>
  <w:style w:type="character" w:customStyle="1" w:styleId="IsiHeading2Char">
    <w:name w:val="Isi Heading 2 Char"/>
    <w:basedOn w:val="DefaultParagraphFont"/>
    <w:link w:val="IsiHeading2"/>
    <w:rsid w:val="00D96B71"/>
    <w:rPr>
      <w:rFonts w:eastAsiaTheme="minorHAnsi"/>
      <w:sz w:val="24"/>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554596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header" Target="header1.xml"/><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png"/><Relationship Id="rId20" Type="http://schemas.openxmlformats.org/officeDocument/2006/relationships/image" Target="media/image11.jpe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10" Type="http://schemas.openxmlformats.org/officeDocument/2006/relationships/footer" Target="footer1.xml"/><Relationship Id="rId19" Type="http://schemas.openxmlformats.org/officeDocument/2006/relationships/image" Target="media/image10.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jpeg"/><Relationship Id="rId60" Type="http://schemas.openxmlformats.org/officeDocument/2006/relationships/theme" Target="theme/theme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2.xml"/><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EDBD8DD6-1D08-4CC2-9B09-02C1BD33B8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68</TotalTime>
  <Pages>60</Pages>
  <Words>13710</Words>
  <Characters>78153</Characters>
  <Application>Microsoft Office Word</Application>
  <DocSecurity>0</DocSecurity>
  <Lines>651</Lines>
  <Paragraphs>183</Paragraphs>
  <ScaleCrop>false</ScaleCrop>
  <HeadingPairs>
    <vt:vector size="2" baseType="variant">
      <vt:variant>
        <vt:lpstr>Title</vt:lpstr>
      </vt:variant>
      <vt:variant>
        <vt:i4>1</vt:i4>
      </vt:variant>
    </vt:vector>
  </HeadingPairs>
  <TitlesOfParts>
    <vt:vector size="1" baseType="lpstr">
      <vt:lpstr>BAB I</vt:lpstr>
    </vt:vector>
  </TitlesOfParts>
  <Company>LiteOS</Company>
  <LinksUpToDate>false</LinksUpToDate>
  <CharactersWithSpaces>91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B I</dc:title>
  <dc:creator>Novi Wahyu</dc:creator>
  <cp:lastModifiedBy>Rian P1</cp:lastModifiedBy>
  <cp:revision>22</cp:revision>
  <cp:lastPrinted>2022-07-31T22:06:00Z</cp:lastPrinted>
  <dcterms:created xsi:type="dcterms:W3CDTF">2022-03-03T21:03:00Z</dcterms:created>
  <dcterms:modified xsi:type="dcterms:W3CDTF">2022-08-12T0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harvard-cite-them-right</vt:lpwstr>
  </property>
  <property fmtid="{D5CDD505-2E9C-101B-9397-08002B2CF9AE}" pid="24" name="Mendeley Unique User Id_1">
    <vt:lpwstr>87569c09-d274-3911-a711-48f04c6f855e</vt:lpwstr>
  </property>
  <property fmtid="{D5CDD505-2E9C-101B-9397-08002B2CF9AE}" pid="25" name="ZOTERO_PREF_1">
    <vt:lpwstr>&lt;data data-version="3" zotero-version="5.0.96.3"&gt;&lt;session id="QtZDgkSb"/&gt;&lt;style id="http://www.zotero.org/styles/apa" locale="en-US" hasBibliography="1" bibliographyStyleHasBeenSet="1"/&gt;&lt;prefs&gt;&lt;pref name="fieldType" value="Field"/&gt;&lt;pref name="automaticJou</vt:lpwstr>
  </property>
  <property fmtid="{D5CDD505-2E9C-101B-9397-08002B2CF9AE}" pid="26" name="ZOTERO_PREF_2">
    <vt:lpwstr>rnalAbbreviations" value="true"/&gt;&lt;/prefs&gt;&lt;/data&gt;</vt:lpwstr>
  </property>
  <property fmtid="{D5CDD505-2E9C-101B-9397-08002B2CF9AE}" pid="27" name="KSOProductBuildVer">
    <vt:lpwstr>1033-11.1.0.10161</vt:lpwstr>
  </property>
</Properties>
</file>